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91C6C6" w14:textId="77777777" w:rsidR="00F91A12" w:rsidRPr="00043D43" w:rsidRDefault="00F91A12" w:rsidP="00043D43">
      <w:pPr>
        <w:pStyle w:val="Title1"/>
      </w:pPr>
    </w:p>
    <w:p w14:paraId="59836F1F" w14:textId="77777777" w:rsidR="00F91A12" w:rsidRPr="00043D43" w:rsidRDefault="00F91A12" w:rsidP="00043D43">
      <w:pPr>
        <w:pStyle w:val="Title1"/>
      </w:pPr>
    </w:p>
    <w:p w14:paraId="224AE642" w14:textId="77777777" w:rsidR="00F91A12" w:rsidRPr="00043D43" w:rsidRDefault="00F91A12" w:rsidP="00043D43">
      <w:pPr>
        <w:pStyle w:val="Title1"/>
      </w:pPr>
    </w:p>
    <w:p w14:paraId="2E703E54" w14:textId="77777777" w:rsidR="00F91A12" w:rsidRPr="00043D43" w:rsidRDefault="00F91A12" w:rsidP="00043D43">
      <w:pPr>
        <w:pStyle w:val="Title1"/>
      </w:pPr>
    </w:p>
    <w:p w14:paraId="2313F9E1" w14:textId="77777777" w:rsidR="00F91A12" w:rsidRPr="00043D43" w:rsidRDefault="00000000" w:rsidP="00043D43">
      <w:pPr>
        <w:pStyle w:val="Title1"/>
      </w:pPr>
      <w:r w:rsidRPr="00043D43">
        <w:t xml:space="preserve">Verification Report: </w:t>
      </w:r>
    </w:p>
    <w:p w14:paraId="5065ECA7" w14:textId="77777777" w:rsidR="00F91A12" w:rsidRPr="00043D43" w:rsidRDefault="00000000" w:rsidP="00043D43">
      <w:pPr>
        <w:pStyle w:val="Title1"/>
      </w:pPr>
      <w:r w:rsidRPr="00043D43">
        <w:t>A</w:t>
      </w:r>
      <w:r w:rsidR="00F33E7E" w:rsidRPr="00043D43">
        <w:t xml:space="preserve"> critical reanalysis of </w:t>
      </w:r>
      <w:r w:rsidR="004823A4" w:rsidRPr="00043D43">
        <w:t xml:space="preserve">Vahey et al. (2015) </w:t>
      </w:r>
    </w:p>
    <w:p w14:paraId="71349A2E" w14:textId="77777777" w:rsidR="00167923" w:rsidRPr="00043D43" w:rsidRDefault="00000000" w:rsidP="00043D43">
      <w:pPr>
        <w:pStyle w:val="Title1"/>
      </w:pPr>
      <w:r w:rsidRPr="00043D43">
        <w:t>“A meta-analysis of criterion effects for the Implicit Relational Assessment Procedure (IRAP) in the clinical domain”</w:t>
      </w:r>
    </w:p>
    <w:p w14:paraId="0A0BDCE9" w14:textId="77777777" w:rsidR="00034410" w:rsidRPr="00043D43" w:rsidRDefault="00034410" w:rsidP="00043D43">
      <w:pPr>
        <w:pStyle w:val="authors"/>
      </w:pPr>
    </w:p>
    <w:p w14:paraId="0426966A" w14:textId="77777777" w:rsidR="00034410" w:rsidRPr="00043D43" w:rsidRDefault="00000000" w:rsidP="00043D43">
      <w:pPr>
        <w:pStyle w:val="authors"/>
      </w:pPr>
      <w:r w:rsidRPr="00043D43">
        <w:t>Ian Hussey</w:t>
      </w:r>
    </w:p>
    <w:p w14:paraId="576503B9" w14:textId="77777777" w:rsidR="00167923" w:rsidRPr="00043D43" w:rsidRDefault="00167923" w:rsidP="00043D43">
      <w:pPr>
        <w:pStyle w:val="authors"/>
      </w:pPr>
    </w:p>
    <w:p w14:paraId="594CB848" w14:textId="77777777" w:rsidR="000D085A" w:rsidRPr="00043D43" w:rsidRDefault="00000000" w:rsidP="00043D43">
      <w:pPr>
        <w:pStyle w:val="abstract"/>
      </w:pPr>
      <w:r w:rsidRPr="006C17C8">
        <w:t>Vahey et al.</w:t>
      </w:r>
      <w:r w:rsidR="009D7D06" w:rsidRPr="006C17C8">
        <w:t>’s</w:t>
      </w:r>
      <w:r w:rsidRPr="006C17C8">
        <w:t xml:space="preserve"> (2015)</w:t>
      </w:r>
      <w:r w:rsidR="00144468" w:rsidRPr="006C17C8">
        <w:t xml:space="preserve"> </w:t>
      </w:r>
      <w:r w:rsidR="009D7D06" w:rsidRPr="006C17C8">
        <w:t xml:space="preserve">meta-analysis </w:t>
      </w:r>
      <w:r w:rsidR="00021C43" w:rsidRPr="006C17C8">
        <w:t xml:space="preserve">concluded that </w:t>
      </w:r>
      <w:r w:rsidR="00FD43BB" w:rsidRPr="006C17C8">
        <w:t xml:space="preserve">the Implicit Relational Assessment Procedure (IRAP) has </w:t>
      </w:r>
      <w:r w:rsidR="004850D0" w:rsidRPr="006C17C8">
        <w:t xml:space="preserve">high clinical criterion validity (meta-analytic </w:t>
      </w:r>
      <m:oMath>
        <m:acc>
          <m:accPr>
            <m:chr m:val="̅"/>
            <m:ctrlPr>
              <w:rPr>
                <w:rFonts w:ascii="Cambria Math" w:hAnsi="Cambria Math"/>
              </w:rPr>
            </m:ctrlPr>
          </m:accPr>
          <m:e>
            <m:r>
              <w:rPr>
                <w:rFonts w:ascii="Cambria Math" w:hAnsi="Cambria Math"/>
              </w:rPr>
              <m:t>r</m:t>
            </m:r>
          </m:e>
        </m:acc>
      </m:oMath>
      <w:r w:rsidR="004850D0" w:rsidRPr="006C17C8">
        <w:t xml:space="preserve"> = .45) and therefore </w:t>
      </w:r>
      <w:r w:rsidR="004D065E" w:rsidRPr="006C17C8">
        <w:t>“the potential of the IRAP as a tool for clinical assessment” (p. 64)</w:t>
      </w:r>
      <w:r w:rsidR="00FD43BB" w:rsidRPr="006C17C8">
        <w:t>.</w:t>
      </w:r>
      <w:r w:rsidR="009D7D06" w:rsidRPr="006C17C8">
        <w:t xml:space="preserve"> Vahey et al.’s (2015) power analyses are frequently cited for </w:t>
      </w:r>
      <w:r w:rsidRPr="006C17C8">
        <w:t>sample size</w:t>
      </w:r>
      <w:r w:rsidR="009D7D06" w:rsidRPr="006C17C8">
        <w:t xml:space="preserve"> determination, especially their heuristic of </w:t>
      </w:r>
      <w:r w:rsidR="009D7D06" w:rsidRPr="006C17C8">
        <w:rPr>
          <w:i/>
          <w:iCs/>
        </w:rPr>
        <w:t>N</w:t>
      </w:r>
      <w:r w:rsidR="009D7D06" w:rsidRPr="006C17C8">
        <w:t xml:space="preserve"> &gt; 37</w:t>
      </w:r>
      <w:r w:rsidR="003A45E9" w:rsidRPr="006C17C8">
        <w:t xml:space="preserve">. </w:t>
      </w:r>
      <w:r w:rsidR="00CA0676" w:rsidRPr="006C17C8">
        <w:t>T</w:t>
      </w:r>
      <w:r w:rsidRPr="006C17C8">
        <w:t>h</w:t>
      </w:r>
      <w:r w:rsidR="00874DC3" w:rsidRPr="006C17C8">
        <w:t xml:space="preserve">is </w:t>
      </w:r>
      <w:r w:rsidRPr="006C17C8">
        <w:t xml:space="preserve">article </w:t>
      </w:r>
      <w:r w:rsidR="00C95C88" w:rsidRPr="006C17C8">
        <w:t xml:space="preserve">attempts to verify </w:t>
      </w:r>
      <w:r w:rsidR="00AC26C3" w:rsidRPr="006C17C8">
        <w:t>those results</w:t>
      </w:r>
      <w:r w:rsidR="0006572D" w:rsidRPr="006C17C8">
        <w:t xml:space="preserve">. </w:t>
      </w:r>
      <w:r w:rsidRPr="006C17C8">
        <w:t>Results were found to have very poor reproducibility at almost every stage of their analytic strategy</w:t>
      </w:r>
      <w:r w:rsidR="0074529F" w:rsidRPr="006C17C8">
        <w:t xml:space="preserve">, </w:t>
      </w:r>
      <w:r w:rsidR="00113C79" w:rsidRPr="006C17C8">
        <w:t>with</w:t>
      </w:r>
      <w:r w:rsidR="0074529F" w:rsidRPr="006C17C8">
        <w:t xml:space="preserve"> errors biased towards inflating the effect size</w:t>
      </w:r>
      <w:r w:rsidR="009B2AFC" w:rsidRPr="006C17C8">
        <w:t xml:space="preserve">. </w:t>
      </w:r>
      <w:r w:rsidR="00F8025E" w:rsidRPr="006C17C8">
        <w:t xml:space="preserve">The reported meta-analysis results were found to be mathematically implausible, and could not be reproduced despite numerous attempts. </w:t>
      </w:r>
      <w:r w:rsidR="001A187C" w:rsidRPr="006C17C8">
        <w:t xml:space="preserve">Multiple internal discrepancies were found in the effect sizes, e.g., between the forest vs. funnel plot, and the forest plot vs. the supplementary data. </w:t>
      </w:r>
      <w:r w:rsidR="001F4B6A" w:rsidRPr="006C17C8">
        <w:t xml:space="preserve">23 of the 56 (41.1%) originally included effect sizes were not criterion effects that were erroneously included. Inspection of the original articles revealed 360 additional effect sizes </w:t>
      </w:r>
      <w:r w:rsidR="00D44C38" w:rsidRPr="006C17C8">
        <w:t xml:space="preserve">that met inclusion criteria </w:t>
      </w:r>
      <w:r w:rsidR="001058C6" w:rsidRPr="006C17C8">
        <w:t>that</w:t>
      </w:r>
      <w:r w:rsidR="00D44C38" w:rsidRPr="006C17C8">
        <w:t xml:space="preserve"> should have been included. </w:t>
      </w:r>
      <w:r w:rsidR="00F8025E" w:rsidRPr="006C17C8">
        <w:t xml:space="preserve">A new </w:t>
      </w:r>
      <w:r w:rsidR="00AD48F0" w:rsidRPr="006C17C8">
        <w:t>meta-analy</w:t>
      </w:r>
      <w:r w:rsidR="00F8025E" w:rsidRPr="006C17C8">
        <w:t xml:space="preserve">sis was calculated to understand the compound impact of these errors. The </w:t>
      </w:r>
      <w:r w:rsidR="00AD48F0" w:rsidRPr="006C17C8">
        <w:t>effect size was half the size of the original (</w:t>
      </w:r>
      <m:oMath>
        <m:acc>
          <m:accPr>
            <m:chr m:val="̅"/>
            <m:ctrlPr>
              <w:rPr>
                <w:rFonts w:ascii="Cambria Math" w:hAnsi="Cambria Math"/>
              </w:rPr>
            </m:ctrlPr>
          </m:accPr>
          <m:e>
            <m:r>
              <w:rPr>
                <w:rFonts w:ascii="Cambria Math" w:hAnsi="Cambria Math"/>
              </w:rPr>
              <m:t>r</m:t>
            </m:r>
          </m:e>
        </m:acc>
      </m:oMath>
      <w:r w:rsidR="00AD48F0" w:rsidRPr="006C17C8">
        <w:t xml:space="preserve"> = .22), and the power analyses recommended sample sizes </w:t>
      </w:r>
      <w:r w:rsidR="003E6461" w:rsidRPr="006C17C8">
        <w:t xml:space="preserve">nearly 10 times larger </w:t>
      </w:r>
      <w:r w:rsidR="00B02D9A" w:rsidRPr="006C17C8">
        <w:t xml:space="preserve">than the original </w:t>
      </w:r>
      <w:r w:rsidR="00AD48F0" w:rsidRPr="006C17C8">
        <w:t>(</w:t>
      </w:r>
      <w:r w:rsidR="00AD48F0" w:rsidRPr="006C17C8">
        <w:rPr>
          <w:i/>
          <w:iCs/>
        </w:rPr>
        <w:t>N</w:t>
      </w:r>
      <w:r w:rsidR="00AD48F0" w:rsidRPr="006C17C8">
        <w:t xml:space="preserve"> &gt; </w:t>
      </w:r>
      <w:r w:rsidR="00FC70A0" w:rsidRPr="006C17C8">
        <w:t>346</w:t>
      </w:r>
      <w:r w:rsidR="00AD48F0" w:rsidRPr="006C17C8">
        <w:t>)</w:t>
      </w:r>
      <w:r w:rsidR="008272B7" w:rsidRPr="006C17C8">
        <w:t xml:space="preserve">, which no published </w:t>
      </w:r>
      <w:r w:rsidR="00427F19" w:rsidRPr="006C17C8">
        <w:t xml:space="preserve">original </w:t>
      </w:r>
      <w:r w:rsidR="008272B7" w:rsidRPr="006C17C8">
        <w:t xml:space="preserve">study </w:t>
      </w:r>
      <w:r w:rsidR="00427F19" w:rsidRPr="006C17C8">
        <w:t xml:space="preserve">using the IRAP </w:t>
      </w:r>
      <w:r w:rsidR="008272B7" w:rsidRPr="006C17C8">
        <w:t>has met</w:t>
      </w:r>
      <w:r w:rsidR="00AD48F0" w:rsidRPr="006C17C8">
        <w:t xml:space="preserve">. </w:t>
      </w:r>
      <w:r w:rsidR="00AD3AA4" w:rsidRPr="006C17C8">
        <w:t xml:space="preserve">In aggregate, this seriously undermines the credibility and utility of the original article’s conclusions and recommendations. </w:t>
      </w:r>
      <w:r w:rsidR="00747CBF" w:rsidRPr="006C17C8">
        <w:t xml:space="preserve">Vahey et al. (2015) </w:t>
      </w:r>
      <w:r w:rsidR="004F0E14" w:rsidRPr="006C17C8">
        <w:t>appears to</w:t>
      </w:r>
      <w:r w:rsidR="00747CBF" w:rsidRPr="006C17C8">
        <w:t xml:space="preserve"> need substantial correction</w:t>
      </w:r>
      <w:r w:rsidR="000F5299" w:rsidRPr="006C17C8">
        <w:t xml:space="preserve">. </w:t>
      </w:r>
      <w:r w:rsidR="0028714C" w:rsidRPr="006C17C8">
        <w:t>In particular, r</w:t>
      </w:r>
      <w:r w:rsidR="00747CBF" w:rsidRPr="006C17C8">
        <w:t xml:space="preserve">esearchers should </w:t>
      </w:r>
      <w:r w:rsidR="001C29F6" w:rsidRPr="006C17C8">
        <w:t xml:space="preserve">not </w:t>
      </w:r>
      <w:r w:rsidR="0028714C" w:rsidRPr="006C17C8">
        <w:t xml:space="preserve">rely on its results for </w:t>
      </w:r>
      <w:r w:rsidR="005D4060" w:rsidRPr="006C17C8">
        <w:t xml:space="preserve">sample size justification. </w:t>
      </w:r>
      <w:r w:rsidR="00947136" w:rsidRPr="006C17C8">
        <w:t>A list of suggest</w:t>
      </w:r>
      <w:r w:rsidR="000416BA" w:rsidRPr="006C17C8">
        <w:t>ion</w:t>
      </w:r>
      <w:r w:rsidR="00947136" w:rsidRPr="006C17C8">
        <w:t xml:space="preserve">s for error detection in meta-analyses is provided. </w:t>
      </w:r>
      <w:r w:rsidR="0086667E" w:rsidRPr="006C17C8">
        <w:t xml:space="preserve">All code and data available at </w:t>
      </w:r>
      <w:hyperlink r:id="rId8" w:history="1">
        <w:r w:rsidR="0086667E" w:rsidRPr="006C17C8">
          <w:rPr>
            <w:rStyle w:val="Hyperlink"/>
          </w:rPr>
          <w:t>osf.io/jg8td</w:t>
        </w:r>
      </w:hyperlink>
      <w:r w:rsidR="0086667E" w:rsidRPr="006C17C8">
        <w:t>.</w:t>
      </w:r>
    </w:p>
    <w:p w14:paraId="6F468775" w14:textId="77777777" w:rsidR="00167923" w:rsidRPr="00034410" w:rsidRDefault="00167923" w:rsidP="00F0388F">
      <w:pPr>
        <w:ind w:firstLine="0"/>
      </w:pPr>
    </w:p>
    <w:p w14:paraId="7FC78385" w14:textId="77777777" w:rsidR="00F0388F" w:rsidRDefault="00F0388F" w:rsidP="00034410">
      <w:pPr>
        <w:sectPr w:rsidR="00F0388F" w:rsidSect="00273625">
          <w:footerReference w:type="even" r:id="rId9"/>
          <w:footerReference w:type="default" r:id="rId10"/>
          <w:pgSz w:w="11900" w:h="16840"/>
          <w:pgMar w:top="1440" w:right="1440" w:bottom="1440" w:left="1440" w:header="709" w:footer="709" w:gutter="0"/>
          <w:cols w:space="708"/>
          <w:docGrid w:linePitch="360"/>
          <w15:footnoteColumns w:val="1"/>
        </w:sectPr>
      </w:pPr>
    </w:p>
    <w:p w14:paraId="240D7470" w14:textId="2024BE04" w:rsidR="0080605A" w:rsidRDefault="00000000" w:rsidP="0080605A">
      <w:pPr>
        <w:ind w:firstLine="0"/>
      </w:pPr>
      <w:r>
        <w:t xml:space="preserve">There is now a growing literature on post-publication scientific error detection in meta-analyses. Much of this has focused on quantifying the prevalence of issues that undermine the validity of meta-analysis results, such as errors in effect size extraction </w:t>
      </w:r>
      <w:r>
        <w:fldChar w:fldCharType="begin"/>
      </w:r>
      <w:r>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fldChar w:fldCharType="separate"/>
      </w:r>
      <w:r w:rsidRPr="00C11413">
        <w:t>(e.g., Gøtzsche et al., 2007; Lakens et al., 2017; Maassen et al., 2020)</w:t>
      </w:r>
      <w:r>
        <w:fldChar w:fldCharType="end"/>
      </w:r>
      <w:r>
        <w:t xml:space="preserve">, or indicators of reproducibility such as the </w:t>
      </w:r>
      <w:r w:rsidRPr="00C11413">
        <w:t>reproducib</w:t>
      </w:r>
      <w:r>
        <w:t xml:space="preserve">ility of the systematic </w:t>
      </w:r>
      <w:r w:rsidRPr="00C11413">
        <w:t xml:space="preserve">search </w:t>
      </w:r>
      <w:r>
        <w:t xml:space="preserve">strategy, </w:t>
      </w:r>
      <w:r w:rsidRPr="00C11413">
        <w:t xml:space="preserve">specification of the exact method to compute effect sizes, </w:t>
      </w:r>
      <w:r>
        <w:t xml:space="preserve">choice of </w:t>
      </w:r>
      <w:r w:rsidRPr="00C11413">
        <w:t>weighting</w:t>
      </w:r>
      <w:r>
        <w:t>s</w:t>
      </w:r>
      <w:r w:rsidRPr="00C11413">
        <w:t xml:space="preserve"> and estimator</w:t>
      </w:r>
      <w:r>
        <w:t xml:space="preserve"> function</w:t>
      </w:r>
      <w:r w:rsidRPr="00C11413">
        <w:t xml:space="preserve">, </w:t>
      </w:r>
      <w:r>
        <w:t xml:space="preserve">and sharing of data and code </w:t>
      </w:r>
      <w:r>
        <w:fldChar w:fldCharType="begin"/>
      </w:r>
      <w:r>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fldChar w:fldCharType="separate"/>
      </w:r>
      <w:r w:rsidRPr="00C11413">
        <w:t>(López-Nicolás et al., 2022)</w:t>
      </w:r>
      <w:r>
        <w:fldChar w:fldCharType="end"/>
      </w:r>
      <w:r>
        <w:t>. More recently, this has been supplemented with</w:t>
      </w:r>
      <w:r w:rsidR="00224408">
        <w:t xml:space="preserve"> work that is explicitly focused on</w:t>
      </w:r>
      <w:r>
        <w:t xml:space="preserve"> error detection that has the goal of examining what features of a meta-analysis can be checked and how, and where meta-analyses tend to make errors </w:t>
      </w:r>
      <w:r>
        <w:fldChar w:fldCharType="begin"/>
      </w:r>
      <w:r>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fldChar w:fldCharType="separate"/>
      </w:r>
      <w:r>
        <w:rPr>
          <w:noProof/>
        </w:rPr>
        <w:t>(Kadlec et al., 2023)</w:t>
      </w:r>
      <w:r>
        <w:fldChar w:fldCharType="end"/>
      </w:r>
      <w:r>
        <w:t>. Th</w:t>
      </w:r>
      <w:r w:rsidR="00F063CD">
        <w:t>is</w:t>
      </w:r>
      <w:r>
        <w:t xml:space="preserve"> article continues in this vein: following the logic of error detection tools for original research articles </w:t>
      </w:r>
      <w:r>
        <w:fldChar w:fldCharType="begin"/>
      </w:r>
      <w:r>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fldChar w:fldCharType="separate"/>
      </w:r>
      <w:r>
        <w:rPr>
          <w:noProof/>
        </w:rPr>
        <w:t>(e.g., Heathers et al., 2018)</w:t>
      </w:r>
      <w:r>
        <w:fldChar w:fldCharType="end"/>
      </w:r>
      <w:r>
        <w:t xml:space="preserve">, </w:t>
      </w:r>
      <w:r>
        <w:t xml:space="preserve">it focuses on features of meta-analyses that are either informative but often overlooked or which repeat information. Both provide vectors for error detection. </w:t>
      </w:r>
      <w:r w:rsidR="0074245E">
        <w:t xml:space="preserve">Indeed, these principles of examining overlooked repeated information to assess the trustworthiness of published work are now being integrated into Cochrane’s systematic review process </w:t>
      </w:r>
      <w:r w:rsidR="0074245E">
        <w:fldChar w:fldCharType="begin"/>
      </w:r>
      <w:r w:rsidR="0074245E">
        <w:instrText xml:space="preserve"> ADDIN ZOTERO_ITEM CSL_CITATION {"citationID":"IBHTGa12","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0074245E">
        <w:fldChar w:fldCharType="separate"/>
      </w:r>
      <w:r w:rsidR="0074245E">
        <w:rPr>
          <w:noProof/>
        </w:rPr>
        <w:t>(Wilkinson et al., 2023)</w:t>
      </w:r>
      <w:r w:rsidR="0074245E">
        <w:fldChar w:fldCharType="end"/>
      </w:r>
      <w:r w:rsidR="0074245E">
        <w:t xml:space="preserve">. </w:t>
      </w:r>
      <w:r>
        <w:t>The intended meta-scientific utility of this manuscript is therefore to provide a relatively fine-grain description of what information was inspected for errors and how, in the hope that some of these methods of verification allow other meta-analyses to be more efficiently and effectively inspected for errors.</w:t>
      </w:r>
    </w:p>
    <w:p w14:paraId="3338AE8D" w14:textId="77777777" w:rsidR="00C842F7" w:rsidRDefault="00000000" w:rsidP="00F063CD">
      <w:r w:rsidRPr="00034410">
        <w:t xml:space="preserve">Vahey et al.’s </w:t>
      </w:r>
      <w:r w:rsidRPr="00034410">
        <w:fldChar w:fldCharType="begin"/>
      </w:r>
      <w:r w:rsidRPr="00034410">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034410">
        <w:fldChar w:fldCharType="separate"/>
      </w:r>
      <w:r w:rsidRPr="00034410">
        <w:t>(2015)</w:t>
      </w:r>
      <w:r w:rsidRPr="00034410">
        <w:fldChar w:fldCharType="end"/>
      </w:r>
      <w:r w:rsidR="000D2430" w:rsidRPr="00034410">
        <w:t xml:space="preserve"> meta-analysis of </w:t>
      </w:r>
      <w:r w:rsidR="00916B1E" w:rsidRPr="00034410">
        <w:t xml:space="preserve">the </w:t>
      </w:r>
      <w:r w:rsidR="000D2430" w:rsidRPr="00034410">
        <w:t xml:space="preserve">Implicit Relational Assessment Procedure </w:t>
      </w:r>
      <w:r w:rsidR="000D2430" w:rsidRPr="00034410">
        <w:fldChar w:fldCharType="begin"/>
      </w:r>
      <w:r w:rsidR="007C23EB" w:rsidRPr="00034410">
        <w:instrText xml:space="preserve"> ADDIN ZOTERO_ITEM CSL_CITATION {"citationID":"QvWzUdFS","properties":{"formattedCitation":"(IRAP: Barnes-Holmes et al., 2010)","plainCitation":"(IRAP: Barnes-Holmes et al., 2010)","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0D2430" w:rsidRPr="00034410">
        <w:fldChar w:fldCharType="separate"/>
      </w:r>
      <w:r w:rsidR="000D2430" w:rsidRPr="00034410">
        <w:t>(IRAP: Barnes-Holmes et al., 2010)</w:t>
      </w:r>
      <w:r w:rsidR="000D2430" w:rsidRPr="00034410">
        <w:fldChar w:fldCharType="end"/>
      </w:r>
      <w:r w:rsidR="000D2430" w:rsidRPr="00034410">
        <w:t xml:space="preserve"> concluded that it possesses good criterion validity </w:t>
      </w:r>
      <w:r w:rsidRPr="00034410">
        <w:t xml:space="preserve">and that the IRAP </w:t>
      </w:r>
      <w:r w:rsidR="00150CC4">
        <w:t>“</w:t>
      </w:r>
      <w:r w:rsidR="00457274" w:rsidRPr="00034410">
        <w:t>demonstrates the potential of the IRAP as a tool for clinical assessment”</w:t>
      </w:r>
      <w:r w:rsidR="00150CC4">
        <w:t xml:space="preserve"> </w:t>
      </w:r>
      <w:r w:rsidR="00150CC4">
        <w:lastRenderedPageBreak/>
        <w:t>(p. 64)</w:t>
      </w:r>
      <w:r w:rsidRPr="00034410">
        <w:t xml:space="preserve">. </w:t>
      </w:r>
      <w:r w:rsidR="008513BA" w:rsidRPr="00034410">
        <w:t>Based on a non-systematic review, th</w:t>
      </w:r>
      <w:r w:rsidR="00AC0000" w:rsidRPr="00034410">
        <w:t>e</w:t>
      </w:r>
      <w:r w:rsidR="008513BA" w:rsidRPr="00034410">
        <w:t xml:space="preserve"> authors </w:t>
      </w:r>
      <w:r w:rsidR="000D2430" w:rsidRPr="00034410">
        <w:t xml:space="preserve">(a) provided an estimate of the association between IRAP effects and clinically relevant criterion variables, (b) reported that the IRAP compares </w:t>
      </w:r>
      <w:r w:rsidR="00EB7476" w:rsidRPr="00034410">
        <w:t>favorably</w:t>
      </w:r>
      <w:r w:rsidR="000D2430" w:rsidRPr="00034410">
        <w:t xml:space="preserve"> to other popular implicit measures, including the Implicit Association Test </w:t>
      </w:r>
      <w:r w:rsidR="000D2430" w:rsidRPr="00034410">
        <w:fldChar w:fldCharType="begin"/>
      </w:r>
      <w:r w:rsidR="007C23EB" w:rsidRPr="00034410">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034410">
        <w:fldChar w:fldCharType="separate"/>
      </w:r>
      <w:r w:rsidR="000D2430" w:rsidRPr="00034410">
        <w:t>(Greenwald et al., 1998)</w:t>
      </w:r>
      <w:r w:rsidR="000D2430" w:rsidRPr="00034410">
        <w:fldChar w:fldCharType="end"/>
      </w:r>
      <w:r w:rsidR="000D2430" w:rsidRPr="00034410">
        <w:t>, and (c) used the</w:t>
      </w:r>
      <w:r w:rsidR="00457274" w:rsidRPr="00034410">
        <w:t>ir meta-</w:t>
      </w:r>
      <w:r w:rsidR="00EB7476" w:rsidRPr="00034410">
        <w:t>analyzed</w:t>
      </w:r>
      <w:r w:rsidR="000D2430" w:rsidRPr="00034410">
        <w:t xml:space="preserve"> estimate of effect size to conduct power analyses </w:t>
      </w:r>
      <w:r w:rsidR="008425FE" w:rsidRPr="00034410">
        <w:t xml:space="preserve">and </w:t>
      </w:r>
      <w:r w:rsidR="000D2430" w:rsidRPr="00034410">
        <w:t>make sample size recommendations for future research</w:t>
      </w:r>
      <w:r w:rsidR="00802224" w:rsidRPr="00034410">
        <w:t xml:space="preserve"> using the IRAP</w:t>
      </w:r>
      <w:r w:rsidR="000D2430" w:rsidRPr="00034410">
        <w:t>.</w:t>
      </w:r>
      <w:r w:rsidRPr="00034410">
        <w:t xml:space="preserve"> While there has been a subsequent debate about the degree to which the IRAP is or is not an “</w:t>
      </w:r>
      <w:r w:rsidRPr="005F0161">
        <w:t xml:space="preserve">implicit” measure </w:t>
      </w:r>
      <w:r w:rsidRPr="005F0161">
        <w:fldChar w:fldCharType="begin"/>
      </w:r>
      <w:r w:rsidR="008D3041" w:rsidRPr="005F0161">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5F0161">
        <w:fldChar w:fldCharType="separate"/>
      </w:r>
      <w:r w:rsidR="008D3041" w:rsidRPr="005F0161">
        <w:rPr>
          <w:noProof/>
        </w:rPr>
        <w:t>(Barnes-Holmes &amp; Harte, 2022a; Hussey, 2022)</w:t>
      </w:r>
      <w:r w:rsidRPr="005F0161">
        <w:fldChar w:fldCharType="end"/>
      </w:r>
      <w:r w:rsidRPr="005F0161">
        <w:t xml:space="preserve">, and indeed what the term even means </w:t>
      </w:r>
      <w:r w:rsidRPr="005F0161">
        <w:fldChar w:fldCharType="begin"/>
      </w:r>
      <w:r w:rsidRPr="005F0161">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5F0161">
        <w:fldChar w:fldCharType="separate"/>
      </w:r>
      <w:r w:rsidRPr="005F0161">
        <w:t>(Corneille &amp; Hütter, 2020)</w:t>
      </w:r>
      <w:r w:rsidRPr="005F0161">
        <w:fldChar w:fldCharType="end"/>
      </w:r>
      <w:r w:rsidRPr="005F0161">
        <w:t>, these debates are secondary to the</w:t>
      </w:r>
      <w:r w:rsidRPr="00034410">
        <w:t xml:space="preserve"> fact that the IRAP, and tasks like it, are claimed to be valid measures of individual differences based on sources of evidence such as Vahey et al. (2015). </w:t>
      </w:r>
    </w:p>
    <w:p w14:paraId="208D241A" w14:textId="77777777" w:rsidR="001537F8" w:rsidRPr="00034410" w:rsidRDefault="00000000" w:rsidP="00034410">
      <w:pPr>
        <w:pStyle w:val="Heading2"/>
      </w:pPr>
      <w:r w:rsidRPr="00034410">
        <w:t xml:space="preserve">Rationale for </w:t>
      </w:r>
      <w:r w:rsidR="00223420" w:rsidRPr="00034410">
        <w:t>verification</w:t>
      </w:r>
    </w:p>
    <w:p w14:paraId="61AEBADB" w14:textId="6E9A7BB3" w:rsidR="00C9290D" w:rsidRPr="00034410" w:rsidRDefault="00000000" w:rsidP="00034410">
      <w:r>
        <w:t>In addition to the meta-scientific utility of doing so discussed previously, t</w:t>
      </w:r>
      <w:r w:rsidR="0093498C" w:rsidRPr="00034410">
        <w:t xml:space="preserve">here are </w:t>
      </w:r>
      <w:r w:rsidR="005924D8" w:rsidRPr="00034410">
        <w:t xml:space="preserve">at least </w:t>
      </w:r>
      <w:r w:rsidR="008A44AB">
        <w:t>four</w:t>
      </w:r>
      <w:r>
        <w:t xml:space="preserve"> </w:t>
      </w:r>
      <w:r w:rsidR="00D96AB3" w:rsidRPr="00034410">
        <w:t>rationales for performing a verification of Vahey et al.</w:t>
      </w:r>
      <w:r>
        <w:t>’s</w:t>
      </w:r>
      <w:r w:rsidR="00D96AB3" w:rsidRPr="00034410">
        <w:t xml:space="preserve"> (201</w:t>
      </w:r>
      <w:r w:rsidR="00500BC6" w:rsidRPr="00034410">
        <w:t>5)</w:t>
      </w:r>
      <w:r>
        <w:t xml:space="preserve"> results</w:t>
      </w:r>
      <w:r w:rsidR="00B80A9A">
        <w:t>.</w:t>
      </w:r>
      <w:r w:rsidR="00500BC6" w:rsidRPr="00034410">
        <w:t xml:space="preserve"> </w:t>
      </w:r>
      <w:r w:rsidR="0001350A" w:rsidRPr="00034410">
        <w:t xml:space="preserve">First, there is good a priori reason to believe that meta-analyses in general often contain non-replicable results. Lakens et al. </w:t>
      </w:r>
      <w:r w:rsidR="0001350A" w:rsidRPr="00034410">
        <w:fldChar w:fldCharType="begin"/>
      </w:r>
      <w:r w:rsidR="007C23EB" w:rsidRPr="00034410">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034410">
        <w:fldChar w:fldCharType="separate"/>
      </w:r>
      <w:r w:rsidR="0001350A" w:rsidRPr="00034410">
        <w:t>(2017)</w:t>
      </w:r>
      <w:r w:rsidR="0001350A" w:rsidRPr="00034410">
        <w:fldChar w:fldCharType="end"/>
      </w:r>
      <w:r w:rsidR="0001350A" w:rsidRPr="00034410">
        <w:t xml:space="preserve"> recently demonstrated that the results of the majority of a random sample of meta-analyses published in psychology cannot be </w:t>
      </w:r>
      <w:r w:rsidR="00A658AD" w:rsidRPr="00034410">
        <w:t xml:space="preserve">computationally </w:t>
      </w:r>
      <w:r w:rsidR="0001350A" w:rsidRPr="00034410">
        <w:t>reproduced</w:t>
      </w:r>
      <w:r w:rsidR="00B67C69" w:rsidRPr="00034410">
        <w:t xml:space="preserve">, </w:t>
      </w:r>
      <w:r w:rsidR="00104D58" w:rsidRPr="00034410">
        <w:t>often because of differences in individual effect sizes between those reported in meta-analyses and those reproduced from the original studies</w:t>
      </w:r>
      <w:r w:rsidR="0001350A" w:rsidRPr="00034410">
        <w:t xml:space="preserve">. </w:t>
      </w:r>
      <w:r w:rsidR="00104D58" w:rsidRPr="00034410">
        <w:t xml:space="preserve">Similarly, </w:t>
      </w:r>
      <w:r w:rsidR="0001350A" w:rsidRPr="00034410">
        <w:t xml:space="preserve">Maassen et al. </w:t>
      </w:r>
      <w:r w:rsidR="0001350A" w:rsidRPr="00034410">
        <w:fldChar w:fldCharType="begin"/>
      </w:r>
      <w:r w:rsidR="007C23EB" w:rsidRPr="00034410">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034410">
        <w:fldChar w:fldCharType="separate"/>
      </w:r>
      <w:r w:rsidR="0001350A" w:rsidRPr="00034410">
        <w:t>(2020)</w:t>
      </w:r>
      <w:r w:rsidR="0001350A" w:rsidRPr="00034410">
        <w:fldChar w:fldCharType="end"/>
      </w:r>
      <w:r w:rsidR="0001350A" w:rsidRPr="00034410">
        <w:t xml:space="preserve"> found that almost half of </w:t>
      </w:r>
      <w:r w:rsidR="00B67C69" w:rsidRPr="00034410">
        <w:t xml:space="preserve">the individual </w:t>
      </w:r>
      <w:r w:rsidR="0001350A" w:rsidRPr="00034410">
        <w:t xml:space="preserve">effect sizes reported in meta-analyses of psychology research could not be reproduced from the original articles. This was attributed to to a variety of issues </w:t>
      </w:r>
      <w:r w:rsidR="006379D2" w:rsidRPr="00034410">
        <w:t xml:space="preserve">including </w:t>
      </w:r>
      <w:r w:rsidR="0001350A" w:rsidRPr="00034410">
        <w:t xml:space="preserve">errors in the extraction of effect sizes from original studies, insufficient details regarding data processing and transformation of effect sizes, </w:t>
      </w:r>
      <w:r w:rsidR="006379D2" w:rsidRPr="00034410">
        <w:t xml:space="preserve">and </w:t>
      </w:r>
      <w:r w:rsidR="0001350A" w:rsidRPr="00034410">
        <w:t>insufficient details of the specific meta-analytic approach employed.</w:t>
      </w:r>
      <w:r w:rsidR="00620486" w:rsidRPr="00034410">
        <w:t xml:space="preserve"> </w:t>
      </w:r>
      <w:r w:rsidR="007A688D" w:rsidRPr="00034410">
        <w:t>Comparable errors in meta-analyses have also been reported by others</w:t>
      </w:r>
      <w:r w:rsidR="003221C9" w:rsidRPr="00034410">
        <w:t xml:space="preserve"> </w:t>
      </w:r>
      <w:r w:rsidR="003221C9" w:rsidRPr="00034410">
        <w:fldChar w:fldCharType="begin"/>
      </w:r>
      <w:r w:rsidR="003221C9" w:rsidRPr="00034410">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034410">
        <w:fldChar w:fldCharType="separate"/>
      </w:r>
      <w:r w:rsidR="003221C9" w:rsidRPr="00034410">
        <w:t>(e.g., Kadlec et al., 2023; Lakens et al., 2017)</w:t>
      </w:r>
      <w:r w:rsidR="003221C9" w:rsidRPr="00034410">
        <w:fldChar w:fldCharType="end"/>
      </w:r>
      <w:r w:rsidR="003221C9" w:rsidRPr="00034410">
        <w:t>.</w:t>
      </w:r>
    </w:p>
    <w:p w14:paraId="0743535B" w14:textId="5C93222C" w:rsidR="00167923" w:rsidRDefault="00000000" w:rsidP="00034410">
      <w:r w:rsidRPr="00034410">
        <w:t xml:space="preserve">Second, </w:t>
      </w:r>
      <w:r w:rsidR="00A22623" w:rsidRPr="00034410">
        <w:t>Vahey et al.</w:t>
      </w:r>
      <w:r w:rsidR="003F13D2" w:rsidRPr="00034410">
        <w:t>’s</w:t>
      </w:r>
      <w:r w:rsidR="00A22623" w:rsidRPr="00034410">
        <w:t xml:space="preserve"> (2015) </w:t>
      </w:r>
      <w:r w:rsidR="003F13D2" w:rsidRPr="00034410">
        <w:t xml:space="preserve">article </w:t>
      </w:r>
      <w:r w:rsidR="00A22623" w:rsidRPr="00034410">
        <w:t>has been well-cited and used to guide subsequent work</w:t>
      </w:r>
      <w:r w:rsidR="00166356" w:rsidRPr="00034410">
        <w:t>.</w:t>
      </w:r>
      <w:r w:rsidR="00A22623" w:rsidRPr="00034410">
        <w:t xml:space="preserve"> </w:t>
      </w:r>
      <w:r w:rsidR="00166356" w:rsidRPr="00034410">
        <w:t>A</w:t>
      </w:r>
      <w:r w:rsidR="00A22623" w:rsidRPr="00034410">
        <w:t>t the time of writing</w:t>
      </w:r>
      <w:r w:rsidR="00612B35" w:rsidRPr="00034410">
        <w:t xml:space="preserve"> in July 2024</w:t>
      </w:r>
      <w:r w:rsidR="000954F4" w:rsidRPr="00034410">
        <w:t>,</w:t>
      </w:r>
      <w:r w:rsidR="00A22623" w:rsidRPr="00034410">
        <w:t xml:space="preserve"> it has been cited </w:t>
      </w:r>
      <w:r w:rsidR="00D17707" w:rsidRPr="00034410">
        <w:t>1</w:t>
      </w:r>
      <w:r w:rsidR="00F57646" w:rsidRPr="00034410">
        <w:t>43</w:t>
      </w:r>
      <w:r w:rsidR="00A22623" w:rsidRPr="00034410">
        <w:t xml:space="preserve"> times </w:t>
      </w:r>
      <w:r w:rsidR="00F57646" w:rsidRPr="00034410">
        <w:t xml:space="preserve">on Google Scholar, </w:t>
      </w:r>
      <w:r w:rsidR="00A22623" w:rsidRPr="00034410">
        <w:t>with roughly 20% of articles citing it to justify sample size decisions</w:t>
      </w:r>
      <w:r w:rsidR="00AE586D" w:rsidRPr="00034410">
        <w:t xml:space="preserve"> in lieu of a power analysis</w:t>
      </w:r>
      <w:r w:rsidR="008D0E58" w:rsidRPr="00034410">
        <w:t xml:space="preserve"> for that study</w:t>
      </w:r>
      <w:r w:rsidR="00486207">
        <w:t xml:space="preserve"> </w:t>
      </w:r>
      <w:r w:rsidR="00486207">
        <w:fldChar w:fldCharType="begin"/>
      </w:r>
      <w:r w:rsidR="00486207">
        <w:instrText xml:space="preserve"> ADDIN ZOTERO_ITEM CSL_CITATION {"citationID":"mGDC8f6k","properties":{"formattedCitation":"(e.g., Bast &amp; Barnes-Holmes, 2015; Farrell &amp; McHugh, 2017; Leech et al., 2018; Maloney &amp; Barnes-Holmes, 2016; Power et al., 2017; see supplementary materials for supporting quotes from each)","plainCitation":"(e.g., Bast &amp; Barnes-Holmes, 2015; Farrell &amp; McHugh, 2017; Leech et al., 2018; Maloney &amp; Barnes-Holmes, 2016; Power et al., 2017; see supplementary materials for supporting quotes from each)","noteIndex":0},"citationItems":[{"id":1177,"uris":["http://zotero.org/users/1687755/items/RVQ722GQ"],"itemData":{"id":1177,"type":"article-journal","abstract":"This study aimed to develop the Implicit Relational Assessment Procedure (IRAP) as a measure of response biases related to emotional reactions and expected outcomes in the context of minor failings and successes in everyday life. Additionally, the research explored the extent to which such implicit reactions were related to standardized measures of psychopathology, including depression, anxiety, stress, and a scale that was based directly on the IRAP. Sixty undergraduates completed two IRAPs and the explicit measures. The pattern of biases observed across the implicit and explicit measures diverged, and the correlations between the two types of measures were either absent or relatively weak. The results suggest that implicit measures may provide an additional source of information concerning self-forgiveness beyond that provided by explicit self-report measures per se.","container-title":"The Psychological Record","DOI":"10.1007/s40732-014-0100-5","ISSN":"0033-2933, 2163-3452","issue":"1","journalAbbreviation":"Psychol Rec","language":"en","page":"189-201","source":"link-springer-com.jproxy.nuim.ie","title":"Developing the Implicit Relational Assessment Procedure (IRAP) as a Measure of Self-Forgiveness Related to Failing and Succeeding Behaviors","volume":"65","author":[{"family":"Bast","given":"Diana Ferroni"},{"family":"Barnes-Holmes","given":"Dermot"}],"issued":{"date-parts":[["2015",3,1]]}},"label":"page","prefix":"e.g., "},{"id":1194,"uris":["http://zotero.org/users/1687755/items/HSW29RXH"],"itemData":{"id":1194,"type":"article-journal","abstract":"Women remain under-represented in the fields of Science, Technology, Engineering and Maths (STEM), constituting only 28% of science researchers worldwide. Research has identified implicit gender-bias as a major barrier to women's progression in these fields. Previous research using the Implicit Association Test (IAT) suggests that individuals studying or working in STEM fields exhibit different levels of implicit male-STEM bias than those in non-STEM fields. The Implicit Relational Assessment Procedure (IRAP), a non-relative measure, was compared with the IAT which allowed us to probe this difference further among STEM and non-STEM students. The IRAP revealed a more detailed and complex picture of gender-STEM bias. All groups demonstrated a significant implicit pro-male-STEM bias. However, there was also evidence of a pro-female-STEM bias, significant only among female STEM students. A number of correlations were observed between the explicit measure and the IRAP. The presence of a pro-female-STEM bias has implications for the development of interventions. If this relational response can become more normative it may influence attitudes and behavior towards women in STEM.","container-title":"Journal of Contextual Behavioral Science","DOI":"10.1016/j.jcbs.2017.02.001","ISSN":"2212-1447","issue":"1","journalAbbreviation":"Journal of Contextual Behavioral Science","page":"80-90","source":"ScienceDirect","title":"Examining gender-STEM bias among STEM and non-STEM students using the Implicit Relational Assessment Procedure (IRAP)","volume":"6","author":[{"family":"Farrell","given":"Lynn"},{"family":"McHugh","given":"Louise"}],"issued":{"date-parts":[["2017",1,1]]}}},{"id":4856,"uris":["http://zotero.org/users/1687755/items/U6UXDJM8"],"itemData":{"id":4856,"type":"article-journal","abstract":"Experiment 1 aimed to establish 'fearful' and 'pleasant' functions for arbitrary stimuli (geometric shapes) by relating those stimuli to pictures of spiders and pets using a training version of the Implicit Relational Assessment Procedure (IRAP). The transformation of these functions for the arbitrary stimuli was assessed by exposing participants to a ‘traditional’ version of the IRAP, the Fear-IRAP employed by Leech et al. (2016, 2017). A broadly similar pattern of response biases was recorded for the Fear-IRAP as had been observed in the previously published studies. Experiment 1 thus supported the assumed but untested assumption that the relational context provided by the IRAP may both serve to establish and reveal fear-related response biases in arbitrary stimuli. A second experiment attempted to replicate the effects observed in Experiment 1 but using pictures of ‘unfamiliar’ Australian marsupials as arbitrary stimuli. The pattern of results obtained in Experiment 2 failed to replicate the pattern observed in Experiment 1, or that reported in the previously published studies by Leech et al. Overall, the findings suggest a possibly important boundary condition for the IRAP as a training and/or testing context for establishing fear-related response biases for arbitrary stimuli. (PsycINFO Database Record (c) 2019 APA, all rights reserved)","archive_location":"2018-59135-006","container-title":"Behavioural Processes","DOI":"10.1016/j.beproc.2018.08.012","ISSN":"0376-6357","journalAbbreviation":"Behavioural Processes","note":"publisher: Elsevier Science","page":"24-35","title":"Training and testing for a transformation of fear and avoidance functions using the Implicit Relational Assessment Procedure: The first study","volume":"157","author":[{"family":"Leech","given":"Aileen"},{"family":"Bouyrden","given":"Jaber"},{"family":"Bruijsten","given":"Nathalie"},{"family":"Barnes-Holmes","given":"Dermot"},{"family":"McEnteggart","given":"Ciara"}],"issued":{"date-parts":[["2018",12]]}}},{"id":1174,"uris":["http://zotero.org/users/1687755/items/7LQSWMIZ"],"itemData":{"id":1174,"type":"article-journal","abstract":"The current study examined the role of relational contextual cues (Crels) versus relational coherence indicators (RCIs) as response options in the implicit relational assessment procedure (IRAP). Fifty-two university undergraduate participants successfully completed two consecutive IRAPs. Both IRAPs were similar except for the response options employed. The Crels similar and different served as response options for one IRAP with the RCIs true and false as response options for the other. The order in which the two different IRAPs were completed was counterbalanced across participants. Although the two types of response options yielded similar effects for the participants’ first exposures to the IRAPs, differences emerged during the second exposures. In addition, one of the four trial types from the IRAP appeared to be particularly sensitive to the Crel–RCI manipulation and the order in which the two types of IRAP blocks were presented (consistent-first versus inconsistent-first with natural verbal relations). The findings highlight the complex behavioral dynamics that may be involved in IRAP performances and suggest that even seemingly trivial components of the procedure require systematic analysis.","container-title":"The Psychological Record","DOI":"10.1007/s40732-016-0180-5","ISSN":"0033-2933, 2163-3452","issue":"3","journalAbbreviation":"Psychol Rec","language":"en","page":"395-403","source":"link-springer-com.jproxy.nuim.ie","title":"Exploring the Behavioral Dynamics of the Implicit Relational Assessment Procedure: The Role of Relational Contextual Cues Versus Relational Coherence Indicators as Response Options","title-short":"Exploring the Behavioral Dynamics of the Implicit Relational Assessment Procedure","volume":"66","author":[{"family":"Maloney","given":"Emma"},{"family":"Barnes-Holmes","given":"Dermot"}],"issued":{"date-parts":[["2016",9,1]]}}},{"id":1189,"uris":["http://zotero.org/users/1687755/items/UI8JFNU4"],"itemData":{"id":1189,"type":"article-journal","abstract":"The present study examined levels of racial bias among black and white individuals residing in Ireland using the Implicit Relational Assessment Procedure (IRAP) and a range of questionnaire measures. The IRAP required participants to respond quickly and accurately on a computer-based task. On some blocks of trials participants were required to respond in a pro-white and anti-black manner, whereas on other blocks responding in the opposite direction was required (anti-white/pro-black). The difference in response latencies between these two types of trials provided an index of racial bias. Performance on the IRAP (i) revealed in-group/out-group bias for the white but not the black participants; (ii) substantively increased the predictive validity of a range of questionnaire-based measures; and (iii) provided the best prediction of racial group. The results support the utility of the IRAP as a measure of racial bias, and indicate that this bias differed between black and white Irish residents.","container-title":"The Psychological Record","DOI":"10.1007/s40732-017-0223-6","ISSN":"0033-2933, 2163-3452","issue":"3","journalAbbreviation":"Psychol Rec","language":"en","page":"365-375","source":"link-springer-com.jproxy.nuim.ie","title":"Exploring Racial Bias in a European Country with a Recent History of Immigration of Black Africans","volume":"67","author":[{"family":"Power","given":"Patricia M."},{"family":"Harte","given":"Colin"},{"family":"Barnes-Holmes","given":"Dermot"},{"family":"Barnes-Holmes","given":"Yvonne"}],"issued":{"date-parts":[["2017",9,1]]}},"label":"page","suffix":"; see supplementary materials for supporting quotes from each"}],"schema":"https://github.com/citation-style-language/schema/raw/master/csl-citation.json"} </w:instrText>
      </w:r>
      <w:r w:rsidR="00486207">
        <w:fldChar w:fldCharType="separate"/>
      </w:r>
      <w:r w:rsidR="00486207">
        <w:rPr>
          <w:noProof/>
        </w:rPr>
        <w:t>(e.g., Bast &amp; Barnes-Holmes, 2015; Farrell &amp; McHugh, 2017; Leech et al., 2018; Maloney &amp; Barnes-Holmes, 2016; Power et al., 2017; see supplementary materials for supporting quotes from each)</w:t>
      </w:r>
      <w:r w:rsidR="00486207">
        <w:fldChar w:fldCharType="end"/>
      </w:r>
      <w:r w:rsidR="00A22623" w:rsidRPr="00034410">
        <w:t>.</w:t>
      </w:r>
      <w:r w:rsidR="007453D1" w:rsidRPr="00034410">
        <w:t xml:space="preserve"> Studies employing the</w:t>
      </w:r>
      <w:r w:rsidR="00A22623" w:rsidRPr="00034410">
        <w:t xml:space="preserve"> IRAP have typically involved small sample sizes</w:t>
      </w:r>
      <w:r w:rsidR="00494EFE" w:rsidRPr="00034410">
        <w:t xml:space="preserve"> of around 40 </w:t>
      </w:r>
      <w:r w:rsidR="00A50703" w:rsidRPr="00034410">
        <w:t xml:space="preserve">participants. </w:t>
      </w:r>
      <w:r w:rsidR="0009015C" w:rsidRPr="00034410">
        <w:t>T</w:t>
      </w:r>
      <w:r w:rsidR="00A50703" w:rsidRPr="00034410">
        <w:t xml:space="preserve">his </w:t>
      </w:r>
      <w:r w:rsidR="00347726" w:rsidRPr="00034410">
        <w:t xml:space="preserve">is </w:t>
      </w:r>
      <w:r w:rsidR="0009015C" w:rsidRPr="00034410">
        <w:t xml:space="preserve">frequently argued to be </w:t>
      </w:r>
      <w:r w:rsidR="00347726" w:rsidRPr="00034410">
        <w:t xml:space="preserve">acceptable because it </w:t>
      </w:r>
      <w:r w:rsidR="004D304F" w:rsidRPr="00034410">
        <w:t xml:space="preserve">is in line with </w:t>
      </w:r>
      <w:r w:rsidR="00A22623" w:rsidRPr="00034410">
        <w:t xml:space="preserve">Vahey et al.’s </w:t>
      </w:r>
      <w:r w:rsidR="00F6212C" w:rsidRPr="00034410">
        <w:t xml:space="preserve">(2015) </w:t>
      </w:r>
      <w:r w:rsidR="00A22623" w:rsidRPr="00034410">
        <w:t>sample size recommendation</w:t>
      </w:r>
      <w:r w:rsidR="002F1558" w:rsidRPr="00034410">
        <w:t xml:space="preserve">: “a sample size of at least </w:t>
      </w:r>
      <w:r w:rsidR="002F1558" w:rsidRPr="00034410">
        <w:rPr>
          <w:i/>
          <w:iCs/>
        </w:rPr>
        <w:t>N</w:t>
      </w:r>
      <w:r w:rsidR="002F1558" w:rsidRPr="00034410">
        <w:t xml:space="preserve"> = 37 would be required in order to achieve a statistical power </w:t>
      </w:r>
      <w:r w:rsidR="002F1558" w:rsidRPr="00034410">
        <w:t>of .80 when testing a continuous first-order correlation between a clinically-focused IRAP effect and a given criterion variable” (p. 63).</w:t>
      </w:r>
      <w:r w:rsidR="00126622" w:rsidRPr="00034410">
        <w:t xml:space="preserve"> </w:t>
      </w:r>
      <w:r w:rsidR="004A475C" w:rsidRPr="00034410">
        <w:t xml:space="preserve">Kavanagh et al. </w:t>
      </w:r>
      <w:r w:rsidR="003D3B8B" w:rsidRPr="00034410">
        <w:fldChar w:fldCharType="begin"/>
      </w:r>
      <w:r w:rsidR="007C23EB" w:rsidRPr="00034410">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034410">
        <w:fldChar w:fldCharType="separate"/>
      </w:r>
      <w:r w:rsidR="003D3B8B" w:rsidRPr="00034410">
        <w:rPr>
          <w:noProof/>
        </w:rPr>
        <w:t>(2022, p. 528)</w:t>
      </w:r>
      <w:r w:rsidR="003D3B8B" w:rsidRPr="00034410">
        <w:fldChar w:fldCharType="end"/>
      </w:r>
      <w:r w:rsidR="00A22623" w:rsidRPr="00034410">
        <w:t xml:space="preserve"> provide</w:t>
      </w:r>
      <w:r w:rsidR="009B4B75">
        <w:t>d</w:t>
      </w:r>
      <w:r w:rsidR="00A22623" w:rsidRPr="00034410">
        <w:t xml:space="preserve"> a particularly clear characterization of the </w:t>
      </w:r>
      <w:r w:rsidR="00FF422B" w:rsidRPr="00034410">
        <w:t xml:space="preserve">ongoing </w:t>
      </w:r>
      <w:r w:rsidR="00A22623" w:rsidRPr="00034410">
        <w:t xml:space="preserve">importance of Vahey et al.’s </w:t>
      </w:r>
      <w:r w:rsidR="00A22623" w:rsidRPr="00034410">
        <w:fldChar w:fldCharType="begin"/>
      </w:r>
      <w:r w:rsidR="007C23EB" w:rsidRPr="00034410">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results for </w:t>
      </w:r>
      <w:r w:rsidR="00CA1794" w:rsidRPr="00034410">
        <w:t xml:space="preserve">practices in </w:t>
      </w:r>
      <w:r w:rsidR="00A22623" w:rsidRPr="00034410">
        <w:t xml:space="preserve">the broader IRAP literature: </w:t>
      </w:r>
      <w:r w:rsidR="009C05C1" w:rsidRPr="00034410">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034410">
        <w:t xml:space="preserve">Given that </w:t>
      </w:r>
      <w:r w:rsidR="005B1640" w:rsidRPr="00034410">
        <w:t xml:space="preserve">research </w:t>
      </w:r>
      <w:r w:rsidR="00A22623" w:rsidRPr="00034410">
        <w:t>continue</w:t>
      </w:r>
      <w:r w:rsidR="005B1640" w:rsidRPr="00034410">
        <w:t>s</w:t>
      </w:r>
      <w:r w:rsidR="00A22623" w:rsidRPr="00034410">
        <w:t xml:space="preserve"> to rely on the conclusions of Vahey et al.’s </w:t>
      </w:r>
      <w:r w:rsidR="00A22623" w:rsidRPr="00034410">
        <w:fldChar w:fldCharType="begin"/>
      </w:r>
      <w:r w:rsidR="007C23EB" w:rsidRPr="00034410">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meta-analysis, </w:t>
      </w:r>
      <w:r w:rsidR="00945F4B" w:rsidRPr="00034410">
        <w:t xml:space="preserve">and that meta-analyses in general have been shown to have poor computational reproducibility, </w:t>
      </w:r>
      <w:r w:rsidR="00A22623" w:rsidRPr="00034410">
        <w:t xml:space="preserve">it is therefore </w:t>
      </w:r>
      <w:r w:rsidR="00842324" w:rsidRPr="00034410">
        <w:t>useful</w:t>
      </w:r>
      <w:r w:rsidR="008B007D">
        <w:t xml:space="preserve"> </w:t>
      </w:r>
      <w:r w:rsidR="00842324" w:rsidRPr="00034410">
        <w:t xml:space="preserve">to verify </w:t>
      </w:r>
      <w:r w:rsidR="00ED5CE9" w:rsidRPr="00034410">
        <w:t>Vahey et al.’s (2015)</w:t>
      </w:r>
      <w:r w:rsidR="00842324" w:rsidRPr="00034410">
        <w:t xml:space="preserve"> results</w:t>
      </w:r>
      <w:r w:rsidR="00A22623" w:rsidRPr="00034410">
        <w:t xml:space="preserve">. </w:t>
      </w:r>
    </w:p>
    <w:p w14:paraId="07586CE2" w14:textId="3DFDD51D" w:rsidR="008A44AB" w:rsidRPr="00034410" w:rsidRDefault="008A44AB" w:rsidP="00BF5789">
      <w:r>
        <w:t>Third, Vahey et al. (2015) may have been modest when they reported that their results imply the IRAP compares “</w:t>
      </w:r>
      <w:proofErr w:type="spellStart"/>
      <w:r>
        <w:t>favorably</w:t>
      </w:r>
      <w:proofErr w:type="spellEnd"/>
      <w:r>
        <w:t xml:space="preserve">” with other implicit measures. </w:t>
      </w:r>
      <w:r w:rsidR="00BF5789">
        <w:t xml:space="preserve">In fact, </w:t>
      </w:r>
      <w:r>
        <w:t xml:space="preserve">Vahey et al.’s (2015) reported meta-analytic effect size of </w:t>
      </w:r>
      <m:oMath>
        <m:acc>
          <m:accPr>
            <m:chr m:val="̅"/>
            <m:ctrlPr>
              <w:rPr>
                <w:rFonts w:ascii="Cambria Math" w:hAnsi="Cambria Math"/>
                <w:i/>
                <w:sz w:val="20"/>
                <w:szCs w:val="20"/>
              </w:rPr>
            </m:ctrlPr>
          </m:accPr>
          <m:e>
            <m:r>
              <w:rPr>
                <w:rFonts w:ascii="Cambria Math" w:hAnsi="Cambria Math"/>
              </w:rPr>
              <m:t>r</m:t>
            </m:r>
          </m:e>
        </m:acc>
      </m:oMath>
      <w:r w:rsidRPr="00862779">
        <w:t xml:space="preserve"> = .</w:t>
      </w:r>
      <w:r>
        <w:t>46 would place it in &gt;90</w:t>
      </w:r>
      <w:r w:rsidRPr="000B7BA9">
        <w:rPr>
          <w:vertAlign w:val="superscript"/>
        </w:rPr>
        <w:t>th</w:t>
      </w:r>
      <w:r>
        <w:t xml:space="preserve"> percentile of all meta-analytic effect sizes </w:t>
      </w:r>
      <w:r w:rsidR="00BF5789">
        <w:t>reported in psychology (Richard et al., 2003)</w:t>
      </w:r>
      <w:r>
        <w:t>.</w:t>
      </w:r>
      <w:r w:rsidR="00BF5789">
        <w:t xml:space="preserve"> Given that the IRAP is a reaction time based measure, which are inherently prone to noise and therefore poor reliability (as I discuss in the next section), the original result implies that the IRAP is a truly remarkable measure to be able to correlate so highly with a range of clinical criterion measures. Or, something is amiss with Vahey et al. (2015).</w:t>
      </w:r>
    </w:p>
    <w:p w14:paraId="3CE17DD6" w14:textId="294E42E5" w:rsidR="005924D8" w:rsidRPr="00034410" w:rsidRDefault="008A44AB" w:rsidP="00034410">
      <w:r>
        <w:t>Fourth</w:t>
      </w:r>
      <w:r w:rsidRPr="00034410">
        <w:t xml:space="preserve">, </w:t>
      </w:r>
      <w:r w:rsidR="00744B57" w:rsidRPr="00034410">
        <w:t xml:space="preserve">in light of estimates of the IRAP’s low reliability </w:t>
      </w:r>
      <w:r w:rsidR="00744B57" w:rsidRPr="00034410">
        <w:fldChar w:fldCharType="begin"/>
      </w:r>
      <w:r w:rsidR="007C23EB" w:rsidRPr="00034410">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744B57" w:rsidRPr="00034410">
        <w:fldChar w:fldCharType="separate"/>
      </w:r>
      <w:r w:rsidR="00744B57" w:rsidRPr="00034410">
        <w:rPr>
          <w:noProof/>
        </w:rPr>
        <w:t>(Hussey &amp; Drake, 2020)</w:t>
      </w:r>
      <w:r w:rsidR="00744B57" w:rsidRPr="00034410">
        <w:fldChar w:fldCharType="end"/>
      </w:r>
      <w:r w:rsidR="00744B57" w:rsidRPr="00034410">
        <w:t xml:space="preserve">, </w:t>
      </w:r>
      <w:r w:rsidRPr="00034410">
        <w:t xml:space="preserve">there is good reason to believe that Vahey et al.’s (2015) meta-analytic estimate of </w:t>
      </w:r>
      <m:oMath>
        <m:acc>
          <m:accPr>
            <m:chr m:val="̅"/>
            <m:ctrlPr>
              <w:rPr>
                <w:rFonts w:ascii="Cambria Math" w:hAnsi="Cambria Math"/>
                <w:i/>
                <w:sz w:val="20"/>
                <w:szCs w:val="20"/>
              </w:rPr>
            </m:ctrlPr>
          </m:accPr>
          <m:e>
            <m:r>
              <w:rPr>
                <w:rFonts w:ascii="Cambria Math" w:hAnsi="Cambria Math"/>
              </w:rPr>
              <m:t>r</m:t>
            </m:r>
          </m:e>
        </m:acc>
      </m:oMath>
      <w:r w:rsidRPr="00034410">
        <w:t xml:space="preserve"> = .45 is implausibly large</w:t>
      </w:r>
      <w:r w:rsidR="00744B57" w:rsidRPr="00034410">
        <w:t xml:space="preserve">. </w:t>
      </w:r>
      <w:r w:rsidR="000B4D42" w:rsidRPr="00034410">
        <w:t xml:space="preserve">According to classical test theory, a measure's reliability refers to the proportion of the variance that is caused by the construct rather than noise </w:t>
      </w:r>
      <w:r w:rsidR="000B4D42" w:rsidRPr="00034410">
        <w:fldChar w:fldCharType="begin"/>
      </w:r>
      <w:r w:rsidR="007C23EB" w:rsidRPr="00034410">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000B4D42" w:rsidRPr="00034410">
        <w:fldChar w:fldCharType="separate"/>
      </w:r>
      <w:r w:rsidR="000B4D42" w:rsidRPr="00034410">
        <w:rPr>
          <w:noProof/>
        </w:rPr>
        <w:t>(Allen &amp; Yen, 2002, p.73)</w:t>
      </w:r>
      <w:r w:rsidR="000B4D42" w:rsidRPr="00034410">
        <w:fldChar w:fldCharType="end"/>
      </w:r>
      <w:r w:rsidR="000B4D42" w:rsidRPr="00034410">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rPr>
          <m:t>x</m:t>
        </m:r>
      </m:oMath>
      <w:r w:rsidR="000B4D42" w:rsidRPr="00034410">
        <w:t xml:space="preserve"> and </w:t>
      </w:r>
      <m:oMath>
        <m:r>
          <w:rPr>
            <w:rFonts w:ascii="Cambria Math" w:hAnsi="Cambria Math"/>
          </w:rPr>
          <m:t>y</m:t>
        </m:r>
      </m:oMath>
      <w:r w:rsidR="000B4D42" w:rsidRPr="00034410">
        <w:t xml:space="preserve"> </w:t>
      </w:r>
      <w:r w:rsidR="00CB2150" w:rsidRPr="00034410">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00CB2150" w:rsidRPr="00034410">
        <w:t xml:space="preserve">) </w:t>
      </w:r>
      <w:r w:rsidR="000B4D42" w:rsidRPr="00034410">
        <w:t xml:space="preserve">is a function of the </w:t>
      </w:r>
      <w:r w:rsidR="007D11DE" w:rsidRPr="00034410">
        <w:t xml:space="preserve">true </w:t>
      </w:r>
      <w:r w:rsidR="000B4D42" w:rsidRPr="00034410">
        <w:t>correlation between the variables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0B4D42" w:rsidRPr="00034410">
        <w:t xml:space="preserve">) and the reliability of both measures (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000B4D42" w:rsidRPr="00034410">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000B4D42" w:rsidRPr="00034410">
        <w:t xml:space="preserve">). This can be quantified via </w:t>
      </w:r>
      <w:r w:rsidR="000B4D42" w:rsidRPr="00034410">
        <w:rPr>
          <w:lang w:val="en-US"/>
        </w:rPr>
        <w:t>the Attenuation Formula derived from classical test theory</w:t>
      </w:r>
      <w:r w:rsidR="00812BDF" w:rsidRPr="00034410">
        <w:rPr>
          <w:lang w:val="en-US"/>
        </w:rPr>
        <w:t xml:space="preserve"> </w:t>
      </w:r>
      <w:r w:rsidRPr="00034410">
        <w:fldChar w:fldCharType="begin"/>
      </w:r>
      <w:r w:rsidR="007C23EB" w:rsidRPr="00034410">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034410">
        <w:fldChar w:fldCharType="separate"/>
      </w:r>
      <w:r w:rsidRPr="00034410">
        <w:rPr>
          <w:noProof/>
        </w:rPr>
        <w:t>(Revelle, 2009, equation 7.3)</w:t>
      </w:r>
      <w:r w:rsidRPr="00034410">
        <w:fldChar w:fldCharType="end"/>
      </w:r>
      <w:r w:rsidRPr="00034410">
        <w:t>:</w:t>
      </w:r>
    </w:p>
    <w:p w14:paraId="31A541ED" w14:textId="77777777" w:rsidR="005924D8" w:rsidRPr="00034410" w:rsidRDefault="005924D8" w:rsidP="00034410"/>
    <w:p w14:paraId="2BDEEA01" w14:textId="77777777" w:rsidR="005924D8" w:rsidRPr="002C31EF" w:rsidRDefault="00000000" w:rsidP="00034410">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21C3F817" w14:textId="77777777" w:rsidR="005924D8" w:rsidRPr="00034410" w:rsidRDefault="005924D8" w:rsidP="002C31EF">
      <w:pPr>
        <w:ind w:firstLine="0"/>
      </w:pPr>
    </w:p>
    <w:p w14:paraId="378DD65F" w14:textId="77777777" w:rsidR="002B214D" w:rsidRDefault="002B214D" w:rsidP="004F3E34"/>
    <w:p w14:paraId="7759E055" w14:textId="77777777" w:rsidR="002B214D" w:rsidRDefault="002B214D" w:rsidP="004F3E34"/>
    <w:p w14:paraId="730CDB88" w14:textId="77777777" w:rsidR="002B214D" w:rsidRPr="00034410" w:rsidRDefault="002B214D" w:rsidP="004F3E34"/>
    <w:p w14:paraId="1004D477" w14:textId="77777777" w:rsidR="000967B0" w:rsidRDefault="000967B0" w:rsidP="000967B0">
      <w:pPr>
        <w:ind w:firstLine="0"/>
        <w:sectPr w:rsidR="000967B0" w:rsidSect="008153E3">
          <w:type w:val="continuous"/>
          <w:pgSz w:w="11900" w:h="16840"/>
          <w:pgMar w:top="1440" w:right="1440" w:bottom="1440" w:left="1440" w:header="709" w:footer="709" w:gutter="0"/>
          <w:cols w:num="2" w:space="340"/>
          <w:titlePg/>
          <w:docGrid w:linePitch="360"/>
          <w15:footnoteColumns w:val="1"/>
        </w:sectPr>
      </w:pPr>
    </w:p>
    <w:p w14:paraId="7E508F8D" w14:textId="77777777" w:rsidR="002B214D" w:rsidRDefault="002B214D">
      <w:pPr>
        <w:ind w:firstLine="0"/>
        <w:jc w:val="left"/>
        <w:rPr>
          <w:b/>
          <w:bCs/>
        </w:rPr>
      </w:pPr>
      <w:r>
        <w:rPr>
          <w:b/>
          <w:bCs/>
        </w:rPr>
        <w:br w:type="page"/>
      </w:r>
    </w:p>
    <w:p w14:paraId="24579B3F" w14:textId="231F2EBB" w:rsidR="000967B0" w:rsidRPr="00EE79F9" w:rsidRDefault="00000000" w:rsidP="00EE79F9">
      <w:pPr>
        <w:ind w:firstLine="0"/>
        <w:rPr>
          <w:b/>
          <w:bCs/>
        </w:rPr>
      </w:pPr>
      <w:r w:rsidRPr="00EE79F9">
        <w:rPr>
          <w:b/>
          <w:bCs/>
        </w:rPr>
        <w:lastRenderedPageBreak/>
        <w:t>Table 1. Verifications of power analyses for 80% power.</w:t>
      </w:r>
    </w:p>
    <w:p w14:paraId="4FEB7456" w14:textId="77777777" w:rsidR="000967B0" w:rsidRDefault="000967B0" w:rsidP="000967B0">
      <w:pPr>
        <w:rPr>
          <w:sz w:val="16"/>
          <w:szCs w:val="16"/>
        </w:rPr>
      </w:pP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2577"/>
        <w:gridCol w:w="540"/>
        <w:gridCol w:w="1871"/>
        <w:gridCol w:w="627"/>
        <w:gridCol w:w="950"/>
        <w:gridCol w:w="900"/>
        <w:gridCol w:w="630"/>
        <w:gridCol w:w="900"/>
      </w:tblGrid>
      <w:tr w:rsidR="00A01A43" w14:paraId="74261F08" w14:textId="77777777" w:rsidTr="008902B8">
        <w:trPr>
          <w:tblHeader/>
          <w:jc w:val="center"/>
        </w:trPr>
        <w:tc>
          <w:tcPr>
            <w:tcW w:w="2577" w:type="dxa"/>
            <w:tcBorders>
              <w:bottom w:val="nil"/>
            </w:tcBorders>
            <w:shd w:val="clear" w:color="auto" w:fill="auto"/>
            <w:tcMar>
              <w:top w:w="0" w:type="dxa"/>
              <w:left w:w="75" w:type="dxa"/>
              <w:bottom w:w="0" w:type="dxa"/>
              <w:right w:w="75" w:type="dxa"/>
            </w:tcMar>
            <w:vAlign w:val="center"/>
          </w:tcPr>
          <w:p w14:paraId="16DAE6C7" w14:textId="77777777" w:rsidR="00A30DBD" w:rsidRPr="001D3517" w:rsidRDefault="00A30DBD" w:rsidP="002D69CC">
            <w:pPr>
              <w:pStyle w:val="table"/>
            </w:pPr>
          </w:p>
        </w:tc>
        <w:tc>
          <w:tcPr>
            <w:tcW w:w="540" w:type="dxa"/>
            <w:tcBorders>
              <w:bottom w:val="nil"/>
            </w:tcBorders>
            <w:shd w:val="clear" w:color="auto" w:fill="auto"/>
            <w:tcMar>
              <w:top w:w="0" w:type="dxa"/>
              <w:left w:w="75" w:type="dxa"/>
              <w:bottom w:w="0" w:type="dxa"/>
              <w:right w:w="75" w:type="dxa"/>
            </w:tcMar>
            <w:vAlign w:val="center"/>
          </w:tcPr>
          <w:p w14:paraId="66D42A78" w14:textId="77777777" w:rsidR="00A30DBD" w:rsidRPr="001D3517" w:rsidRDefault="00A30DBD" w:rsidP="002D69CC">
            <w:pPr>
              <w:pStyle w:val="table"/>
            </w:pPr>
          </w:p>
        </w:tc>
        <w:tc>
          <w:tcPr>
            <w:tcW w:w="1871" w:type="dxa"/>
            <w:tcBorders>
              <w:bottom w:val="nil"/>
            </w:tcBorders>
            <w:shd w:val="clear" w:color="auto" w:fill="auto"/>
            <w:tcMar>
              <w:top w:w="0" w:type="dxa"/>
              <w:left w:w="75" w:type="dxa"/>
              <w:bottom w:w="0" w:type="dxa"/>
              <w:right w:w="75" w:type="dxa"/>
            </w:tcMar>
            <w:vAlign w:val="center"/>
          </w:tcPr>
          <w:p w14:paraId="746E370D" w14:textId="77777777" w:rsidR="00A30DBD" w:rsidRPr="001D3517" w:rsidRDefault="00A30DBD" w:rsidP="002D69CC">
            <w:pPr>
              <w:pStyle w:val="table"/>
            </w:pPr>
          </w:p>
        </w:tc>
        <w:tc>
          <w:tcPr>
            <w:tcW w:w="1577" w:type="dxa"/>
            <w:gridSpan w:val="2"/>
            <w:tcBorders>
              <w:bottom w:val="single" w:sz="4" w:space="0" w:color="auto"/>
            </w:tcBorders>
            <w:shd w:val="clear" w:color="auto" w:fill="auto"/>
            <w:tcMar>
              <w:top w:w="0" w:type="dxa"/>
              <w:left w:w="75" w:type="dxa"/>
              <w:bottom w:w="0" w:type="dxa"/>
              <w:right w:w="75" w:type="dxa"/>
            </w:tcMar>
            <w:vAlign w:val="center"/>
          </w:tcPr>
          <w:p w14:paraId="4342D86C" w14:textId="77777777" w:rsidR="00A30DBD" w:rsidRPr="001D3517" w:rsidRDefault="00000000" w:rsidP="002D69CC">
            <w:pPr>
              <w:pStyle w:val="table"/>
              <w:jc w:val="center"/>
            </w:pPr>
            <w:r w:rsidRPr="001D3517">
              <w:t xml:space="preserve">Vahey et al. (2015) </w:t>
            </w:r>
          </w:p>
        </w:tc>
        <w:tc>
          <w:tcPr>
            <w:tcW w:w="900" w:type="dxa"/>
            <w:tcBorders>
              <w:bottom w:val="single" w:sz="4" w:space="0" w:color="auto"/>
            </w:tcBorders>
            <w:vAlign w:val="center"/>
          </w:tcPr>
          <w:p w14:paraId="767573E2" w14:textId="77777777" w:rsidR="00A30DBD" w:rsidRPr="001D3517" w:rsidRDefault="00000000" w:rsidP="002D69CC">
            <w:pPr>
              <w:pStyle w:val="table"/>
              <w:jc w:val="center"/>
            </w:pPr>
            <w:r w:rsidRPr="001D3517">
              <w:t>Verified</w:t>
            </w:r>
          </w:p>
        </w:tc>
        <w:tc>
          <w:tcPr>
            <w:tcW w:w="1530" w:type="dxa"/>
            <w:gridSpan w:val="2"/>
            <w:tcBorders>
              <w:bottom w:val="single" w:sz="4" w:space="0" w:color="auto"/>
            </w:tcBorders>
            <w:vAlign w:val="center"/>
          </w:tcPr>
          <w:p w14:paraId="12EB9E57" w14:textId="77777777" w:rsidR="00A30DBD" w:rsidRPr="001D3517" w:rsidRDefault="00000000" w:rsidP="002D69CC">
            <w:pPr>
              <w:pStyle w:val="table"/>
              <w:jc w:val="center"/>
            </w:pPr>
            <w:r w:rsidRPr="001D3517">
              <w:t>New meta-analysis</w:t>
            </w:r>
          </w:p>
        </w:tc>
      </w:tr>
      <w:tr w:rsidR="00A01A43" w14:paraId="65D2D2C4" w14:textId="77777777" w:rsidTr="008902B8">
        <w:trPr>
          <w:tblHeade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75817548" w14:textId="77777777" w:rsidR="00A30DBD" w:rsidRPr="001D3517" w:rsidRDefault="00000000" w:rsidP="002D69CC">
            <w:pPr>
              <w:pStyle w:val="table"/>
              <w:jc w:val="left"/>
            </w:pPr>
            <w:r w:rsidRPr="001D3517">
              <w:t>Test</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027D4345" w14:textId="77777777" w:rsidR="00A30DBD" w:rsidRPr="001D3517" w:rsidRDefault="00000000" w:rsidP="002D69CC">
            <w:pPr>
              <w:pStyle w:val="table"/>
              <w:jc w:val="left"/>
            </w:pPr>
            <w:r w:rsidRPr="001D3517">
              <w:t>Tails</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1A8A6823" w14:textId="77777777" w:rsidR="00A30DBD" w:rsidRPr="001D3517" w:rsidRDefault="00000000" w:rsidP="002D69CC">
            <w:pPr>
              <w:pStyle w:val="table"/>
              <w:jc w:val="left"/>
            </w:pPr>
            <w:r w:rsidRPr="001D3517">
              <w:t>Estimated using*</w:t>
            </w:r>
          </w:p>
        </w:tc>
        <w:tc>
          <w:tcPr>
            <w:tcW w:w="627"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AC9D7CA" w14:textId="77777777" w:rsidR="00A30DBD" w:rsidRPr="001D3517" w:rsidRDefault="00000000"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50" w:type="dxa"/>
            <w:tcBorders>
              <w:top w:val="single" w:sz="4" w:space="0" w:color="auto"/>
              <w:bottom w:val="single" w:sz="4" w:space="0" w:color="auto"/>
            </w:tcBorders>
            <w:vAlign w:val="center"/>
          </w:tcPr>
          <w:p w14:paraId="3C683F64" w14:textId="77777777" w:rsidR="00A30DBD" w:rsidRPr="001D3517" w:rsidRDefault="00000000" w:rsidP="002D69CC">
            <w:pPr>
              <w:pStyle w:val="table"/>
              <w:jc w:val="center"/>
            </w:pPr>
            <w:r w:rsidRPr="001D3517">
              <w:rPr>
                <w:i/>
                <w:iCs/>
              </w:rPr>
              <w:t>N</w:t>
            </w:r>
          </w:p>
        </w:tc>
        <w:tc>
          <w:tcPr>
            <w:tcW w:w="900" w:type="dxa"/>
            <w:tcBorders>
              <w:top w:val="single" w:sz="4" w:space="0" w:color="auto"/>
              <w:bottom w:val="single" w:sz="4" w:space="0" w:color="auto"/>
            </w:tcBorders>
            <w:vAlign w:val="center"/>
          </w:tcPr>
          <w:p w14:paraId="0654C576" w14:textId="77777777" w:rsidR="00A30DBD" w:rsidRPr="001D3517" w:rsidRDefault="00000000" w:rsidP="002D69CC">
            <w:pPr>
              <w:pStyle w:val="table"/>
              <w:jc w:val="center"/>
            </w:pPr>
            <w:r w:rsidRPr="001D3517">
              <w:rPr>
                <w:i/>
                <w:iCs/>
              </w:rPr>
              <w:t>N</w:t>
            </w:r>
          </w:p>
        </w:tc>
        <w:tc>
          <w:tcPr>
            <w:tcW w:w="630" w:type="dxa"/>
            <w:tcBorders>
              <w:top w:val="single" w:sz="4" w:space="0" w:color="auto"/>
              <w:bottom w:val="single" w:sz="4" w:space="0" w:color="auto"/>
            </w:tcBorders>
            <w:vAlign w:val="center"/>
          </w:tcPr>
          <w:p w14:paraId="7D27E315" w14:textId="77777777" w:rsidR="00A30DBD" w:rsidRPr="001D3517" w:rsidRDefault="00000000"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00" w:type="dxa"/>
            <w:tcBorders>
              <w:top w:val="single" w:sz="4" w:space="0" w:color="auto"/>
              <w:bottom w:val="single" w:sz="4" w:space="0" w:color="auto"/>
            </w:tcBorders>
            <w:vAlign w:val="center"/>
          </w:tcPr>
          <w:p w14:paraId="7E3F84B3" w14:textId="77777777" w:rsidR="00A30DBD" w:rsidRPr="001D3517" w:rsidRDefault="00000000" w:rsidP="002D69CC">
            <w:pPr>
              <w:pStyle w:val="table"/>
              <w:jc w:val="center"/>
            </w:pPr>
            <w:r w:rsidRPr="001D3517">
              <w:rPr>
                <w:i/>
                <w:iCs/>
              </w:rPr>
              <w:t>N</w:t>
            </w:r>
          </w:p>
        </w:tc>
      </w:tr>
      <w:tr w:rsidR="00A01A43" w14:paraId="55B38B7F" w14:textId="77777777" w:rsidTr="008902B8">
        <w:trPr>
          <w:jc w:val="center"/>
        </w:trPr>
        <w:tc>
          <w:tcPr>
            <w:tcW w:w="2577" w:type="dxa"/>
            <w:tcBorders>
              <w:top w:val="single" w:sz="4" w:space="0" w:color="auto"/>
            </w:tcBorders>
            <w:shd w:val="clear" w:color="auto" w:fill="auto"/>
            <w:tcMar>
              <w:top w:w="0" w:type="dxa"/>
              <w:left w:w="75" w:type="dxa"/>
              <w:bottom w:w="0" w:type="dxa"/>
              <w:right w:w="75" w:type="dxa"/>
            </w:tcMar>
            <w:vAlign w:val="center"/>
            <w:hideMark/>
          </w:tcPr>
          <w:p w14:paraId="63ECA043" w14:textId="77777777" w:rsidR="00A30DBD" w:rsidRPr="00D85791" w:rsidRDefault="00000000" w:rsidP="002D69CC">
            <w:pPr>
              <w:pStyle w:val="table"/>
              <w:jc w:val="left"/>
            </w:pPr>
            <w:r w:rsidRPr="00D85791">
              <w:t xml:space="preserve">Pearson’s </w:t>
            </w:r>
            <w:r w:rsidRPr="00D85791">
              <w:rPr>
                <w:i/>
                <w:iCs/>
              </w:rPr>
              <w:t>r</w:t>
            </w:r>
          </w:p>
        </w:tc>
        <w:tc>
          <w:tcPr>
            <w:tcW w:w="540" w:type="dxa"/>
            <w:tcBorders>
              <w:top w:val="single" w:sz="4" w:space="0" w:color="auto"/>
            </w:tcBorders>
            <w:shd w:val="clear" w:color="auto" w:fill="auto"/>
            <w:tcMar>
              <w:top w:w="0" w:type="dxa"/>
              <w:left w:w="75" w:type="dxa"/>
              <w:bottom w:w="0" w:type="dxa"/>
              <w:right w:w="75" w:type="dxa"/>
            </w:tcMar>
            <w:vAlign w:val="center"/>
            <w:hideMark/>
          </w:tcPr>
          <w:p w14:paraId="07CD1C3C" w14:textId="77777777" w:rsidR="00A30DBD" w:rsidRPr="00D85791" w:rsidRDefault="00000000" w:rsidP="002D69CC">
            <w:pPr>
              <w:pStyle w:val="table"/>
              <w:jc w:val="left"/>
            </w:pPr>
            <w:r w:rsidRPr="00D85791">
              <w:t>One</w:t>
            </w:r>
          </w:p>
        </w:tc>
        <w:tc>
          <w:tcPr>
            <w:tcW w:w="1871" w:type="dxa"/>
            <w:tcBorders>
              <w:top w:val="single" w:sz="4" w:space="0" w:color="auto"/>
            </w:tcBorders>
            <w:shd w:val="clear" w:color="auto" w:fill="auto"/>
            <w:tcMar>
              <w:top w:w="0" w:type="dxa"/>
              <w:left w:w="75" w:type="dxa"/>
              <w:bottom w:w="0" w:type="dxa"/>
              <w:right w:w="75" w:type="dxa"/>
            </w:tcMar>
            <w:vAlign w:val="center"/>
            <w:hideMark/>
          </w:tcPr>
          <w:p w14:paraId="62C0E0DE" w14:textId="77777777" w:rsidR="00A30DBD" w:rsidRPr="00D85791" w:rsidRDefault="00000000" w:rsidP="002D69CC">
            <w:pPr>
              <w:pStyle w:val="table"/>
              <w:jc w:val="left"/>
            </w:pPr>
            <w:r w:rsidRPr="00D85791">
              <w:t>Point estimate</w:t>
            </w:r>
          </w:p>
        </w:tc>
        <w:tc>
          <w:tcPr>
            <w:tcW w:w="627" w:type="dxa"/>
            <w:tcBorders>
              <w:top w:val="single" w:sz="4" w:space="0" w:color="auto"/>
            </w:tcBorders>
            <w:shd w:val="clear" w:color="auto" w:fill="auto"/>
            <w:tcMar>
              <w:top w:w="0" w:type="dxa"/>
              <w:left w:w="75" w:type="dxa"/>
              <w:bottom w:w="0" w:type="dxa"/>
              <w:right w:w="75" w:type="dxa"/>
            </w:tcMar>
            <w:vAlign w:val="center"/>
            <w:hideMark/>
          </w:tcPr>
          <w:p w14:paraId="1C7F91E5" w14:textId="77777777" w:rsidR="00A30DBD" w:rsidRPr="00D85791" w:rsidRDefault="00000000" w:rsidP="002D69CC">
            <w:pPr>
              <w:pStyle w:val="table"/>
              <w:jc w:val="center"/>
            </w:pPr>
            <w:r w:rsidRPr="00D85791">
              <w:t>0.45</w:t>
            </w:r>
          </w:p>
        </w:tc>
        <w:tc>
          <w:tcPr>
            <w:tcW w:w="950" w:type="dxa"/>
            <w:tcBorders>
              <w:top w:val="single" w:sz="4" w:space="0" w:color="auto"/>
            </w:tcBorders>
            <w:vAlign w:val="center"/>
          </w:tcPr>
          <w:p w14:paraId="650CD196" w14:textId="77777777" w:rsidR="00A30DBD" w:rsidRPr="00D85791" w:rsidRDefault="00000000" w:rsidP="002D69CC">
            <w:pPr>
              <w:pStyle w:val="table"/>
              <w:jc w:val="center"/>
            </w:pPr>
            <w:r w:rsidRPr="00D85791">
              <w:t>29</w:t>
            </w:r>
          </w:p>
        </w:tc>
        <w:tc>
          <w:tcPr>
            <w:tcW w:w="900" w:type="dxa"/>
            <w:tcBorders>
              <w:top w:val="single" w:sz="4" w:space="0" w:color="auto"/>
            </w:tcBorders>
            <w:vAlign w:val="center"/>
          </w:tcPr>
          <w:p w14:paraId="37D147B3" w14:textId="77777777" w:rsidR="00A30DBD" w:rsidRPr="00D85791" w:rsidRDefault="00000000" w:rsidP="007F7D0A">
            <w:pPr>
              <w:pStyle w:val="table"/>
              <w:tabs>
                <w:tab w:val="left" w:pos="444"/>
              </w:tabs>
              <w:jc w:val="center"/>
            </w:pPr>
            <w:r w:rsidRPr="00D85791">
              <w:t>29</w:t>
            </w:r>
          </w:p>
        </w:tc>
        <w:tc>
          <w:tcPr>
            <w:tcW w:w="630" w:type="dxa"/>
            <w:tcBorders>
              <w:top w:val="single" w:sz="4" w:space="0" w:color="auto"/>
            </w:tcBorders>
            <w:vAlign w:val="center"/>
          </w:tcPr>
          <w:p w14:paraId="72B8808E" w14:textId="77777777" w:rsidR="00A30DBD" w:rsidRPr="00D85791" w:rsidRDefault="00000000" w:rsidP="002D69CC">
            <w:pPr>
              <w:pStyle w:val="table"/>
              <w:jc w:val="center"/>
            </w:pPr>
            <w:r w:rsidRPr="00500B88">
              <w:t>.22</w:t>
            </w:r>
          </w:p>
        </w:tc>
        <w:tc>
          <w:tcPr>
            <w:tcW w:w="900" w:type="dxa"/>
            <w:tcBorders>
              <w:top w:val="single" w:sz="4" w:space="0" w:color="auto"/>
            </w:tcBorders>
            <w:vAlign w:val="center"/>
          </w:tcPr>
          <w:p w14:paraId="2B28C252" w14:textId="77777777" w:rsidR="00A30DBD" w:rsidRPr="00D85791" w:rsidRDefault="00000000" w:rsidP="002D69CC">
            <w:pPr>
              <w:pStyle w:val="table"/>
              <w:jc w:val="center"/>
            </w:pPr>
            <w:r w:rsidRPr="00500B88">
              <w:t>126</w:t>
            </w:r>
          </w:p>
        </w:tc>
      </w:tr>
      <w:tr w:rsidR="00A01A43" w14:paraId="1E4D9951" w14:textId="77777777" w:rsidTr="008902B8">
        <w:trPr>
          <w:jc w:val="center"/>
        </w:trPr>
        <w:tc>
          <w:tcPr>
            <w:tcW w:w="2577" w:type="dxa"/>
            <w:shd w:val="clear" w:color="auto" w:fill="auto"/>
            <w:tcMar>
              <w:top w:w="0" w:type="dxa"/>
              <w:left w:w="75" w:type="dxa"/>
              <w:bottom w:w="0" w:type="dxa"/>
              <w:right w:w="75" w:type="dxa"/>
            </w:tcMar>
            <w:vAlign w:val="center"/>
            <w:hideMark/>
          </w:tcPr>
          <w:p w14:paraId="63FB5A75" w14:textId="77777777" w:rsidR="00A30DBD" w:rsidRPr="00D85791" w:rsidRDefault="00000000"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3CCA13BE"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2F6446AD"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34F82ED8" w14:textId="77777777" w:rsidR="00A30DBD" w:rsidRPr="00D85791" w:rsidRDefault="00000000" w:rsidP="002D69CC">
            <w:pPr>
              <w:pStyle w:val="table"/>
              <w:jc w:val="center"/>
            </w:pPr>
            <w:r w:rsidRPr="00D85791">
              <w:t>0.40</w:t>
            </w:r>
          </w:p>
        </w:tc>
        <w:tc>
          <w:tcPr>
            <w:tcW w:w="950" w:type="dxa"/>
            <w:vAlign w:val="center"/>
          </w:tcPr>
          <w:p w14:paraId="3029DFB3" w14:textId="77777777" w:rsidR="00A30DBD" w:rsidRPr="00D85791" w:rsidRDefault="00000000" w:rsidP="002D69CC">
            <w:pPr>
              <w:pStyle w:val="table"/>
              <w:jc w:val="center"/>
            </w:pPr>
            <w:r w:rsidRPr="00D85791">
              <w:t>37</w:t>
            </w:r>
          </w:p>
        </w:tc>
        <w:tc>
          <w:tcPr>
            <w:tcW w:w="900" w:type="dxa"/>
            <w:vAlign w:val="center"/>
          </w:tcPr>
          <w:p w14:paraId="51779797" w14:textId="77777777" w:rsidR="00A30DBD" w:rsidRPr="00D85791" w:rsidRDefault="00000000" w:rsidP="007F7D0A">
            <w:pPr>
              <w:pStyle w:val="table"/>
              <w:tabs>
                <w:tab w:val="left" w:pos="444"/>
              </w:tabs>
              <w:jc w:val="center"/>
            </w:pPr>
            <w:r w:rsidRPr="00D85791">
              <w:t>37</w:t>
            </w:r>
          </w:p>
        </w:tc>
        <w:tc>
          <w:tcPr>
            <w:tcW w:w="630" w:type="dxa"/>
            <w:vAlign w:val="center"/>
          </w:tcPr>
          <w:p w14:paraId="73FF5338" w14:textId="77777777" w:rsidR="00A30DBD" w:rsidRPr="00D85791" w:rsidRDefault="00000000" w:rsidP="002D69CC">
            <w:pPr>
              <w:pStyle w:val="table"/>
              <w:jc w:val="center"/>
            </w:pPr>
            <w:r w:rsidRPr="00500B88">
              <w:t>.15</w:t>
            </w:r>
          </w:p>
        </w:tc>
        <w:tc>
          <w:tcPr>
            <w:tcW w:w="900" w:type="dxa"/>
            <w:vAlign w:val="center"/>
          </w:tcPr>
          <w:p w14:paraId="2528839B" w14:textId="77777777" w:rsidR="00A30DBD" w:rsidRPr="00D85791" w:rsidRDefault="00000000" w:rsidP="002D69CC">
            <w:pPr>
              <w:pStyle w:val="table"/>
              <w:jc w:val="center"/>
            </w:pPr>
            <w:r w:rsidRPr="00500B88">
              <w:t>273</w:t>
            </w:r>
          </w:p>
        </w:tc>
      </w:tr>
      <w:tr w:rsidR="00A01A43" w14:paraId="6E737415" w14:textId="77777777" w:rsidTr="008902B8">
        <w:trPr>
          <w:jc w:val="center"/>
        </w:trPr>
        <w:tc>
          <w:tcPr>
            <w:tcW w:w="2577" w:type="dxa"/>
            <w:shd w:val="clear" w:color="auto" w:fill="auto"/>
            <w:tcMar>
              <w:top w:w="0" w:type="dxa"/>
              <w:left w:w="75" w:type="dxa"/>
              <w:bottom w:w="0" w:type="dxa"/>
              <w:right w:w="75" w:type="dxa"/>
            </w:tcMar>
            <w:vAlign w:val="center"/>
            <w:hideMark/>
          </w:tcPr>
          <w:p w14:paraId="21FF8142" w14:textId="77777777" w:rsidR="00A30DBD" w:rsidRPr="00D85791" w:rsidRDefault="00000000"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620E89BB" w14:textId="77777777" w:rsidR="00A30DBD" w:rsidRPr="00D85791" w:rsidRDefault="00000000"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62C6B315" w14:textId="77777777" w:rsidR="00A30DBD" w:rsidRPr="00D85791" w:rsidRDefault="00000000"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7BD118E6" w14:textId="77777777" w:rsidR="00A30DBD" w:rsidRPr="00D85791" w:rsidRDefault="00000000" w:rsidP="002D69CC">
            <w:pPr>
              <w:pStyle w:val="table"/>
              <w:jc w:val="center"/>
            </w:pPr>
            <w:r w:rsidRPr="00D85791">
              <w:t>0.45</w:t>
            </w:r>
          </w:p>
        </w:tc>
        <w:tc>
          <w:tcPr>
            <w:tcW w:w="950" w:type="dxa"/>
            <w:vAlign w:val="center"/>
          </w:tcPr>
          <w:p w14:paraId="1FB51B74" w14:textId="77777777" w:rsidR="00A30DBD" w:rsidRPr="00D85791" w:rsidRDefault="00000000" w:rsidP="002D69CC">
            <w:pPr>
              <w:pStyle w:val="table"/>
              <w:jc w:val="center"/>
            </w:pPr>
            <w:r w:rsidRPr="00D85791">
              <w:t>36</w:t>
            </w:r>
          </w:p>
        </w:tc>
        <w:tc>
          <w:tcPr>
            <w:tcW w:w="900" w:type="dxa"/>
            <w:vAlign w:val="center"/>
          </w:tcPr>
          <w:p w14:paraId="01EAFA33" w14:textId="77777777" w:rsidR="00A30DBD" w:rsidRPr="00D85791" w:rsidRDefault="00000000" w:rsidP="007F7D0A">
            <w:pPr>
              <w:pStyle w:val="table"/>
              <w:tabs>
                <w:tab w:val="left" w:pos="444"/>
              </w:tabs>
              <w:jc w:val="center"/>
            </w:pPr>
            <w:r w:rsidRPr="00D85791">
              <w:t>36</w:t>
            </w:r>
          </w:p>
        </w:tc>
        <w:tc>
          <w:tcPr>
            <w:tcW w:w="630" w:type="dxa"/>
            <w:vAlign w:val="center"/>
          </w:tcPr>
          <w:p w14:paraId="2E8D2DD3" w14:textId="77777777" w:rsidR="00A30DBD" w:rsidRPr="00D85791" w:rsidRDefault="00000000" w:rsidP="002D69CC">
            <w:pPr>
              <w:pStyle w:val="table"/>
              <w:jc w:val="center"/>
            </w:pPr>
            <w:r w:rsidRPr="00500B88">
              <w:t>.22</w:t>
            </w:r>
          </w:p>
        </w:tc>
        <w:tc>
          <w:tcPr>
            <w:tcW w:w="900" w:type="dxa"/>
            <w:vAlign w:val="center"/>
          </w:tcPr>
          <w:p w14:paraId="7923D370" w14:textId="77777777" w:rsidR="00A30DBD" w:rsidRPr="00D85791" w:rsidRDefault="00000000" w:rsidP="002D69CC">
            <w:pPr>
              <w:pStyle w:val="table"/>
              <w:jc w:val="center"/>
            </w:pPr>
            <w:r w:rsidRPr="00500B88">
              <w:t>160</w:t>
            </w:r>
          </w:p>
        </w:tc>
      </w:tr>
      <w:tr w:rsidR="00A01A43" w14:paraId="6038A459" w14:textId="77777777" w:rsidTr="008902B8">
        <w:trPr>
          <w:jc w:val="center"/>
        </w:trPr>
        <w:tc>
          <w:tcPr>
            <w:tcW w:w="2577" w:type="dxa"/>
            <w:shd w:val="clear" w:color="auto" w:fill="auto"/>
            <w:tcMar>
              <w:top w:w="0" w:type="dxa"/>
              <w:left w:w="75" w:type="dxa"/>
              <w:bottom w:w="0" w:type="dxa"/>
              <w:right w:w="75" w:type="dxa"/>
            </w:tcMar>
            <w:vAlign w:val="center"/>
            <w:hideMark/>
          </w:tcPr>
          <w:p w14:paraId="5E394855" w14:textId="77777777" w:rsidR="00A30DBD" w:rsidRPr="00D85791" w:rsidRDefault="00000000" w:rsidP="002D69CC">
            <w:pPr>
              <w:pStyle w:val="table"/>
              <w:jc w:val="left"/>
            </w:pPr>
            <w:r w:rsidRPr="00D85791">
              <w:t xml:space="preserve">Pearson’s </w:t>
            </w:r>
            <w:r w:rsidRPr="00956191">
              <w:rPr>
                <w:i/>
                <w:iCs/>
              </w:rPr>
              <w:t>r</w:t>
            </w:r>
          </w:p>
        </w:tc>
        <w:tc>
          <w:tcPr>
            <w:tcW w:w="540" w:type="dxa"/>
            <w:shd w:val="clear" w:color="auto" w:fill="auto"/>
            <w:tcMar>
              <w:top w:w="0" w:type="dxa"/>
              <w:left w:w="75" w:type="dxa"/>
              <w:bottom w:w="0" w:type="dxa"/>
              <w:right w:w="75" w:type="dxa"/>
            </w:tcMar>
            <w:vAlign w:val="center"/>
            <w:hideMark/>
          </w:tcPr>
          <w:p w14:paraId="5698C4B6" w14:textId="77777777" w:rsidR="00A30DBD" w:rsidRPr="00D85791" w:rsidRDefault="00000000"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3DBF602C"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71D93A98" w14:textId="77777777" w:rsidR="00A30DBD" w:rsidRPr="00D85791" w:rsidRDefault="00000000" w:rsidP="002D69CC">
            <w:pPr>
              <w:pStyle w:val="table"/>
              <w:jc w:val="center"/>
            </w:pPr>
            <w:r w:rsidRPr="00D85791">
              <w:t>0.40</w:t>
            </w:r>
          </w:p>
        </w:tc>
        <w:tc>
          <w:tcPr>
            <w:tcW w:w="950" w:type="dxa"/>
            <w:vAlign w:val="center"/>
          </w:tcPr>
          <w:p w14:paraId="35A9C56B" w14:textId="77777777" w:rsidR="00A30DBD" w:rsidRDefault="00000000" w:rsidP="002D69CC">
            <w:pPr>
              <w:pStyle w:val="table"/>
              <w:jc w:val="center"/>
            </w:pPr>
            <w:r>
              <w:t>-</w:t>
            </w:r>
          </w:p>
        </w:tc>
        <w:tc>
          <w:tcPr>
            <w:tcW w:w="900" w:type="dxa"/>
            <w:vAlign w:val="center"/>
          </w:tcPr>
          <w:p w14:paraId="4D075870" w14:textId="77777777" w:rsidR="00A30DBD" w:rsidRDefault="00000000" w:rsidP="007F7D0A">
            <w:pPr>
              <w:pStyle w:val="table"/>
              <w:tabs>
                <w:tab w:val="left" w:pos="444"/>
              </w:tabs>
              <w:jc w:val="center"/>
            </w:pPr>
            <w:r w:rsidRPr="00D85791">
              <w:t>46</w:t>
            </w:r>
          </w:p>
        </w:tc>
        <w:tc>
          <w:tcPr>
            <w:tcW w:w="630" w:type="dxa"/>
            <w:vAlign w:val="center"/>
          </w:tcPr>
          <w:p w14:paraId="2DD88DDD" w14:textId="77777777" w:rsidR="00A30DBD" w:rsidRPr="00D85791" w:rsidRDefault="00000000" w:rsidP="002D69CC">
            <w:pPr>
              <w:pStyle w:val="table"/>
              <w:jc w:val="center"/>
            </w:pPr>
            <w:r w:rsidRPr="00500B88">
              <w:t>.15</w:t>
            </w:r>
          </w:p>
        </w:tc>
        <w:tc>
          <w:tcPr>
            <w:tcW w:w="900" w:type="dxa"/>
            <w:vAlign w:val="center"/>
          </w:tcPr>
          <w:p w14:paraId="67C73492" w14:textId="77777777" w:rsidR="00A30DBD" w:rsidRPr="00D85791" w:rsidRDefault="00000000" w:rsidP="002D69CC">
            <w:pPr>
              <w:pStyle w:val="table"/>
              <w:jc w:val="center"/>
            </w:pPr>
            <w:r w:rsidRPr="00500B88">
              <w:t>346</w:t>
            </w:r>
          </w:p>
        </w:tc>
      </w:tr>
      <w:tr w:rsidR="00A01A43" w14:paraId="1731E640" w14:textId="77777777" w:rsidTr="008902B8">
        <w:trPr>
          <w:jc w:val="center"/>
        </w:trPr>
        <w:tc>
          <w:tcPr>
            <w:tcW w:w="2577" w:type="dxa"/>
            <w:shd w:val="clear" w:color="auto" w:fill="auto"/>
            <w:tcMar>
              <w:top w:w="0" w:type="dxa"/>
              <w:left w:w="75" w:type="dxa"/>
              <w:bottom w:w="0" w:type="dxa"/>
              <w:right w:w="75" w:type="dxa"/>
            </w:tcMar>
            <w:vAlign w:val="center"/>
            <w:hideMark/>
          </w:tcPr>
          <w:p w14:paraId="7805C5F7" w14:textId="77777777" w:rsidR="00A30DBD" w:rsidRPr="00D85791" w:rsidRDefault="00000000" w:rsidP="002D69CC">
            <w:pPr>
              <w:pStyle w:val="table"/>
              <w:jc w:val="left"/>
            </w:pPr>
            <w:r w:rsidRPr="00D85791">
              <w:t xml:space="preserve">Independent </w:t>
            </w:r>
            <w:r w:rsidRPr="00D85791">
              <w:rPr>
                <w:i/>
                <w:iCs/>
              </w:rPr>
              <w:t>t</w:t>
            </w:r>
            <w:r w:rsidRPr="00D85791">
              <w:t xml:space="preserve">-test (Cohen’s </w:t>
            </w:r>
            <w:r w:rsidRPr="00D85791">
              <w:rPr>
                <w:i/>
                <w:iCs/>
              </w:rPr>
              <w:t>d</w:t>
            </w:r>
            <w:r w:rsidRPr="00D85791">
              <w:t>)</w:t>
            </w:r>
            <w:r>
              <w:t>**</w:t>
            </w:r>
          </w:p>
        </w:tc>
        <w:tc>
          <w:tcPr>
            <w:tcW w:w="540" w:type="dxa"/>
            <w:shd w:val="clear" w:color="auto" w:fill="auto"/>
            <w:tcMar>
              <w:top w:w="0" w:type="dxa"/>
              <w:left w:w="75" w:type="dxa"/>
              <w:bottom w:w="0" w:type="dxa"/>
              <w:right w:w="75" w:type="dxa"/>
            </w:tcMar>
            <w:vAlign w:val="center"/>
            <w:hideMark/>
          </w:tcPr>
          <w:p w14:paraId="10889A8E"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639DFCCB" w14:textId="77777777" w:rsidR="00A30DBD" w:rsidRPr="00D85791" w:rsidRDefault="00000000"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3EF7F554" w14:textId="77777777" w:rsidR="00A30DBD" w:rsidRPr="00D85791" w:rsidRDefault="00000000" w:rsidP="002D69CC">
            <w:pPr>
              <w:pStyle w:val="table"/>
              <w:jc w:val="center"/>
            </w:pPr>
            <w:r w:rsidRPr="00D85791">
              <w:t>1.01</w:t>
            </w:r>
          </w:p>
        </w:tc>
        <w:tc>
          <w:tcPr>
            <w:tcW w:w="950" w:type="dxa"/>
            <w:vAlign w:val="center"/>
          </w:tcPr>
          <w:p w14:paraId="498B5B7A" w14:textId="77777777" w:rsidR="00A30DBD" w:rsidRPr="00D85791" w:rsidRDefault="00000000" w:rsidP="002D69CC">
            <w:pPr>
              <w:pStyle w:val="table"/>
              <w:jc w:val="center"/>
            </w:pPr>
            <w:r w:rsidRPr="00D85791">
              <w:t>26</w:t>
            </w:r>
          </w:p>
        </w:tc>
        <w:tc>
          <w:tcPr>
            <w:tcW w:w="900" w:type="dxa"/>
            <w:vAlign w:val="center"/>
          </w:tcPr>
          <w:p w14:paraId="0241277F" w14:textId="77777777" w:rsidR="00A30DBD" w:rsidRPr="00D85791" w:rsidRDefault="00000000" w:rsidP="007F7D0A">
            <w:pPr>
              <w:pStyle w:val="table"/>
              <w:tabs>
                <w:tab w:val="left" w:pos="444"/>
              </w:tabs>
              <w:jc w:val="center"/>
            </w:pPr>
            <w:r w:rsidRPr="00D85791">
              <w:t>26</w:t>
            </w:r>
          </w:p>
        </w:tc>
        <w:tc>
          <w:tcPr>
            <w:tcW w:w="630" w:type="dxa"/>
            <w:vAlign w:val="center"/>
          </w:tcPr>
          <w:p w14:paraId="1894F441" w14:textId="77777777" w:rsidR="00A30DBD" w:rsidRPr="00D85791" w:rsidRDefault="00000000" w:rsidP="002D69CC">
            <w:pPr>
              <w:pStyle w:val="table"/>
              <w:jc w:val="center"/>
            </w:pPr>
            <w:r w:rsidRPr="00500B88">
              <w:t>.45</w:t>
            </w:r>
          </w:p>
        </w:tc>
        <w:tc>
          <w:tcPr>
            <w:tcW w:w="900" w:type="dxa"/>
            <w:vAlign w:val="center"/>
          </w:tcPr>
          <w:p w14:paraId="256B0F2D" w14:textId="77777777" w:rsidR="00A30DBD" w:rsidRPr="00D85791" w:rsidRDefault="00000000" w:rsidP="002D69CC">
            <w:pPr>
              <w:pStyle w:val="table"/>
              <w:jc w:val="center"/>
            </w:pPr>
            <w:r w:rsidRPr="00500B88">
              <w:t>124</w:t>
            </w:r>
          </w:p>
        </w:tc>
      </w:tr>
      <w:tr w:rsidR="00A01A43" w14:paraId="1FDBDDA7" w14:textId="77777777" w:rsidTr="008902B8">
        <w:trPr>
          <w:jc w:val="center"/>
        </w:trPr>
        <w:tc>
          <w:tcPr>
            <w:tcW w:w="2577" w:type="dxa"/>
            <w:shd w:val="clear" w:color="auto" w:fill="auto"/>
            <w:tcMar>
              <w:top w:w="0" w:type="dxa"/>
              <w:left w:w="75" w:type="dxa"/>
              <w:bottom w:w="0" w:type="dxa"/>
              <w:right w:w="75" w:type="dxa"/>
            </w:tcMar>
            <w:vAlign w:val="center"/>
            <w:hideMark/>
          </w:tcPr>
          <w:p w14:paraId="705AE1DD" w14:textId="77777777" w:rsidR="00A30DBD" w:rsidRPr="00D85791" w:rsidRDefault="00000000" w:rsidP="002D69CC">
            <w:pPr>
              <w:pStyle w:val="table"/>
              <w:jc w:val="left"/>
            </w:pPr>
            <w:r w:rsidRPr="00D85791">
              <w:t xml:space="preserve">Independent </w:t>
            </w:r>
            <w:r w:rsidRPr="00D85791">
              <w:rPr>
                <w:i/>
                <w:iCs/>
              </w:rPr>
              <w:t>t</w:t>
            </w:r>
            <w:r w:rsidRPr="00D85791">
              <w:t xml:space="preserve">-test (Cohen’s </w:t>
            </w:r>
            <w:r w:rsidRPr="00D85791">
              <w:rPr>
                <w:i/>
                <w:iCs/>
              </w:rPr>
              <w:t>d</w:t>
            </w:r>
            <w:r w:rsidRPr="00D85791">
              <w:t>)</w:t>
            </w:r>
            <w:r>
              <w:t>**</w:t>
            </w:r>
          </w:p>
        </w:tc>
        <w:tc>
          <w:tcPr>
            <w:tcW w:w="540" w:type="dxa"/>
            <w:shd w:val="clear" w:color="auto" w:fill="auto"/>
            <w:tcMar>
              <w:top w:w="0" w:type="dxa"/>
              <w:left w:w="75" w:type="dxa"/>
              <w:bottom w:w="0" w:type="dxa"/>
              <w:right w:w="75" w:type="dxa"/>
            </w:tcMar>
            <w:vAlign w:val="center"/>
            <w:hideMark/>
          </w:tcPr>
          <w:p w14:paraId="6997D976"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017E7F94"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6CF0FFF8" w14:textId="77777777" w:rsidR="00A30DBD" w:rsidRPr="00D85791" w:rsidRDefault="00000000" w:rsidP="002D69CC">
            <w:pPr>
              <w:pStyle w:val="table"/>
              <w:jc w:val="center"/>
            </w:pPr>
            <w:r w:rsidRPr="00D85791">
              <w:t>0.87</w:t>
            </w:r>
          </w:p>
        </w:tc>
        <w:tc>
          <w:tcPr>
            <w:tcW w:w="950" w:type="dxa"/>
            <w:vAlign w:val="center"/>
          </w:tcPr>
          <w:p w14:paraId="7498B791" w14:textId="77777777" w:rsidR="00A30DBD" w:rsidRPr="00D85791" w:rsidRDefault="00000000" w:rsidP="002D69CC">
            <w:pPr>
              <w:pStyle w:val="table"/>
              <w:jc w:val="center"/>
            </w:pPr>
            <w:r w:rsidRPr="00D85791">
              <w:t>36</w:t>
            </w:r>
          </w:p>
        </w:tc>
        <w:tc>
          <w:tcPr>
            <w:tcW w:w="900" w:type="dxa"/>
            <w:vAlign w:val="center"/>
          </w:tcPr>
          <w:p w14:paraId="21C71F40" w14:textId="77777777" w:rsidR="00A30DBD" w:rsidRPr="00D85791" w:rsidRDefault="00000000" w:rsidP="007F7D0A">
            <w:pPr>
              <w:pStyle w:val="table"/>
              <w:tabs>
                <w:tab w:val="left" w:pos="444"/>
              </w:tabs>
              <w:jc w:val="center"/>
            </w:pPr>
            <w:r w:rsidRPr="00D85791">
              <w:t>34</w:t>
            </w:r>
            <w:r>
              <w:t>***</w:t>
            </w:r>
          </w:p>
        </w:tc>
        <w:tc>
          <w:tcPr>
            <w:tcW w:w="630" w:type="dxa"/>
            <w:vAlign w:val="center"/>
          </w:tcPr>
          <w:p w14:paraId="6F06B18A" w14:textId="77777777" w:rsidR="00A30DBD" w:rsidRDefault="00000000" w:rsidP="002D69CC">
            <w:pPr>
              <w:pStyle w:val="table"/>
              <w:jc w:val="center"/>
            </w:pPr>
            <w:r w:rsidRPr="00500B88">
              <w:t>.30</w:t>
            </w:r>
          </w:p>
        </w:tc>
        <w:tc>
          <w:tcPr>
            <w:tcW w:w="900" w:type="dxa"/>
            <w:vAlign w:val="center"/>
          </w:tcPr>
          <w:p w14:paraId="6ED5EC6C" w14:textId="77777777" w:rsidR="00A30DBD" w:rsidRPr="00D85791" w:rsidRDefault="00000000" w:rsidP="002D69CC">
            <w:pPr>
              <w:pStyle w:val="table"/>
              <w:jc w:val="center"/>
            </w:pPr>
            <w:r w:rsidRPr="00500B88">
              <w:t>270</w:t>
            </w:r>
          </w:p>
        </w:tc>
      </w:tr>
      <w:tr w:rsidR="00A01A43" w14:paraId="447CB8B0" w14:textId="77777777" w:rsidTr="008902B8">
        <w:trPr>
          <w:jc w:val="center"/>
        </w:trPr>
        <w:tc>
          <w:tcPr>
            <w:tcW w:w="2577" w:type="dxa"/>
            <w:tcBorders>
              <w:bottom w:val="nil"/>
            </w:tcBorders>
            <w:shd w:val="clear" w:color="auto" w:fill="auto"/>
            <w:tcMar>
              <w:top w:w="0" w:type="dxa"/>
              <w:left w:w="75" w:type="dxa"/>
              <w:bottom w:w="0" w:type="dxa"/>
              <w:right w:w="75" w:type="dxa"/>
            </w:tcMar>
            <w:vAlign w:val="center"/>
            <w:hideMark/>
          </w:tcPr>
          <w:p w14:paraId="50D3113B" w14:textId="77777777" w:rsidR="00A30DBD" w:rsidRPr="00D85791" w:rsidRDefault="00000000"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bottom w:val="nil"/>
            </w:tcBorders>
            <w:shd w:val="clear" w:color="auto" w:fill="auto"/>
            <w:tcMar>
              <w:top w:w="0" w:type="dxa"/>
              <w:left w:w="75" w:type="dxa"/>
              <w:bottom w:w="0" w:type="dxa"/>
              <w:right w:w="75" w:type="dxa"/>
            </w:tcMar>
            <w:vAlign w:val="center"/>
            <w:hideMark/>
          </w:tcPr>
          <w:p w14:paraId="4C48DBCD" w14:textId="77777777" w:rsidR="00A30DBD" w:rsidRPr="00D85791" w:rsidRDefault="00000000" w:rsidP="002D69CC">
            <w:pPr>
              <w:pStyle w:val="table"/>
              <w:jc w:val="left"/>
            </w:pPr>
            <w:r w:rsidRPr="00D85791">
              <w:t>One</w:t>
            </w:r>
          </w:p>
        </w:tc>
        <w:tc>
          <w:tcPr>
            <w:tcW w:w="1871" w:type="dxa"/>
            <w:tcBorders>
              <w:bottom w:val="nil"/>
            </w:tcBorders>
            <w:shd w:val="clear" w:color="auto" w:fill="auto"/>
            <w:tcMar>
              <w:top w:w="0" w:type="dxa"/>
              <w:left w:w="75" w:type="dxa"/>
              <w:bottom w:w="0" w:type="dxa"/>
              <w:right w:w="75" w:type="dxa"/>
            </w:tcMar>
            <w:vAlign w:val="center"/>
            <w:hideMark/>
          </w:tcPr>
          <w:p w14:paraId="2225195F" w14:textId="77777777" w:rsidR="00A30DBD" w:rsidRPr="00D85791" w:rsidRDefault="00000000" w:rsidP="002D69CC">
            <w:pPr>
              <w:pStyle w:val="table"/>
              <w:jc w:val="left"/>
            </w:pPr>
            <w:r w:rsidRPr="00D85791">
              <w:t>Point estimate</w:t>
            </w:r>
          </w:p>
        </w:tc>
        <w:tc>
          <w:tcPr>
            <w:tcW w:w="627" w:type="dxa"/>
            <w:tcBorders>
              <w:bottom w:val="nil"/>
            </w:tcBorders>
            <w:shd w:val="clear" w:color="auto" w:fill="auto"/>
            <w:tcMar>
              <w:top w:w="0" w:type="dxa"/>
              <w:left w:w="75" w:type="dxa"/>
              <w:bottom w:w="0" w:type="dxa"/>
              <w:right w:w="75" w:type="dxa"/>
            </w:tcMar>
            <w:vAlign w:val="center"/>
            <w:hideMark/>
          </w:tcPr>
          <w:p w14:paraId="044B1972" w14:textId="77777777" w:rsidR="00A30DBD" w:rsidRPr="00D85791" w:rsidRDefault="00000000" w:rsidP="002D69CC">
            <w:pPr>
              <w:pStyle w:val="table"/>
              <w:jc w:val="center"/>
            </w:pPr>
            <w:r w:rsidRPr="00D85791">
              <w:t>1.01</w:t>
            </w:r>
          </w:p>
        </w:tc>
        <w:tc>
          <w:tcPr>
            <w:tcW w:w="950" w:type="dxa"/>
            <w:tcBorders>
              <w:bottom w:val="nil"/>
            </w:tcBorders>
            <w:vAlign w:val="center"/>
          </w:tcPr>
          <w:p w14:paraId="501BEC46" w14:textId="77777777" w:rsidR="00A30DBD" w:rsidRPr="00D85791" w:rsidRDefault="00000000" w:rsidP="002D69CC">
            <w:pPr>
              <w:pStyle w:val="table"/>
              <w:jc w:val="center"/>
            </w:pPr>
            <w:r w:rsidRPr="00D85791">
              <w:t>8</w:t>
            </w:r>
          </w:p>
        </w:tc>
        <w:tc>
          <w:tcPr>
            <w:tcW w:w="900" w:type="dxa"/>
            <w:tcBorders>
              <w:bottom w:val="nil"/>
            </w:tcBorders>
            <w:vAlign w:val="center"/>
          </w:tcPr>
          <w:p w14:paraId="5A442CAB" w14:textId="77777777" w:rsidR="00A30DBD" w:rsidRPr="00D85791" w:rsidRDefault="00000000" w:rsidP="007F7D0A">
            <w:pPr>
              <w:pStyle w:val="table"/>
              <w:tabs>
                <w:tab w:val="left" w:pos="444"/>
              </w:tabs>
              <w:jc w:val="center"/>
            </w:pPr>
            <w:r w:rsidRPr="00D85791">
              <w:t>8</w:t>
            </w:r>
          </w:p>
        </w:tc>
        <w:tc>
          <w:tcPr>
            <w:tcW w:w="630" w:type="dxa"/>
            <w:tcBorders>
              <w:bottom w:val="nil"/>
            </w:tcBorders>
            <w:vAlign w:val="center"/>
          </w:tcPr>
          <w:p w14:paraId="047283E7" w14:textId="77777777" w:rsidR="00A30DBD" w:rsidRPr="00D85791" w:rsidRDefault="00000000" w:rsidP="002D69CC">
            <w:pPr>
              <w:pStyle w:val="table"/>
              <w:jc w:val="center"/>
            </w:pPr>
            <w:r w:rsidRPr="00500B88">
              <w:t>.45</w:t>
            </w:r>
          </w:p>
        </w:tc>
        <w:tc>
          <w:tcPr>
            <w:tcW w:w="900" w:type="dxa"/>
            <w:tcBorders>
              <w:bottom w:val="nil"/>
            </w:tcBorders>
            <w:vAlign w:val="center"/>
          </w:tcPr>
          <w:p w14:paraId="383AD7FC" w14:textId="77777777" w:rsidR="00A30DBD" w:rsidRPr="00D85791" w:rsidRDefault="00000000" w:rsidP="002D69CC">
            <w:pPr>
              <w:pStyle w:val="table"/>
              <w:jc w:val="center"/>
            </w:pPr>
            <w:r w:rsidRPr="00500B88">
              <w:t>32</w:t>
            </w:r>
          </w:p>
        </w:tc>
      </w:tr>
      <w:tr w:rsidR="00A01A43" w14:paraId="78841712" w14:textId="77777777" w:rsidTr="008902B8">
        <w:trP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7FC5FF1E" w14:textId="77777777" w:rsidR="00A30DBD" w:rsidRPr="00D85791" w:rsidRDefault="00000000"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69D9112A" w14:textId="77777777" w:rsidR="00A30DBD" w:rsidRPr="00D85791" w:rsidRDefault="00000000" w:rsidP="002D69CC">
            <w:pPr>
              <w:pStyle w:val="table"/>
              <w:jc w:val="left"/>
            </w:pPr>
            <w:r w:rsidRPr="00D85791">
              <w:t>One</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47746E6B" w14:textId="77777777" w:rsidR="00A30DBD" w:rsidRPr="00D85791" w:rsidRDefault="00000000" w:rsidP="002D69CC">
            <w:pPr>
              <w:pStyle w:val="table"/>
              <w:jc w:val="left"/>
            </w:pPr>
            <w:r w:rsidRPr="00D85791">
              <w:t xml:space="preserve">Lower bound of 95% </w:t>
            </w:r>
            <w:r>
              <w:t>CI</w:t>
            </w:r>
          </w:p>
        </w:tc>
        <w:tc>
          <w:tcPr>
            <w:tcW w:w="627" w:type="dxa"/>
            <w:tcBorders>
              <w:top w:val="nil"/>
              <w:bottom w:val="single" w:sz="4" w:space="0" w:color="auto"/>
            </w:tcBorders>
            <w:shd w:val="clear" w:color="auto" w:fill="auto"/>
            <w:tcMar>
              <w:top w:w="0" w:type="dxa"/>
              <w:left w:w="75" w:type="dxa"/>
              <w:bottom w:w="0" w:type="dxa"/>
              <w:right w:w="75" w:type="dxa"/>
            </w:tcMar>
            <w:vAlign w:val="center"/>
            <w:hideMark/>
          </w:tcPr>
          <w:p w14:paraId="58BCE9DE" w14:textId="77777777" w:rsidR="00A30DBD" w:rsidRPr="00D85791" w:rsidRDefault="00000000" w:rsidP="002D69CC">
            <w:pPr>
              <w:pStyle w:val="table"/>
              <w:jc w:val="center"/>
            </w:pPr>
            <w:r w:rsidRPr="00D85791">
              <w:t>0.87</w:t>
            </w:r>
          </w:p>
        </w:tc>
        <w:tc>
          <w:tcPr>
            <w:tcW w:w="950" w:type="dxa"/>
            <w:tcBorders>
              <w:top w:val="nil"/>
              <w:bottom w:val="single" w:sz="4" w:space="0" w:color="auto"/>
            </w:tcBorders>
            <w:vAlign w:val="center"/>
          </w:tcPr>
          <w:p w14:paraId="6264D22C" w14:textId="77777777" w:rsidR="00A30DBD" w:rsidRPr="00D85791" w:rsidRDefault="00000000" w:rsidP="002D69CC">
            <w:pPr>
              <w:pStyle w:val="table"/>
              <w:jc w:val="center"/>
            </w:pPr>
            <w:r w:rsidRPr="00D85791">
              <w:t>10</w:t>
            </w:r>
          </w:p>
        </w:tc>
        <w:tc>
          <w:tcPr>
            <w:tcW w:w="900" w:type="dxa"/>
            <w:tcBorders>
              <w:top w:val="nil"/>
              <w:bottom w:val="single" w:sz="4" w:space="0" w:color="auto"/>
            </w:tcBorders>
            <w:vAlign w:val="center"/>
          </w:tcPr>
          <w:p w14:paraId="50DFCABC" w14:textId="77777777" w:rsidR="00A30DBD" w:rsidRPr="00D85791" w:rsidRDefault="00000000" w:rsidP="007F7D0A">
            <w:pPr>
              <w:pStyle w:val="table"/>
              <w:tabs>
                <w:tab w:val="left" w:pos="444"/>
              </w:tabs>
              <w:jc w:val="center"/>
            </w:pPr>
            <w:r w:rsidRPr="00D85791">
              <w:t>10</w:t>
            </w:r>
          </w:p>
        </w:tc>
        <w:tc>
          <w:tcPr>
            <w:tcW w:w="630" w:type="dxa"/>
            <w:tcBorders>
              <w:top w:val="nil"/>
              <w:bottom w:val="single" w:sz="4" w:space="0" w:color="auto"/>
            </w:tcBorders>
            <w:vAlign w:val="center"/>
          </w:tcPr>
          <w:p w14:paraId="34716597" w14:textId="77777777" w:rsidR="00A30DBD" w:rsidRPr="00D85791" w:rsidRDefault="00000000" w:rsidP="002D69CC">
            <w:pPr>
              <w:pStyle w:val="table"/>
              <w:jc w:val="center"/>
            </w:pPr>
            <w:r w:rsidRPr="00500B88">
              <w:t>.30</w:t>
            </w:r>
          </w:p>
        </w:tc>
        <w:tc>
          <w:tcPr>
            <w:tcW w:w="900" w:type="dxa"/>
            <w:tcBorders>
              <w:top w:val="nil"/>
              <w:bottom w:val="single" w:sz="4" w:space="0" w:color="auto"/>
            </w:tcBorders>
            <w:vAlign w:val="center"/>
          </w:tcPr>
          <w:p w14:paraId="7D531CC8" w14:textId="77777777" w:rsidR="00A30DBD" w:rsidRPr="00D85791" w:rsidRDefault="00000000" w:rsidP="002D69CC">
            <w:pPr>
              <w:pStyle w:val="table"/>
              <w:jc w:val="center"/>
            </w:pPr>
            <w:r w:rsidRPr="00500B88">
              <w:t>69</w:t>
            </w:r>
          </w:p>
        </w:tc>
      </w:tr>
      <w:tr w:rsidR="00A01A43" w14:paraId="52FF1F5A" w14:textId="77777777" w:rsidTr="008902B8">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7E75F576" w14:textId="77777777" w:rsidR="00A30DBD" w:rsidRPr="001E11B0" w:rsidRDefault="00000000" w:rsidP="002D69CC">
            <w:pPr>
              <w:pStyle w:val="table"/>
              <w:jc w:val="left"/>
              <w:rPr>
                <w:i/>
                <w:iCs/>
              </w:rPr>
            </w:pPr>
            <w:r w:rsidRPr="001E11B0">
              <w:rPr>
                <w:i/>
                <w:iCs/>
              </w:rPr>
              <w:t xml:space="preserve">Notes: </w:t>
            </w:r>
          </w:p>
          <w:p w14:paraId="0E56ADAD" w14:textId="77777777" w:rsidR="00A30DBD" w:rsidRDefault="00000000" w:rsidP="002D69CC">
            <w:pPr>
              <w:pStyle w:val="table"/>
              <w:jc w:val="left"/>
            </w:pPr>
            <w:r>
              <w:t xml:space="preserve">* </w:t>
            </w:r>
            <w:r w:rsidRPr="00664B6B">
              <w:t xml:space="preserve">Researchers often use the point estimate of the meta-effect size. Perugini et al. </w:t>
            </w:r>
            <w:r>
              <w:fldChar w:fldCharType="begin"/>
            </w:r>
            <w: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fldChar w:fldCharType="separate"/>
            </w:r>
            <w:r>
              <w:rPr>
                <w:noProof/>
              </w:rPr>
              <w:t>(2014)</w:t>
            </w:r>
            <w:r>
              <w:fldChar w:fldCharType="end"/>
            </w:r>
            <w:r>
              <w:t xml:space="preserve"> </w:t>
            </w:r>
            <w:r w:rsidRPr="00664B6B">
              <w:t>recommend</w:t>
            </w:r>
            <w:r>
              <w:t>ed</w:t>
            </w:r>
            <w:r w:rsidRPr="00664B6B">
              <w:t xml:space="preserve"> the lower bound of the 95% CI instead. Vahey et al. (2015) used both for power analyses</w:t>
            </w:r>
            <w:r>
              <w:t>.</w:t>
            </w:r>
          </w:p>
          <w:p w14:paraId="2E51786D" w14:textId="77777777" w:rsidR="00A30DBD" w:rsidRDefault="00000000" w:rsidP="002D69CC">
            <w:pPr>
              <w:pStyle w:val="table"/>
              <w:jc w:val="left"/>
            </w:pPr>
            <w:r w:rsidRPr="00664B6B">
              <w:t>**</w:t>
            </w:r>
            <w:r>
              <w:t xml:space="preserve"> </w:t>
            </w:r>
            <w:r w:rsidRPr="00664B6B">
              <w:t xml:space="preserve">Necessary conversions from </w:t>
            </w:r>
            <w:r w:rsidRPr="004B71C5">
              <w:rPr>
                <w:i/>
                <w:iCs/>
              </w:rPr>
              <w:t>d</w:t>
            </w:r>
            <w:r w:rsidRPr="00664B6B">
              <w:t xml:space="preserve"> to </w:t>
            </w:r>
            <w:r w:rsidRPr="004B71C5">
              <w:rPr>
                <w:i/>
                <w:iCs/>
              </w:rPr>
              <w:t>r</w:t>
            </w:r>
            <w:r w:rsidRPr="00664B6B">
              <w:t xml:space="preserve"> were not reported in Vahey et al. (2015), but are recalculated here using the effectsize R package</w:t>
            </w:r>
            <w:r>
              <w:t>’</w:t>
            </w:r>
            <w:r w:rsidRPr="00664B6B">
              <w:t xml:space="preserve">s </w:t>
            </w:r>
            <w:r>
              <w:t>‘</w:t>
            </w:r>
            <w:r w:rsidRPr="00664B6B">
              <w:t>r_to_d</w:t>
            </w:r>
            <w:r>
              <w:t>’</w:t>
            </w:r>
            <w:r w:rsidRPr="00664B6B">
              <w:t xml:space="preserve"> function.</w:t>
            </w:r>
          </w:p>
          <w:p w14:paraId="0685B861" w14:textId="77777777" w:rsidR="00A30DBD" w:rsidRPr="00D85791" w:rsidRDefault="00000000" w:rsidP="002D69CC">
            <w:pPr>
              <w:pStyle w:val="table"/>
              <w:jc w:val="left"/>
            </w:pPr>
            <w:r>
              <w:t>*** Discrepancy between the result reported by Vahey et al. (2015) and the recalculated result</w:t>
            </w:r>
          </w:p>
        </w:tc>
      </w:tr>
    </w:tbl>
    <w:p w14:paraId="2062AFCA" w14:textId="77777777" w:rsidR="00664B6B" w:rsidRDefault="00664B6B" w:rsidP="00EE79F9">
      <w:pPr>
        <w:ind w:firstLine="0"/>
      </w:pPr>
    </w:p>
    <w:p w14:paraId="04FEA809" w14:textId="77777777" w:rsidR="000967B0" w:rsidRDefault="000967B0" w:rsidP="00EE79F9">
      <w:pPr>
        <w:ind w:firstLine="0"/>
      </w:pPr>
    </w:p>
    <w:p w14:paraId="388117F8" w14:textId="77777777" w:rsidR="000967B0" w:rsidRDefault="000967B0" w:rsidP="00034410">
      <w:pPr>
        <w:sectPr w:rsidR="000967B0" w:rsidSect="000967B0">
          <w:type w:val="continuous"/>
          <w:pgSz w:w="11900" w:h="16840"/>
          <w:pgMar w:top="1440" w:right="1440" w:bottom="1440" w:left="1440" w:header="709" w:footer="709" w:gutter="0"/>
          <w:cols w:space="340"/>
          <w:titlePg/>
          <w:docGrid w:linePitch="360"/>
          <w15:footnoteColumns w:val="1"/>
        </w:sectPr>
      </w:pPr>
    </w:p>
    <w:p w14:paraId="4B814F7F" w14:textId="383D4F2F" w:rsidR="004F3E34" w:rsidRPr="00034410" w:rsidRDefault="002B214D" w:rsidP="002B214D">
      <w:r w:rsidRPr="00034410">
        <w:t xml:space="preserve">Two of the variables </w:t>
      </w:r>
      <w:r>
        <w:t xml:space="preserve">in equation 1 </w:t>
      </w:r>
      <w:r w:rsidRPr="00034410">
        <w:t>already have empirical estimates. First, Vahey et al.'s (2015) estimate of the observed correlation between the IRAP and criterion variables was</w:t>
      </w:r>
      <w:r w:rsidRPr="00034410">
        <w:rPr>
          <w:i/>
          <w:iCs/>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034410">
        <w:t xml:space="preserve"> = .45. Second, estimates of the IRAP’s reliability have been provided by a recent meta-analysis. At the trial-type level (i.e., the method of scoring IRAP as four scores that proponents of the task typically recommend), both internal consistency (</w:t>
      </w:r>
      <m:oMath>
        <m:r>
          <m:rPr>
            <m:sty m:val="p"/>
          </m:rPr>
          <w:rPr>
            <w:rFonts w:ascii="Cambria Math" w:hAnsi="Cambria Math"/>
          </w:rPr>
          <m:t>α</m:t>
        </m:r>
      </m:oMath>
      <w:r w:rsidRPr="00034410">
        <w:t xml:space="preserve"> = .27) and test-retest (ICC</w:t>
      </w:r>
      <w:r w:rsidRPr="00034410">
        <w:rPr>
          <w:vertAlign w:val="subscript"/>
        </w:rPr>
        <w:t>2</w:t>
      </w:r>
      <w:r w:rsidRPr="00034410">
        <w:t xml:space="preserve"> = .18) are extremely low </w:t>
      </w:r>
      <w:r w:rsidRPr="00034410">
        <w:fldChar w:fldCharType="begin"/>
      </w:r>
      <w:r w:rsidRPr="00034410">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034410">
        <w:fldChar w:fldCharType="separate"/>
      </w:r>
      <w:r w:rsidRPr="00034410">
        <w:rPr>
          <w:noProof/>
        </w:rPr>
        <w:t>(Hussey &amp; Drake, 2020)</w:t>
      </w:r>
      <w:r w:rsidRPr="00034410">
        <w:fldChar w:fldCharType="end"/>
      </w:r>
      <w:r w:rsidRPr="00034410">
        <w:t>.</w:t>
      </w:r>
      <w:r>
        <w:rPr>
          <w:rStyle w:val="FootnoteReference"/>
        </w:rPr>
        <w:footnoteReference w:id="1"/>
      </w:r>
      <w:r w:rsidRPr="00034410">
        <w:t xml:space="preserve"> This leaves two remaining variables, the IRAP’s criterion validity after adjusting for measurement error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034410">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034410">
        <w:t xml:space="preserve">). </w:t>
      </w:r>
      <w:r w:rsidR="00486207" w:rsidRPr="00034410">
        <w:t xml:space="preserve">Both of these variables share the same constraint: as correlations, their value cannot be </w:t>
      </w:r>
      <w:r w:rsidR="00486207">
        <w:t>below -1 or above 1</w:t>
      </w:r>
      <w:r w:rsidR="00486207" w:rsidRPr="00034410">
        <w:t>. For the moment, if we assume that the criterion tasks’ mean reliability is very good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486207" w:rsidRPr="00034410">
        <w:t xml:space="preserve"> = 0.90). This would imply that the lower limit of the IRAP’s true criterion validity after adjusting for measurement error is </w:t>
      </w:r>
      <w:r w:rsidR="00486207">
        <w:t xml:space="preserve">somewhere </w:t>
      </w:r>
      <w:r w:rsidR="00486207" w:rsidRPr="00034410">
        <w:t xml:space="preserve">between </w:t>
      </w:r>
      <w:r w:rsidR="00486207">
        <w:t xml:space="preserve">(a) </w:t>
      </w:r>
      <w:r w:rsidR="00486207" w:rsidRPr="00034410">
        <w:t xml:space="preserve">implausibly high,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486207" w:rsidRPr="00034410">
        <w:t xml:space="preserve"> = .91 (when using the estimate</w:t>
      </w:r>
      <w:r w:rsidR="00486207">
        <w:t xml:space="preserve"> </w:t>
      </w:r>
      <w:r w:rsidR="00486207" w:rsidRPr="00034410">
        <w:t xml:space="preserve">of internal consistency), </w:t>
      </w:r>
      <w:r w:rsidR="00486207">
        <w:t>and</w:t>
      </w:r>
      <w:r w:rsidR="00486207" w:rsidRPr="00034410">
        <w:t xml:space="preserve"> </w:t>
      </w:r>
      <w:r w:rsidR="00486207">
        <w:t xml:space="preserve">(b) </w:t>
      </w:r>
      <w:r w:rsidR="00486207" w:rsidRPr="00034410">
        <w:t xml:space="preserve">mathematically impossibl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486207" w:rsidRPr="00034410">
        <w:t xml:space="preserve"> = 1.12 (when using the estimate of test-retest</w:t>
      </w:r>
      <w:r w:rsidR="00486207">
        <w:t xml:space="preserve"> reliability</w:t>
      </w:r>
      <w:r w:rsidR="00486207" w:rsidRPr="00034410">
        <w:t xml:space="preserve">). Using lower and arguably more plausible values for the mean reliability of the criterion tasks produces even higher estimates for the true correlation, making both values impossible (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486207" w:rsidRPr="00034410">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486207" w:rsidRPr="00034410">
        <w:t xml:space="preserve"> = 1.04 or 1.27 respectively). </w:t>
      </w:r>
    </w:p>
    <w:p w14:paraId="3AD3A323" w14:textId="77777777" w:rsidR="004F3E34" w:rsidRDefault="00000000" w:rsidP="004F3E34">
      <w:r w:rsidRPr="00034410">
        <w:t>Given that these estimates range between highly implausible and impossible, something appears to be amiss. Either Vahey et al.</w:t>
      </w:r>
      <w:r>
        <w:t>’</w:t>
      </w:r>
      <w:r w:rsidRPr="00034410">
        <w:t xml:space="preserve"> s (2015) estimate of average criterion associations is somewhere between highly </w:t>
      </w:r>
      <w:r w:rsidRPr="00034410">
        <w:t xml:space="preserve">implausible and mathematically impossible given the IRAP's reliability (i.e., assuming Hussey &amp; Drake 2020 are right about </w:t>
      </w:r>
      <w:r>
        <w:t xml:space="preserve">the IRAP’s </w:t>
      </w:r>
      <w:r w:rsidRPr="00034410">
        <w:t>reliability), or Hussey &amp; Drake's (2020) estimates of the IRAP's average reliability is implausibly low given the IRAP's high criterion validity (i.e., assuming Vahey et al.</w:t>
      </w:r>
      <w:r>
        <w:t>,</w:t>
      </w:r>
      <w:r w:rsidRPr="00034410">
        <w:t xml:space="preserve"> 2015</w:t>
      </w:r>
      <w:r>
        <w:t>,</w:t>
      </w:r>
      <w:r w:rsidRPr="00034410">
        <w:t xml:space="preserve"> are right about </w:t>
      </w:r>
      <w:r>
        <w:t xml:space="preserve">the IRAP’s criterion </w:t>
      </w:r>
      <w:r w:rsidRPr="00034410">
        <w:t xml:space="preserve">validity). Ultimately it will be up to the </w:t>
      </w:r>
      <w:r>
        <w:t xml:space="preserve">research </w:t>
      </w:r>
      <w:r w:rsidRPr="00034410">
        <w:t>community to determine whether our analyses in Hussey &amp; Drake (2020) are sound, and we provide</w:t>
      </w:r>
      <w:r>
        <w:t>d</w:t>
      </w:r>
      <w:r w:rsidRPr="00034410">
        <w:t xml:space="preserve"> open data and code to aid others in inspecting our work for errors. Because I am confident in </w:t>
      </w:r>
      <w:r>
        <w:t xml:space="preserve">our results reported there, I am instead </w:t>
      </w:r>
      <w:r w:rsidRPr="00034410">
        <w:t>motivated to inspect Vahey et al.</w:t>
      </w:r>
      <w:r>
        <w:t>’</w:t>
      </w:r>
      <w:r w:rsidRPr="00034410">
        <w:t xml:space="preserve">s (2015) data and analyses to determine if the issue lies there instead.  </w:t>
      </w:r>
    </w:p>
    <w:p w14:paraId="6426540C" w14:textId="77777777" w:rsidR="00404694" w:rsidRPr="00034410" w:rsidRDefault="00000000" w:rsidP="00404694">
      <w:pPr>
        <w:pStyle w:val="Heading1"/>
      </w:pPr>
      <w:r w:rsidRPr="00034410">
        <w:t>Method &amp; Results</w:t>
      </w:r>
    </w:p>
    <w:p w14:paraId="2D734480" w14:textId="77777777" w:rsidR="00404694" w:rsidRPr="00034410" w:rsidRDefault="00000000" w:rsidP="00404694">
      <w:r w:rsidRPr="00034410">
        <w:t xml:space="preserve">Vahey et al. (2015) reported the steps in their analyses in the conventional order: they identified effect sizes in the original article, applied inclusion and exclusion </w:t>
      </w:r>
    </w:p>
    <w:p w14:paraId="3900858A" w14:textId="169CCD00" w:rsidR="00F2404A" w:rsidRPr="00CA0A9B" w:rsidRDefault="00000000" w:rsidP="005F0161">
      <w:pPr>
        <w:ind w:firstLine="0"/>
      </w:pPr>
      <w:r w:rsidRPr="00034410">
        <w:t xml:space="preserve">criteria, extracted them, converted them to Pearson’s </w:t>
      </w:r>
      <w:r w:rsidRPr="00034410">
        <w:rPr>
          <w:i/>
          <w:iCs/>
        </w:rPr>
        <w:t>r</w:t>
      </w:r>
      <w:r w:rsidRPr="00034410">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w:t>
      </w:r>
      <w:r>
        <w:t>re-extract</w:t>
      </w:r>
      <w:r w:rsidRPr="00034410">
        <w:t xml:space="preserve">ed individual effect sizes. </w:t>
      </w:r>
    </w:p>
    <w:p w14:paraId="640FDDC4" w14:textId="77777777" w:rsidR="005F0161" w:rsidRDefault="00000000" w:rsidP="005F0161">
      <w:pPr>
        <w:ind w:firstLine="0"/>
        <w:rPr>
          <w:b/>
          <w:bCs/>
        </w:rPr>
      </w:pPr>
      <w:r w:rsidRPr="00C842F7">
        <w:rPr>
          <w:b/>
          <w:bCs/>
        </w:rPr>
        <w:t>Transparency statement</w:t>
      </w:r>
    </w:p>
    <w:p w14:paraId="4FBB91DA" w14:textId="06A47575" w:rsidR="00F940A0" w:rsidRPr="00034410" w:rsidRDefault="00000000" w:rsidP="005F0161">
      <w:r w:rsidRPr="00C842F7">
        <w:t>All data, code, and formulae (e.g., to convert effect sizes) to reproduce the verification and extension analyses can be found in the supplementary materials</w:t>
      </w:r>
      <w:r>
        <w:t xml:space="preserve"> (</w:t>
      </w:r>
      <w:r w:rsidR="00B33C2E" w:rsidRPr="00034410">
        <w:t xml:space="preserve">see </w:t>
      </w:r>
      <w:hyperlink r:id="rId11" w:history="1">
        <w:r w:rsidR="00A634B8" w:rsidRPr="00034410">
          <w:rPr>
            <w:rStyle w:val="Hyperlink"/>
          </w:rPr>
          <w:t>osf.io/jg8td</w:t>
        </w:r>
      </w:hyperlink>
      <w:r w:rsidR="00B33C2E" w:rsidRPr="00034410">
        <w:t xml:space="preserve">). </w:t>
      </w:r>
      <w:r w:rsidR="00380E3E" w:rsidRPr="00034410">
        <w:t xml:space="preserve">In the process of conducting this </w:t>
      </w:r>
      <w:r w:rsidR="00380E3E" w:rsidRPr="00034410">
        <w:lastRenderedPageBreak/>
        <w:t xml:space="preserve">verification attempt, I contacted the corresponding author of Vahey et al. (2015) and requested that they share their code or further details of their </w:t>
      </w:r>
      <w:r w:rsidR="00586996" w:rsidRPr="00034410">
        <w:t>analytic approach</w:t>
      </w:r>
      <w:r w:rsidR="00380E3E" w:rsidRPr="00034410">
        <w:t xml:space="preserve">, who declined. </w:t>
      </w:r>
      <w:r w:rsidR="002D2566" w:rsidRPr="00034410">
        <w:t xml:space="preserve">In July 2019, </w:t>
      </w:r>
      <w:r w:rsidR="00380E3E" w:rsidRPr="00034410">
        <w:t>I shared a copy of an earlier version of th</w:t>
      </w:r>
      <w:r w:rsidR="00F21238" w:rsidRPr="00034410">
        <w:t>ese</w:t>
      </w:r>
      <w:r w:rsidR="00380E3E" w:rsidRPr="00034410">
        <w:t xml:space="preserve"> verification attempt</w:t>
      </w:r>
      <w:r w:rsidR="00F21238" w:rsidRPr="00034410">
        <w:t>s with the corresponding author</w:t>
      </w:r>
      <w:r w:rsidR="00380E3E" w:rsidRPr="00034410">
        <w:t xml:space="preserve">, including code, data, and a set of slides outlining my concerns about </w:t>
      </w:r>
      <w:r w:rsidR="002D2566" w:rsidRPr="00034410">
        <w:t>the credibility of their findings</w:t>
      </w:r>
      <w:r w:rsidR="00380E3E" w:rsidRPr="00034410">
        <w:t xml:space="preserve">. </w:t>
      </w:r>
      <w:r w:rsidR="00F21238" w:rsidRPr="00034410">
        <w:t xml:space="preserve">I </w:t>
      </w:r>
      <w:r w:rsidR="007D4DD0" w:rsidRPr="00034410">
        <w:t xml:space="preserve">have </w:t>
      </w:r>
      <w:r w:rsidR="00F21238" w:rsidRPr="00034410">
        <w:t>received n</w:t>
      </w:r>
      <w:r w:rsidR="00380E3E" w:rsidRPr="00034410">
        <w:t xml:space="preserve">o contact from the </w:t>
      </w:r>
      <w:r w:rsidR="00E6539D" w:rsidRPr="00034410">
        <w:t xml:space="preserve">corresponding </w:t>
      </w:r>
      <w:r w:rsidR="00380E3E" w:rsidRPr="00034410">
        <w:t>author since then</w:t>
      </w:r>
      <w:r w:rsidR="00FC0551" w:rsidRPr="00034410">
        <w:t xml:space="preserve">. No corrections of Vahey et al. (2015) have been issued at the time of writing (July 2024), and to the best of my knowledge, the authors of Vahey et al. (2015) have made no public statements about these concerns about the credibility of their findings. </w:t>
      </w:r>
      <w:r w:rsidR="008D3041" w:rsidRPr="00034410">
        <w:t xml:space="preserve">Even </w:t>
      </w:r>
      <w:r w:rsidR="00612DC2">
        <w:t>five</w:t>
      </w:r>
      <w:r w:rsidR="008D3041" w:rsidRPr="00034410">
        <w:t xml:space="preserve"> years after I initially raised these concerns, the senior author of Vahey et al. (2015) has continued to cite the article favorably as evidence for the IRAP's validity </w:t>
      </w:r>
      <w:r w:rsidR="008D3041" w:rsidRPr="00034410">
        <w:fldChar w:fldCharType="begin"/>
      </w:r>
      <w:r w:rsidR="000E284E">
        <w:instrText xml:space="preserve"> ADDIN ZOTERO_ITEM CSL_CITATION {"citationID":"OVMdbenp","properties":{"formattedCitation":"(e.g., Barnes-Holmes &amp; Harte, 2022a, 2022b)","plainCitation":"(e.g.,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008D3041" w:rsidRPr="00034410">
        <w:fldChar w:fldCharType="separate"/>
      </w:r>
      <w:r w:rsidR="008D3041" w:rsidRPr="00034410">
        <w:rPr>
          <w:noProof/>
        </w:rPr>
        <w:t>(e.g., Barnes-Holmes &amp; Harte, 2022a, 2022b)</w:t>
      </w:r>
      <w:r w:rsidR="008D3041" w:rsidRPr="00034410">
        <w:fldChar w:fldCharType="end"/>
      </w:r>
      <w:r w:rsidR="008D3041" w:rsidRPr="00034410">
        <w:t>.</w:t>
      </w:r>
      <w:r w:rsidR="00366912" w:rsidRPr="00034410">
        <w:t xml:space="preserve"> </w:t>
      </w:r>
    </w:p>
    <w:p w14:paraId="69D73661" w14:textId="77777777" w:rsidR="00B95E95" w:rsidRPr="00034410" w:rsidRDefault="00000000" w:rsidP="00034410">
      <w:pPr>
        <w:pStyle w:val="Heading2"/>
      </w:pPr>
      <w:r w:rsidRPr="00034410">
        <w:t>Power analyses</w:t>
      </w:r>
    </w:p>
    <w:p w14:paraId="004E0D72" w14:textId="77777777" w:rsidR="00B63051" w:rsidRDefault="00000000" w:rsidP="00F862D8">
      <w:r w:rsidRPr="00034410">
        <w:t xml:space="preserve">Details of the power analyses conducted by Vahey et al. (2015) were extracted. This included the meta-effect size used (i.e., using point estimate or lower bound </w:t>
      </w:r>
      <w:r w:rsidR="00BE42D5">
        <w:t>Confidence Interval</w:t>
      </w:r>
      <w:r w:rsidRPr="00034410">
        <w:t xml:space="preserve">, following Perugini et al.’s recommendation, as adopted in Vahey et al. 2015), test (Pearson’s </w:t>
      </w:r>
      <w:r w:rsidRPr="001B27B2">
        <w:rPr>
          <w:i/>
          <w:iCs/>
        </w:rPr>
        <w:t>r</w:t>
      </w:r>
      <w:r w:rsidRPr="00034410">
        <w:t xml:space="preserve"> correlation, independent </w:t>
      </w:r>
      <w:r w:rsidRPr="001B27B2">
        <w:rPr>
          <w:i/>
          <w:iCs/>
        </w:rPr>
        <w:t>t</w:t>
      </w:r>
      <w:r w:rsidRPr="00034410">
        <w:t xml:space="preserve">-test, dependent </w:t>
      </w:r>
      <w:r w:rsidRPr="001B27B2">
        <w:rPr>
          <w:i/>
          <w:iCs/>
        </w:rPr>
        <w:t>t</w:t>
      </w:r>
      <w:r w:rsidRPr="00034410">
        <w:t>-test), the direction of hypothesis (one-sided vs. two-sided)</w:t>
      </w:r>
      <w:r w:rsidR="009D6E04" w:rsidRPr="00034410">
        <w:t xml:space="preserve">, and the </w:t>
      </w:r>
      <w:r w:rsidR="00D566E1" w:rsidRPr="00034410">
        <w:t>recommended</w:t>
      </w:r>
      <w:r w:rsidR="009D6E04" w:rsidRPr="00034410">
        <w:t xml:space="preserve"> sample size (i.e., the result of the test).</w:t>
      </w:r>
      <w:r w:rsidRPr="00034410">
        <w:t xml:space="preserve"> Verification tests were </w:t>
      </w:r>
      <w:r w:rsidRPr="00B6073F">
        <w:t xml:space="preserve">performed using the </w:t>
      </w:r>
      <w:r w:rsidR="00D36B5A" w:rsidRPr="00B6073F">
        <w:t>pwr</w:t>
      </w:r>
      <w:r w:rsidRPr="00B6073F">
        <w:t xml:space="preserve"> R library</w:t>
      </w:r>
      <w:r w:rsidR="003A49F2" w:rsidRPr="00B6073F">
        <w:t xml:space="preserve"> </w:t>
      </w:r>
      <w:r w:rsidR="00DE6104" w:rsidRPr="00B6073F">
        <w:fldChar w:fldCharType="begin"/>
      </w:r>
      <w:r w:rsidR="00DE6104" w:rsidRPr="00B6073F">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00DE6104" w:rsidRPr="00B6073F">
        <w:fldChar w:fldCharType="separate"/>
      </w:r>
      <w:r w:rsidR="00DE6104" w:rsidRPr="00B6073F">
        <w:rPr>
          <w:noProof/>
        </w:rPr>
        <w:t>(Champely, 2016)</w:t>
      </w:r>
      <w:r w:rsidR="00DE6104" w:rsidRPr="00B6073F">
        <w:fldChar w:fldCharType="end"/>
      </w:r>
      <w:r w:rsidRPr="00B6073F">
        <w:t xml:space="preserve">. </w:t>
      </w:r>
      <w:r w:rsidR="005151B9" w:rsidRPr="00B6073F">
        <w:t xml:space="preserve">Table </w:t>
      </w:r>
      <w:r w:rsidR="00D568BD" w:rsidRPr="00B6073F">
        <w:t>1</w:t>
      </w:r>
      <w:r w:rsidR="005151B9" w:rsidRPr="00B6073F">
        <w:t xml:space="preserve"> contains </w:t>
      </w:r>
      <w:r w:rsidR="000C5051" w:rsidRPr="00B6073F">
        <w:t>the</w:t>
      </w:r>
      <w:r w:rsidR="00AA6455" w:rsidRPr="00B6073F">
        <w:t xml:space="preserve"> </w:t>
      </w:r>
      <w:r w:rsidR="0011275B" w:rsidRPr="00B6073F">
        <w:t>results</w:t>
      </w:r>
      <w:r w:rsidR="00AA6455" w:rsidRPr="00B6073F">
        <w:t xml:space="preserve"> of </w:t>
      </w:r>
      <w:r w:rsidR="0011275B" w:rsidRPr="00B6073F">
        <w:t xml:space="preserve">both the </w:t>
      </w:r>
      <w:r w:rsidR="005151B9" w:rsidRPr="00B6073F">
        <w:t>power analyses reported</w:t>
      </w:r>
      <w:r w:rsidR="005151B9" w:rsidRPr="00034410">
        <w:t xml:space="preserve"> by Vahey et al. (2015) and </w:t>
      </w:r>
      <w:r w:rsidR="0011275B">
        <w:t xml:space="preserve">those of the </w:t>
      </w:r>
      <w:r w:rsidR="005151B9" w:rsidRPr="00034410">
        <w:t>verification analyses</w:t>
      </w:r>
      <w:r w:rsidR="00AA6455" w:rsidRPr="00034410">
        <w:t xml:space="preserve">. </w:t>
      </w:r>
      <w:r w:rsidR="00ED76E7" w:rsidRPr="00034410">
        <w:t xml:space="preserve">As can be seen in the table, </w:t>
      </w:r>
      <w:r w:rsidR="00ED5CE9" w:rsidRPr="00034410">
        <w:t>Vahey et al.’s (2015)</w:t>
      </w:r>
      <w:r w:rsidR="00ED76E7" w:rsidRPr="00034410">
        <w:t xml:space="preserve"> sample size recommendations </w:t>
      </w:r>
      <w:r w:rsidR="00DC3D10" w:rsidRPr="00034410">
        <w:t xml:space="preserve">were found to be </w:t>
      </w:r>
      <w:r w:rsidR="00ED76E7" w:rsidRPr="00034410">
        <w:t>computationally reproducible</w:t>
      </w:r>
      <w:r w:rsidR="00DC3D10" w:rsidRPr="00034410">
        <w:t xml:space="preserve"> when their meta-analytic effect size was used</w:t>
      </w:r>
      <w:r w:rsidR="00573174">
        <w:t xml:space="preserve">, with one exception (difference </w:t>
      </w:r>
      <w:r w:rsidR="00573174" w:rsidRPr="00573174">
        <w:rPr>
          <w:i/>
          <w:iCs/>
        </w:rPr>
        <w:t>N</w:t>
      </w:r>
      <w:r w:rsidR="009258DB">
        <w:t xml:space="preserve"> =</w:t>
      </w:r>
      <w:r w:rsidR="00573174">
        <w:t xml:space="preserve"> </w:t>
      </w:r>
      <w:r w:rsidR="00532F48">
        <w:t>36 vs. 34</w:t>
      </w:r>
      <w:r w:rsidR="00573174">
        <w:t>).</w:t>
      </w:r>
    </w:p>
    <w:p w14:paraId="4D667899" w14:textId="77777777" w:rsidR="00FF5FBB" w:rsidRDefault="00FF5FBB" w:rsidP="00F862D8"/>
    <w:p w14:paraId="6F2D6989" w14:textId="77777777" w:rsidR="00FF5FBB" w:rsidRDefault="00000000" w:rsidP="00FF5FBB">
      <w:pPr>
        <w:ind w:firstLine="0"/>
        <w:rPr>
          <w:b/>
          <w:bCs/>
        </w:rPr>
      </w:pPr>
      <w:r w:rsidRPr="005357A0">
        <w:rPr>
          <w:b/>
          <w:bCs/>
        </w:rPr>
        <w:t xml:space="preserve">Figure 1. Weighted-mean effect sizes and their 95% </w:t>
      </w:r>
      <w:r>
        <w:rPr>
          <w:b/>
          <w:bCs/>
        </w:rPr>
        <w:t>Confidence Intervals</w:t>
      </w:r>
      <w:r w:rsidRPr="005357A0">
        <w:rPr>
          <w:b/>
          <w:bCs/>
        </w:rPr>
        <w:t xml:space="preserve"> extracted from Vahey et al.’s (2015</w:t>
      </w:r>
      <w:r w:rsidR="00170C4C">
        <w:rPr>
          <w:b/>
          <w:bCs/>
        </w:rPr>
        <w:t>, Figure 1</w:t>
      </w:r>
      <w:r w:rsidRPr="005357A0">
        <w:rPr>
          <w:b/>
          <w:bCs/>
        </w:rPr>
        <w:t>) forest plot.</w:t>
      </w:r>
    </w:p>
    <w:p w14:paraId="3C36A0D6" w14:textId="77777777" w:rsidR="00FF5FBB" w:rsidRPr="005357A0" w:rsidRDefault="00000000" w:rsidP="00FF5FBB">
      <w:pPr>
        <w:ind w:firstLine="0"/>
        <w:rPr>
          <w:b/>
          <w:bCs/>
        </w:rPr>
      </w:pPr>
      <w:r>
        <w:rPr>
          <w:b/>
          <w:bCs/>
          <w:noProof/>
        </w:rPr>
        <w:drawing>
          <wp:inline distT="0" distB="0" distL="0" distR="0" wp14:anchorId="1F347EE8" wp14:editId="3BF53A50">
            <wp:extent cx="2755900" cy="1515745"/>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2"/>
                    <a:stretch>
                      <a:fillRect/>
                    </a:stretch>
                  </pic:blipFill>
                  <pic:spPr>
                    <a:xfrm>
                      <a:off x="0" y="0"/>
                      <a:ext cx="2755900" cy="1515745"/>
                    </a:xfrm>
                    <a:prstGeom prst="rect">
                      <a:avLst/>
                    </a:prstGeom>
                  </pic:spPr>
                </pic:pic>
              </a:graphicData>
            </a:graphic>
          </wp:inline>
        </w:drawing>
      </w:r>
    </w:p>
    <w:p w14:paraId="16C4F328" w14:textId="77777777" w:rsidR="00FF5FBB" w:rsidRPr="00F862D8" w:rsidRDefault="00FF5FBB" w:rsidP="00FF5FBB">
      <w:pPr>
        <w:ind w:firstLine="0"/>
      </w:pPr>
    </w:p>
    <w:p w14:paraId="1CB10EF7" w14:textId="77777777" w:rsidR="00E40521" w:rsidRDefault="00000000" w:rsidP="00034410">
      <w:pPr>
        <w:pStyle w:val="Heading2"/>
      </w:pPr>
      <w:r w:rsidRPr="00034410">
        <w:t>Meta-analysis</w:t>
      </w:r>
    </w:p>
    <w:p w14:paraId="4F97CD81" w14:textId="77777777" w:rsidR="0017243A" w:rsidRPr="0017243A" w:rsidRDefault="00000000" w:rsidP="0017243A">
      <w:pPr>
        <w:pStyle w:val="Heading3"/>
      </w:pPr>
      <w:r>
        <w:t>Issues with the meta-analysis</w:t>
      </w:r>
      <w:r w:rsidR="00AA71D9">
        <w:t xml:space="preserve"> </w:t>
      </w:r>
      <w:r w:rsidR="000521C2">
        <w:t>results</w:t>
      </w:r>
    </w:p>
    <w:p w14:paraId="0DB3BB69" w14:textId="77777777" w:rsidR="00E64BE8" w:rsidRDefault="00000000" w:rsidP="00034410">
      <w:r w:rsidRPr="00034410">
        <w:t>Vahey et al. (2015)</w:t>
      </w:r>
      <w:r w:rsidR="00637EF6" w:rsidRPr="00034410">
        <w:t xml:space="preserve"> reported a meta-analytic effect size, 95% </w:t>
      </w:r>
      <w:r w:rsidR="00BE42D5">
        <w:t>Confidence Interval</w:t>
      </w:r>
      <w:r w:rsidR="00637EF6" w:rsidRPr="00034410">
        <w:t xml:space="preserve">s, and 95% </w:t>
      </w:r>
      <w:r w:rsidR="00BE42D5">
        <w:t>Credibility Interval</w:t>
      </w:r>
      <w:r w:rsidR="00637EF6" w:rsidRPr="00034410">
        <w:t xml:space="preserve">s. These were extracted from Vahey et al.’s (2015) forest plot </w:t>
      </w:r>
      <w:r w:rsidR="00984B3D">
        <w:t xml:space="preserve">in their Figure 1 </w:t>
      </w:r>
      <w:r w:rsidR="00637EF6" w:rsidRPr="00034410">
        <w:t>(</w:t>
      </w:r>
      <w:r w:rsidR="00984B3D">
        <w:t xml:space="preserve">for </w:t>
      </w:r>
      <m:oMath>
        <m:acc>
          <m:accPr>
            <m:chr m:val="̅"/>
            <m:ctrlPr>
              <w:rPr>
                <w:rFonts w:ascii="Cambria Math" w:hAnsi="Cambria Math"/>
                <w:i/>
                <w:sz w:val="20"/>
                <w:szCs w:val="20"/>
              </w:rPr>
            </m:ctrlPr>
          </m:accPr>
          <m:e>
            <m:r>
              <w:rPr>
                <w:rFonts w:ascii="Cambria Math" w:hAnsi="Cambria Math"/>
              </w:rPr>
              <m:t>r</m:t>
            </m:r>
          </m:e>
        </m:acc>
      </m:oMath>
      <w:r w:rsidR="007953D8" w:rsidRPr="00034410">
        <w:t xml:space="preserve"> </w:t>
      </w:r>
      <w:r w:rsidR="00637EF6" w:rsidRPr="00034410">
        <w:t xml:space="preserve">and CR) and </w:t>
      </w:r>
      <w:r w:rsidR="00637EF6" w:rsidRPr="00034410">
        <w:t>the text on page</w:t>
      </w:r>
      <w:r w:rsidR="00182CB6" w:rsidRPr="00034410">
        <w:t>s 62-63</w:t>
      </w:r>
      <w:r w:rsidR="00637EF6" w:rsidRPr="00034410">
        <w:t xml:space="preserve"> (</w:t>
      </w:r>
      <w:r w:rsidR="00984B3D">
        <w:t xml:space="preserve">for the </w:t>
      </w:r>
      <w:r w:rsidR="00637EF6" w:rsidRPr="00034410">
        <w:t>CI)</w:t>
      </w:r>
      <w:r w:rsidR="002001D3" w:rsidRPr="00034410">
        <w:t xml:space="preserve">: </w:t>
      </w:r>
      <m:oMath>
        <m:acc>
          <m:accPr>
            <m:chr m:val="̅"/>
            <m:ctrlPr>
              <w:rPr>
                <w:rFonts w:ascii="Cambria Math" w:hAnsi="Cambria Math"/>
                <w:i/>
                <w:sz w:val="20"/>
                <w:szCs w:val="20"/>
              </w:rPr>
            </m:ctrlPr>
          </m:accPr>
          <m:e>
            <m:r>
              <w:rPr>
                <w:rFonts w:ascii="Cambria Math" w:hAnsi="Cambria Math"/>
              </w:rPr>
              <m:t>r</m:t>
            </m:r>
          </m:e>
        </m:acc>
      </m:oMath>
      <w:r w:rsidR="002001D3" w:rsidRPr="00034410">
        <w:t xml:space="preserve"> = .45, 95% CI [.40, .54], 95% CR [.23, .67]</w:t>
      </w:r>
      <w:r w:rsidR="00637EF6" w:rsidRPr="00034410">
        <w:t xml:space="preserve">. </w:t>
      </w:r>
    </w:p>
    <w:p w14:paraId="0A6B0371" w14:textId="64AC3863" w:rsidR="00486207" w:rsidRDefault="00000000" w:rsidP="00734234">
      <w:r w:rsidRPr="00034410">
        <w:t xml:space="preserve">Prior to any attempt to reproduce these results, it is </w:t>
      </w:r>
      <w:r w:rsidR="00E64BE8">
        <w:t xml:space="preserve">important to note that the point estimate and confidence intervals are not possible: </w:t>
      </w:r>
      <w:r w:rsidRPr="00034410">
        <w:t xml:space="preserve">the upper bound </w:t>
      </w:r>
      <w:r w:rsidR="00631636">
        <w:t xml:space="preserve">Confidence Interval </w:t>
      </w:r>
      <w:r w:rsidRPr="00034410">
        <w:t>is +</w:t>
      </w:r>
      <w:r w:rsidR="00631636">
        <w:t>.0</w:t>
      </w:r>
      <w:r w:rsidRPr="00034410">
        <w:t xml:space="preserve">9 </w:t>
      </w:r>
      <w:r w:rsidR="00631636">
        <w:t xml:space="preserve">larger than the point estimate </w:t>
      </w:r>
      <m:oMath>
        <m:acc>
          <m:accPr>
            <m:chr m:val="̅"/>
            <m:ctrlPr>
              <w:rPr>
                <w:rFonts w:ascii="Cambria Math" w:hAnsi="Cambria Math"/>
                <w:i/>
                <w:sz w:val="20"/>
                <w:szCs w:val="20"/>
              </w:rPr>
            </m:ctrlPr>
          </m:accPr>
          <m:e>
            <m:r>
              <w:rPr>
                <w:rFonts w:ascii="Cambria Math" w:hAnsi="Cambria Math"/>
              </w:rPr>
              <m:t>r</m:t>
            </m:r>
          </m:e>
        </m:acc>
      </m:oMath>
      <w:r w:rsidRPr="00034410">
        <w:t xml:space="preserve">, whereas the lower bound </w:t>
      </w:r>
      <w:r w:rsidR="00631636">
        <w:t xml:space="preserve">Confidence Interval is </w:t>
      </w:r>
      <w:r w:rsidRPr="00034410">
        <w:t>-</w:t>
      </w:r>
      <w:r w:rsidR="00631636">
        <w:t>.0</w:t>
      </w:r>
      <w:r w:rsidRPr="00034410">
        <w:t xml:space="preserve">5 </w:t>
      </w:r>
      <w:r w:rsidR="00631636">
        <w:t>smaller</w:t>
      </w:r>
      <w:r w:rsidRPr="00034410">
        <w:t xml:space="preserve">. </w:t>
      </w:r>
      <w:r w:rsidR="000D1059" w:rsidRPr="00034410">
        <w:t xml:space="preserve">While asymmetric intervals are indeed possible (e.g., when using a transformation such as Fisher’s </w:t>
      </w:r>
      <w:r w:rsidR="000D1059" w:rsidRPr="00FE5D69">
        <w:rPr>
          <w:i/>
          <w:iCs/>
        </w:rPr>
        <w:t>r</w:t>
      </w:r>
      <w:r w:rsidR="000D1059" w:rsidRPr="00034410">
        <w:t>-to-</w:t>
      </w:r>
      <w:r w:rsidR="000D1059" w:rsidRPr="00FE5D69">
        <w:rPr>
          <w:i/>
          <w:iCs/>
        </w:rPr>
        <w:t>z</w:t>
      </w:r>
      <w:r w:rsidR="000D1059" w:rsidRPr="00034410">
        <w:t xml:space="preserve">), </w:t>
      </w:r>
      <w:r w:rsidR="00FE5D69">
        <w:t>such transformations would create an asymmetry in the opposite direction (i.e., a smaller upper interval and larger lower interval)</w:t>
      </w:r>
      <w:r w:rsidR="000D1059" w:rsidRPr="00034410">
        <w:t xml:space="preserve">. </w:t>
      </w:r>
      <w:r w:rsidR="00F23764">
        <w:t>I know of no legitimate way to produce a meta-analytic effect size with asymmetric Confidence Intervals of the type that Vahey et al. (2015) report</w:t>
      </w:r>
      <w:r w:rsidR="00F463F9">
        <w:t xml:space="preserve"> and they are, to the best of my knowledge, mathematically impossible. </w:t>
      </w:r>
      <w:r w:rsidR="00CD380D">
        <w:t xml:space="preserve">One plausible explanation is that one or more values are the result of typos. Another plausible explanation is that the Confidence Intervals (reported in text) and the </w:t>
      </w:r>
      <m:oMath>
        <m:acc>
          <m:accPr>
            <m:chr m:val="̅"/>
            <m:ctrlPr>
              <w:rPr>
                <w:rFonts w:ascii="Cambria Math" w:hAnsi="Cambria Math"/>
                <w:i/>
                <w:sz w:val="20"/>
                <w:szCs w:val="20"/>
              </w:rPr>
            </m:ctrlPr>
          </m:accPr>
          <m:e>
            <m:r>
              <w:rPr>
                <w:rFonts w:ascii="Cambria Math" w:hAnsi="Cambria Math"/>
              </w:rPr>
              <m:t>r</m:t>
            </m:r>
          </m:e>
        </m:acc>
      </m:oMath>
      <w:r w:rsidR="00CD380D">
        <w:t xml:space="preserve"> and Credibility Intervals (reported in Figure 1) were obtained from different meta-analyses, employing different data and/or different </w:t>
      </w:r>
      <w:proofErr w:type="spellStart"/>
      <w:r w:rsidR="00CD380D">
        <w:t>modeling</w:t>
      </w:r>
      <w:proofErr w:type="spellEnd"/>
      <w:r w:rsidR="00CD380D">
        <w:t xml:space="preserve"> approaches.</w:t>
      </w:r>
    </w:p>
    <w:p w14:paraId="1836E6B3" w14:textId="77777777" w:rsidR="00F862D8" w:rsidRDefault="00F862D8" w:rsidP="00F862D8"/>
    <w:p w14:paraId="0D3D230C" w14:textId="77777777" w:rsidR="00F862D8" w:rsidRPr="00F862D8" w:rsidRDefault="00000000" w:rsidP="00F862D8">
      <w:pPr>
        <w:ind w:firstLine="0"/>
        <w:rPr>
          <w:b/>
          <w:bCs/>
        </w:rPr>
      </w:pPr>
      <w:r w:rsidRPr="00F862D8">
        <w:rPr>
          <w:b/>
          <w:bCs/>
        </w:rPr>
        <w:t xml:space="preserve">Figure </w:t>
      </w:r>
      <w:r w:rsidR="00157B0C">
        <w:rPr>
          <w:b/>
          <w:bCs/>
        </w:rPr>
        <w:t>2</w:t>
      </w:r>
      <w:r w:rsidRPr="00F862D8">
        <w:rPr>
          <w:b/>
          <w:bCs/>
        </w:rPr>
        <w:t xml:space="preserve">. </w:t>
      </w:r>
      <w:r w:rsidR="00B21A2E">
        <w:rPr>
          <w:b/>
          <w:bCs/>
        </w:rPr>
        <w:t xml:space="preserve">Discrepancies between the data in </w:t>
      </w:r>
      <w:r w:rsidR="00C55C2C">
        <w:rPr>
          <w:b/>
          <w:bCs/>
        </w:rPr>
        <w:t>Vahey et al.’s (2015)</w:t>
      </w:r>
      <w:r w:rsidR="00B21A2E">
        <w:rPr>
          <w:b/>
          <w:bCs/>
        </w:rPr>
        <w:t xml:space="preserve"> forest plot</w:t>
      </w:r>
      <w:r w:rsidR="00C55C2C">
        <w:rPr>
          <w:b/>
          <w:bCs/>
        </w:rPr>
        <w:t xml:space="preserve"> (their Figure 1) vs. funnel plot (their Figure 2)</w:t>
      </w:r>
      <w:r w:rsidR="00B21A2E">
        <w:rPr>
          <w:b/>
          <w:bCs/>
        </w:rPr>
        <w:t xml:space="preserve">. </w:t>
      </w:r>
    </w:p>
    <w:p w14:paraId="7D762872" w14:textId="77777777" w:rsidR="00F862D8" w:rsidRDefault="00000000" w:rsidP="00F862D8">
      <w:pPr>
        <w:ind w:firstLine="0"/>
      </w:pPr>
      <w:r>
        <w:rPr>
          <w:noProof/>
        </w:rPr>
        <w:drawing>
          <wp:inline distT="0" distB="0" distL="0" distR="0" wp14:anchorId="49CAD319" wp14:editId="05113D3A">
            <wp:extent cx="2755900" cy="2379345"/>
            <wp:effectExtent l="0" t="0" r="0" b="0"/>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3"/>
                    <a:stretch>
                      <a:fillRect/>
                    </a:stretch>
                  </pic:blipFill>
                  <pic:spPr>
                    <a:xfrm>
                      <a:off x="0" y="0"/>
                      <a:ext cx="2755900" cy="2379345"/>
                    </a:xfrm>
                    <a:prstGeom prst="rect">
                      <a:avLst/>
                    </a:prstGeom>
                  </pic:spPr>
                </pic:pic>
              </a:graphicData>
            </a:graphic>
          </wp:inline>
        </w:drawing>
      </w:r>
    </w:p>
    <w:p w14:paraId="38FA9A3F" w14:textId="77777777" w:rsidR="00B21A2E" w:rsidRPr="00C55C2C" w:rsidRDefault="00000000" w:rsidP="00F862D8">
      <w:pPr>
        <w:ind w:firstLine="0"/>
        <w:rPr>
          <w:i/>
          <w:iCs/>
        </w:rPr>
      </w:pPr>
      <w:r w:rsidRPr="00C55C2C">
        <w:rPr>
          <w:i/>
          <w:iCs/>
        </w:rPr>
        <w:t xml:space="preserve">Note: </w:t>
      </w:r>
      <w:r w:rsidR="008B57B9" w:rsidRPr="00C55C2C">
        <w:rPr>
          <w:i/>
          <w:iCs/>
        </w:rPr>
        <w:t xml:space="preserve">This plot was </w:t>
      </w:r>
      <w:r w:rsidRPr="00C55C2C">
        <w:rPr>
          <w:i/>
          <w:iCs/>
        </w:rPr>
        <w:t>created from Vahey et al.’s (2015) results reported in their forest plot (their Figure 1) vs. their funnel plot</w:t>
      </w:r>
      <w:r w:rsidR="008B57B9" w:rsidRPr="00C55C2C">
        <w:rPr>
          <w:i/>
          <w:iCs/>
        </w:rPr>
        <w:t xml:space="preserve"> (their Figure 2)</w:t>
      </w:r>
      <w:r w:rsidRPr="00C55C2C">
        <w:rPr>
          <w:i/>
          <w:iCs/>
        </w:rPr>
        <w:t>. The black dot refers to the location of one weighted mean effect size according to their forest plot. The red dot asterisk refers to its approximate location in their funnel plot (their Figure 2).</w:t>
      </w:r>
      <w:r w:rsidR="00B53296" w:rsidRPr="00C55C2C">
        <w:rPr>
          <w:i/>
          <w:iCs/>
        </w:rPr>
        <w:t xml:space="preserve"> Circles refer to data points that match between the two plots.</w:t>
      </w:r>
    </w:p>
    <w:p w14:paraId="00FC2DE5" w14:textId="77777777" w:rsidR="00367018" w:rsidRDefault="00367018" w:rsidP="00F862D8">
      <w:pPr>
        <w:pStyle w:val="Heading3"/>
      </w:pPr>
    </w:p>
    <w:p w14:paraId="1295E25E" w14:textId="77777777" w:rsidR="00C34F86" w:rsidRPr="0017243A" w:rsidRDefault="00C34F86" w:rsidP="00C34F86">
      <w:pPr>
        <w:pStyle w:val="Heading3"/>
      </w:pPr>
      <w:r>
        <w:t>Issues with the original effect sizes’ Confidence Intervals</w:t>
      </w:r>
    </w:p>
    <w:p w14:paraId="1B19FB9B" w14:textId="3EE76DEC" w:rsidR="00C34F86" w:rsidRDefault="00C34F86" w:rsidP="00C34F86">
      <w:r>
        <w:t xml:space="preserve">Separately, it is also worth inspecting the weighted average effect sizes for each of the component studies reported in Vahey et al.’s (2015) Figure 1. These numerical values were extracted and are reproduced in Figure 1 of this manuscript and serve as the data for the verification attempts below. The individual effect </w:t>
      </w:r>
      <w:r>
        <w:lastRenderedPageBreak/>
        <w:t xml:space="preserve">sizes are </w:t>
      </w:r>
      <w:proofErr w:type="spellStart"/>
      <w:r>
        <w:t>labeled</w:t>
      </w:r>
      <w:proofErr w:type="spellEnd"/>
      <w:r>
        <w:t xml:space="preserve"> as representing weighted </w:t>
      </w:r>
      <w:r w:rsidRPr="00DC4226">
        <w:rPr>
          <w:i/>
          <w:iCs/>
        </w:rPr>
        <w:t>r</w:t>
      </w:r>
      <w:r>
        <w:t xml:space="preserve"> values and its Confidence Intervals. As such, the confidence intervals should be symmetrical, but they are not. For example, the effect size reported for Vahey et al. (2010) is </w:t>
      </w:r>
      <w:r w:rsidRPr="00064BCC">
        <w:rPr>
          <w:i/>
          <w:iCs/>
        </w:rPr>
        <w:t>r</w:t>
      </w:r>
      <w:r>
        <w:t xml:space="preserve"> = .36, 95% CI [-.24, .76]. This makes </w:t>
      </w:r>
      <w:r w:rsidRPr="009B2BE9">
        <w:t>the</w:t>
      </w:r>
      <w:r w:rsidRPr="00034410">
        <w:t xml:space="preserve"> upper bound +</w:t>
      </w:r>
      <w:r>
        <w:t xml:space="preserve">.40 larger than the </w:t>
      </w:r>
      <w:r w:rsidRPr="00034410">
        <w:t>point estimate whereas the lower bound is -</w:t>
      </w:r>
      <w:r>
        <w:t>.60</w:t>
      </w:r>
      <w:r w:rsidRPr="00034410">
        <w:t xml:space="preserve"> from the point estimate. </w:t>
      </w:r>
      <w:r>
        <w:t xml:space="preserve">The asymmetry is therefore in the opposite direction to that in the reported meta-analytic effect size's Confidence Interval and is in principle compatible with a transformation having been applied (e.g., Fisher's r-to-z). As I discuss later in meta-analysis reproduction attempt 4, it is likely that the original figure mislabels what are weighted average Fisher’s </w:t>
      </w:r>
      <w:r>
        <w:rPr>
          <w:i/>
          <w:iCs/>
        </w:rPr>
        <w:t>r</w:t>
      </w:r>
      <w:r w:rsidRPr="00E91DD6">
        <w:t>-to-</w:t>
      </w:r>
      <w:r>
        <w:rPr>
          <w:i/>
          <w:iCs/>
        </w:rPr>
        <w:t>z</w:t>
      </w:r>
      <w:r w:rsidRPr="00E91DD6">
        <w:t xml:space="preserve"> transformed </w:t>
      </w:r>
      <w:r w:rsidRPr="00FD7D4F">
        <w:t>values as</w:t>
      </w:r>
      <w:r>
        <w:rPr>
          <w:i/>
          <w:iCs/>
        </w:rPr>
        <w:t xml:space="preserve"> </w:t>
      </w:r>
      <w:r w:rsidRPr="00FD7D4F">
        <w:t>weighted average</w:t>
      </w:r>
      <w:r>
        <w:rPr>
          <w:i/>
          <w:iCs/>
        </w:rPr>
        <w:t xml:space="preserve"> r</w:t>
      </w:r>
      <w:r w:rsidRPr="00FD7D4F">
        <w:t xml:space="preserve"> values.</w:t>
      </w:r>
      <w:r>
        <w:t xml:space="preserve"> </w:t>
      </w:r>
    </w:p>
    <w:p w14:paraId="657956D9" w14:textId="77777777" w:rsidR="00F862D8" w:rsidRPr="00F862D8" w:rsidRDefault="00000000" w:rsidP="00F862D8">
      <w:pPr>
        <w:pStyle w:val="Heading3"/>
      </w:pPr>
      <w:r>
        <w:t>Data in the f</w:t>
      </w:r>
      <w:r w:rsidRPr="00F862D8">
        <w:t>unnel plot</w:t>
      </w:r>
      <w:r>
        <w:t xml:space="preserve"> does not match the forest plot</w:t>
      </w:r>
    </w:p>
    <w:p w14:paraId="7B05A68F" w14:textId="2557668C" w:rsidR="00F862D8" w:rsidRDefault="00000000" w:rsidP="00F862D8">
      <w:r>
        <w:t xml:space="preserve">Vahey et al. (2015) also reported their weighted average effect size estimates in a funnel plot (see their Figure 2). </w:t>
      </w:r>
      <w:r w:rsidR="007A2285">
        <w:t>This duplication of data between two plots provided a vector for error detection. W</w:t>
      </w:r>
      <w:r>
        <w:t xml:space="preserve">hen I created a funnel plot from the results reported in their forest plot, one of the data points did not match their funnel plot. See Figure </w:t>
      </w:r>
      <w:r w:rsidR="00B45F73">
        <w:t>2</w:t>
      </w:r>
      <w:r w:rsidR="00FB485F">
        <w:t>,</w:t>
      </w:r>
      <w:r>
        <w:t xml:space="preserve"> which illustrates this discrepancy. This suggests that the </w:t>
      </w:r>
      <w:r w:rsidR="00D219E4">
        <w:t xml:space="preserve">original </w:t>
      </w:r>
      <w:r>
        <w:t xml:space="preserve">funnel plot and forest plot were created from slightly different data sets. It is unclear which one represents the ‘correct’ data set (especially in light of the </w:t>
      </w:r>
      <w:r w:rsidR="00367018">
        <w:t>section on ‘a</w:t>
      </w:r>
      <w:r w:rsidR="00367018" w:rsidRPr="00367018">
        <w:t>verage effect sizes</w:t>
      </w:r>
      <w:r w:rsidR="00367018">
        <w:t>’ that I discuss later</w:t>
      </w:r>
      <w:r>
        <w:t xml:space="preserve">), but this speaks to the broader pattern of non-reproducibility and internal inconsistencies in Vahey et al.’s (2015) results. </w:t>
      </w:r>
    </w:p>
    <w:p w14:paraId="6AEE87F6" w14:textId="012132DC" w:rsidR="00C4623D" w:rsidRPr="00C4623D" w:rsidRDefault="00000000" w:rsidP="00297052">
      <w:pPr>
        <w:pStyle w:val="Heading3"/>
      </w:pPr>
      <w:r w:rsidRPr="00F862D8">
        <w:t>Implementation of the meta-analysis</w:t>
      </w:r>
    </w:p>
    <w:p w14:paraId="7679AB6E" w14:textId="054C84B2" w:rsidR="00297052" w:rsidRDefault="00000000" w:rsidP="00013124">
      <w:r w:rsidRPr="00034410">
        <w:t>Vahey et al. (2015) stated that they employed a Hunter &amp; Schmidt style meta-analysis and cited Field &amp; Gillett (2010)</w:t>
      </w:r>
      <w:r w:rsidR="004E50FB">
        <w:t xml:space="preserve"> and its </w:t>
      </w:r>
      <w:r w:rsidR="00C4623D">
        <w:t xml:space="preserve">accompanying </w:t>
      </w:r>
      <w:r w:rsidR="004E50FB">
        <w:t>scripts that are maintained by Fields</w:t>
      </w:r>
      <w:r w:rsidR="00C4623D">
        <w:t xml:space="preserve"> on his website </w:t>
      </w:r>
      <w:r w:rsidR="00C4623D">
        <w:t>(</w:t>
      </w:r>
      <w:hyperlink r:id="rId14" w:history="1">
        <w:r w:rsidR="00C4623D" w:rsidRPr="000E0890">
          <w:rPr>
            <w:rStyle w:val="Hyperlink"/>
          </w:rPr>
          <w:t>https://www.discoveringstatistics.com/repository/fieldgillett/how_to_do_a_meta_analysis.html</w:t>
        </w:r>
      </w:hyperlink>
      <w:r w:rsidR="00C4623D">
        <w:t>)</w:t>
      </w:r>
      <w:r w:rsidRPr="00034410">
        <w:t xml:space="preserve">. </w:t>
      </w:r>
      <w:r>
        <w:t>In personal correspondence with Vahey, he stated it should in principle be possible to reconstruct their analytic strategy and results from the code provided by Field &amp; Gillett (2010), but he declined to share the actual code used in Vahey et al. (2015). In practice, it was surprisingly difficult to reconstruct what was done because of multiple discrepancies both (a) between Field &amp; Gillett (2010) and Vahey et al. (2015)</w:t>
      </w:r>
      <w:r w:rsidR="000C0C37">
        <w:t xml:space="preserve">; </w:t>
      </w:r>
      <w:r>
        <w:t>(b) within Vahey et al. (2015) itself</w:t>
      </w:r>
      <w:r w:rsidR="000C0C37">
        <w:t xml:space="preserve">; (c) between Field and Gillett’s (2010) descriptions and Field’s actual code implementations, and (d) between the different implementations of the Hunter &amp; Schmidt style meta-analysis between Field’s two different scripts that are associated with Field &amp; Gillett (2010). </w:t>
      </w:r>
      <w:r>
        <w:t>I will discuss</w:t>
      </w:r>
      <w:r w:rsidR="000C0C37">
        <w:t xml:space="preserve"> each of these</w:t>
      </w:r>
      <w:r>
        <w:t>.</w:t>
      </w:r>
      <w:r w:rsidR="000C0C37">
        <w:t xml:space="preserve"> Trying to unravel this was extremely challenging, to a degree that is difficult to convey.</w:t>
      </w:r>
    </w:p>
    <w:p w14:paraId="444E2F6C" w14:textId="77777777" w:rsidR="00055607" w:rsidRDefault="00000000" w:rsidP="004423C2">
      <w:r>
        <w:t xml:space="preserve">Field &amp; Gillett (2010) describe two different ways of conducting meta-analyses: a Hedges </w:t>
      </w:r>
      <w:r w:rsidR="00013124">
        <w:t xml:space="preserve">and colleagues </w:t>
      </w:r>
      <w:r>
        <w:t xml:space="preserve">style “basic” meta-analysis and a Hunter and Schmidt style psychometric meta-analysis. Despite Vahey et al. (2015) stating that they applied the Hunter and </w:t>
      </w:r>
      <w:r>
        <w:t>Schmidt approach, multiple features of this approach are missing from their results</w:t>
      </w:r>
      <w:r w:rsidR="004423C2">
        <w:t xml:space="preserve">. This becomes more apparent when examining the metrics returned by Field’s accompanying SPSS scripts for Field &amp; Gillett (2010): </w:t>
      </w:r>
      <w:r w:rsidR="004423C2" w:rsidRPr="00034410">
        <w:t>“</w:t>
      </w:r>
      <w:proofErr w:type="spellStart"/>
      <w:r w:rsidR="004423C2" w:rsidRPr="00034410">
        <w:t>Meta_Basic_r.sps</w:t>
      </w:r>
      <w:proofErr w:type="spellEnd"/>
      <w:r w:rsidR="004423C2" w:rsidRPr="00034410">
        <w:t>” and “</w:t>
      </w:r>
      <w:proofErr w:type="spellStart"/>
      <w:r w:rsidR="004423C2" w:rsidRPr="00034410">
        <w:t>h_s</w:t>
      </w:r>
      <w:proofErr w:type="spellEnd"/>
      <w:r w:rsidR="004423C2" w:rsidRPr="00034410">
        <w:t xml:space="preserve"> </w:t>
      </w:r>
      <w:proofErr w:type="spellStart"/>
      <w:r w:rsidR="004423C2" w:rsidRPr="00034410">
        <w:t>syntax.sps</w:t>
      </w:r>
      <w:proofErr w:type="spellEnd"/>
      <w:r w:rsidR="004423C2" w:rsidRPr="00034410">
        <w:t>”.</w:t>
      </w:r>
      <w:r w:rsidR="004423C2">
        <w:t xml:space="preserve"> To complicate things, </w:t>
      </w:r>
      <w:r w:rsidR="004423C2">
        <w:t xml:space="preserve">both scripts contain code to produce </w:t>
      </w:r>
      <w:r w:rsidR="004423C2">
        <w:t xml:space="preserve">a </w:t>
      </w:r>
      <w:r w:rsidR="004423C2">
        <w:t>Hunter and Schmidt style meta-analys</w:t>
      </w:r>
      <w:r w:rsidR="004423C2">
        <w:t>i</w:t>
      </w:r>
      <w:r w:rsidR="004423C2">
        <w:t xml:space="preserve">s, with the former also producing a Hedges </w:t>
      </w:r>
      <w:r w:rsidR="004423C2">
        <w:t xml:space="preserve">and colleagues </w:t>
      </w:r>
      <w:r w:rsidR="004423C2">
        <w:t>style ‘basic’ meta-analysis.</w:t>
      </w:r>
      <w:r w:rsidR="004423C2">
        <w:t xml:space="preserve"> </w:t>
      </w:r>
      <w:r w:rsidR="004423C2">
        <w:t xml:space="preserve">Table 2 catalogues the metrics reported in Vahey et al. (2015) and those </w:t>
      </w:r>
      <w:r w:rsidR="004423C2">
        <w:t>nominally calculated by the scripts, based on an inspection of their code.</w:t>
      </w:r>
      <w:r w:rsidR="00391970">
        <w:t xml:space="preserve"> Table 2 illustrates that neither script’s features (e.g., use of corrections, transformations, and reliability estimates) nor outputs (point estimates and types of intervals, which I discuss in detail later) correspond with the results reported in Vahey et al. (2015). </w:t>
      </w:r>
    </w:p>
    <w:p w14:paraId="30A5C3F4" w14:textId="3C861DBE" w:rsidR="00055607" w:rsidRDefault="00055607" w:rsidP="00055607">
      <w:r>
        <w:t xml:space="preserve">Specifically, Vahey et al. (2015) likely (but not definitely, or perhaps not consistently across analyses) used Fisher’s </w:t>
      </w:r>
      <w:r w:rsidRPr="00055607">
        <w:rPr>
          <w:i/>
          <w:iCs/>
        </w:rPr>
        <w:t>r</w:t>
      </w:r>
      <w:r>
        <w:t>-to-</w:t>
      </w:r>
      <w:r w:rsidRPr="00055607">
        <w:rPr>
          <w:i/>
          <w:iCs/>
        </w:rPr>
        <w:t>z</w:t>
      </w:r>
      <w:r>
        <w:t xml:space="preserve"> transformations (e.g., due to asymmetric Confidence Intervals in the weighted mean effect sizes in their Figure 1, and the reference to this transformation in Figure 2), and reported both Confidence Intervals and Credibility Intervals. In contrast, </w:t>
      </w:r>
      <w:r w:rsidRPr="00A035CD">
        <w:t>“</w:t>
      </w:r>
      <w:proofErr w:type="spellStart"/>
      <w:r w:rsidRPr="00A035CD">
        <w:t>h_s</w:t>
      </w:r>
      <w:proofErr w:type="spellEnd"/>
      <w:r w:rsidRPr="00A035CD">
        <w:t xml:space="preserve"> </w:t>
      </w:r>
      <w:proofErr w:type="spellStart"/>
      <w:r w:rsidRPr="00A035CD">
        <w:t>syntax.sps</w:t>
      </w:r>
      <w:proofErr w:type="spellEnd"/>
      <w:r w:rsidRPr="00A035CD">
        <w:t>” script</w:t>
      </w:r>
      <w:r>
        <w:t>’s Hunter and Schmidt style meta-analysis</w:t>
      </w:r>
      <w:r w:rsidRPr="00A035CD">
        <w:t xml:space="preserve"> does </w:t>
      </w:r>
      <w:r>
        <w:t xml:space="preserve">not </w:t>
      </w:r>
      <w:r w:rsidRPr="00A035CD">
        <w:t>calculate Confidence Intervals</w:t>
      </w:r>
      <w:r>
        <w:t xml:space="preserve">; </w:t>
      </w:r>
      <w:r w:rsidRPr="00A035CD">
        <w:t>the “</w:t>
      </w:r>
      <w:proofErr w:type="spellStart"/>
      <w:r w:rsidRPr="00A035CD">
        <w:t>Meta_Basic_R.sps</w:t>
      </w:r>
      <w:proofErr w:type="spellEnd"/>
      <w:r w:rsidRPr="00A035CD">
        <w:t>” script</w:t>
      </w:r>
      <w:r>
        <w:t xml:space="preserve">’s </w:t>
      </w:r>
      <w:r w:rsidRPr="00A035CD">
        <w:t>Hunter &amp; Schmidt style meta-analys</w:t>
      </w:r>
      <w:r>
        <w:t>i</w:t>
      </w:r>
      <w:r w:rsidRPr="00A035CD">
        <w:t xml:space="preserve">s </w:t>
      </w:r>
      <w:r>
        <w:t xml:space="preserve">does not report Confidence Intervals; and its Hedges and colleagues style meta-analysis does not use </w:t>
      </w:r>
      <w:r w:rsidRPr="00055607">
        <w:t xml:space="preserve">Fisher’s </w:t>
      </w:r>
      <w:r w:rsidRPr="00055607">
        <w:rPr>
          <w:i/>
          <w:iCs/>
        </w:rPr>
        <w:t>r</w:t>
      </w:r>
      <w:r w:rsidRPr="00055607">
        <w:t>-to-</w:t>
      </w:r>
      <w:r w:rsidRPr="00055607">
        <w:rPr>
          <w:i/>
          <w:iCs/>
        </w:rPr>
        <w:t>z</w:t>
      </w:r>
      <w:r>
        <w:t xml:space="preserve"> transformations or </w:t>
      </w:r>
      <w:r>
        <w:t>report Credibility Intervals</w:t>
      </w:r>
      <w:r>
        <w:t xml:space="preserve">. In addition to this, the </w:t>
      </w:r>
      <w:r w:rsidRPr="00A035CD">
        <w:t>“</w:t>
      </w:r>
      <w:proofErr w:type="spellStart"/>
      <w:r w:rsidRPr="00A035CD">
        <w:t>h_s</w:t>
      </w:r>
      <w:proofErr w:type="spellEnd"/>
      <w:r w:rsidRPr="00A035CD">
        <w:t xml:space="preserve"> </w:t>
      </w:r>
      <w:proofErr w:type="spellStart"/>
      <w:r w:rsidRPr="00A035CD">
        <w:t>syntax.sps</w:t>
      </w:r>
      <w:proofErr w:type="spellEnd"/>
      <w:r w:rsidRPr="00A035CD">
        <w:t>” scri</w:t>
      </w:r>
      <w:r>
        <w:t xml:space="preserve">pt requires </w:t>
      </w:r>
      <w:r w:rsidRPr="00A035CD">
        <w:t xml:space="preserve">the </w:t>
      </w:r>
      <w:r>
        <w:t xml:space="preserve">researcher </w:t>
      </w:r>
      <w:r w:rsidRPr="00A035CD">
        <w:t xml:space="preserve">to provide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Pr="00A035CD">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Pr="00A035CD">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A035CD">
        <w:t>) in order to correct the effect sizes for attenuation. Vahey et al. (2015) did not report extracting or using reliability estimates in this way in their article or supplementary materials.</w:t>
      </w:r>
      <w:r>
        <w:t xml:space="preserve"> </w:t>
      </w:r>
    </w:p>
    <w:p w14:paraId="0E3F245F" w14:textId="06C6FE5E" w:rsidR="004423C2" w:rsidRDefault="00391970" w:rsidP="002D765F">
      <w:r>
        <w:t>Based on th</w:t>
      </w:r>
      <w:r w:rsidR="0083414A">
        <w:t>ese facts</w:t>
      </w:r>
      <w:r>
        <w:t xml:space="preserve">, we could conclude that Vahey et al. (2015) did not in fact employ the Hunter &amp; Schmidt style meta-analysis specified in Field &amp; Gillett (2010), as stated. It is possible they ran more than one type or implementation of the meta-analyses implemented in these scripts and reported them as one, or perhaps they modified the analytic strategy in an undisclosed way. </w:t>
      </w:r>
    </w:p>
    <w:p w14:paraId="3312846D" w14:textId="77777777" w:rsidR="002D765F" w:rsidRDefault="00000000" w:rsidP="002D765F">
      <w:r w:rsidRPr="00034410">
        <w:t xml:space="preserve">In light of this, I therefore altered the implementations in multiple ways in order to attempt to reproduce Vahey et al.’s (2015) results. </w:t>
      </w:r>
      <w:r w:rsidR="002D765F">
        <w:t>The code used to implement each verification attempt, notes on what was modified from the default original code, and the results of the meta-analyses are reported in Table 3.</w:t>
      </w:r>
      <w:r w:rsidR="002D765F" w:rsidRPr="00772E42">
        <w:t xml:space="preserve"> </w:t>
      </w:r>
      <w:r w:rsidR="002D765F" w:rsidRPr="00034410">
        <w:t xml:space="preserve">Copies of all original and </w:t>
      </w:r>
      <w:r w:rsidR="002D765F">
        <w:t>modified</w:t>
      </w:r>
      <w:r w:rsidR="002D765F" w:rsidRPr="00034410">
        <w:t xml:space="preserve"> scripts are available in the supplementary materials.</w:t>
      </w:r>
    </w:p>
    <w:p w14:paraId="4A5FAC7C" w14:textId="77777777" w:rsidR="00442CE7" w:rsidRDefault="00442CE7">
      <w:pPr>
        <w:ind w:firstLine="0"/>
        <w:jc w:val="left"/>
        <w:rPr>
          <w:b/>
          <w:bCs/>
        </w:rPr>
      </w:pPr>
      <w:r>
        <w:br w:type="page"/>
      </w:r>
    </w:p>
    <w:p w14:paraId="5368E63D" w14:textId="77777777" w:rsidR="00442CE7" w:rsidRDefault="00442CE7" w:rsidP="00391E0E">
      <w:pPr>
        <w:pStyle w:val="Heading3"/>
        <w:sectPr w:rsidR="00442CE7" w:rsidSect="008153E3">
          <w:type w:val="continuous"/>
          <w:pgSz w:w="11900" w:h="16840"/>
          <w:pgMar w:top="1440" w:right="1440" w:bottom="1440" w:left="1440" w:header="709" w:footer="709" w:gutter="0"/>
          <w:cols w:num="2" w:space="340"/>
          <w:titlePg/>
          <w:docGrid w:linePitch="360"/>
          <w15:footnoteColumns w:val="1"/>
        </w:sectPr>
      </w:pPr>
    </w:p>
    <w:p w14:paraId="39223314" w14:textId="77777777" w:rsidR="00442CE7" w:rsidRPr="00772DE7" w:rsidRDefault="00442CE7" w:rsidP="00442CE7">
      <w:pPr>
        <w:ind w:firstLine="0"/>
        <w:jc w:val="left"/>
        <w:rPr>
          <w:rFonts w:eastAsia="MS Mincho"/>
          <w:b/>
          <w:bCs/>
          <w:color w:val="auto"/>
          <w:kern w:val="2"/>
          <w:sz w:val="16"/>
          <w:szCs w:val="16"/>
          <w:lang w:val="en-CH"/>
          <w14:ligatures w14:val="standardContextual"/>
        </w:rPr>
      </w:pPr>
      <w:r w:rsidRPr="00772DE7">
        <w:rPr>
          <w:rFonts w:eastAsia="MS Mincho"/>
          <w:b/>
          <w:bCs/>
          <w:color w:val="auto"/>
          <w:kern w:val="2"/>
          <w:sz w:val="16"/>
          <w:szCs w:val="16"/>
          <w:lang w:val="en-CH"/>
          <w14:ligatures w14:val="standardContextual"/>
        </w:rPr>
        <w:lastRenderedPageBreak/>
        <w:t xml:space="preserve">Table </w:t>
      </w:r>
      <w:r>
        <w:rPr>
          <w:rFonts w:eastAsia="MS Mincho"/>
          <w:b/>
          <w:bCs/>
          <w:color w:val="auto"/>
          <w:kern w:val="2"/>
          <w:sz w:val="16"/>
          <w:szCs w:val="16"/>
          <w:lang w:val="en-CH"/>
          <w14:ligatures w14:val="standardContextual"/>
        </w:rPr>
        <w:t>2</w:t>
      </w:r>
      <w:r w:rsidRPr="00772DE7">
        <w:rPr>
          <w:rFonts w:eastAsia="MS Mincho"/>
          <w:b/>
          <w:bCs/>
          <w:color w:val="auto"/>
          <w:kern w:val="2"/>
          <w:sz w:val="16"/>
          <w:szCs w:val="16"/>
          <w:lang w:val="en-CH"/>
          <w14:ligatures w14:val="standardContextual"/>
        </w:rPr>
        <w:t xml:space="preserve">. Alignment between the results reported in Vahey et al. (2015) and Field’s SPSS scripts accompanying Field &amp; Gillett (2010) </w:t>
      </w:r>
    </w:p>
    <w:p w14:paraId="4EFE53C1" w14:textId="77777777" w:rsidR="00442CE7" w:rsidRDefault="00442CE7" w:rsidP="00442CE7">
      <w:pPr>
        <w:ind w:firstLine="0"/>
        <w:jc w:val="left"/>
        <w:rPr>
          <w:rFonts w:eastAsia="MS Mincho"/>
          <w:color w:val="auto"/>
          <w:kern w:val="2"/>
          <w:sz w:val="16"/>
          <w:szCs w:val="16"/>
          <w:lang w:val="en-CH"/>
          <w14:ligatures w14:val="standardContextual"/>
        </w:rPr>
        <w:sectPr w:rsidR="00442CE7" w:rsidSect="00442CE7">
          <w:pgSz w:w="16840" w:h="11900" w:orient="landscape"/>
          <w:pgMar w:top="1440" w:right="1440" w:bottom="1440" w:left="1440" w:header="709" w:footer="709" w:gutter="0"/>
          <w:cols w:space="340"/>
          <w:titlePg/>
          <w:docGrid w:linePitch="360"/>
          <w15:footnoteColumns w:val="1"/>
        </w:sectPr>
      </w:pPr>
    </w:p>
    <w:p w14:paraId="700E4E6B" w14:textId="77777777" w:rsidR="00442CE7" w:rsidRPr="007C5953" w:rsidRDefault="00442CE7" w:rsidP="00442CE7">
      <w:pPr>
        <w:ind w:firstLine="0"/>
        <w:jc w:val="left"/>
        <w:rPr>
          <w:rFonts w:eastAsia="MS Mincho"/>
          <w:color w:val="auto"/>
          <w:kern w:val="2"/>
          <w:sz w:val="16"/>
          <w:szCs w:val="16"/>
          <w:lang w:val="en-CH"/>
          <w14:ligatures w14:val="standardContextual"/>
        </w:rPr>
      </w:pPr>
    </w:p>
    <w:tbl>
      <w:tblPr>
        <w:tblStyle w:val="TableGrid1"/>
        <w:tblW w:w="11070" w:type="dxa"/>
        <w:jc w:val="center"/>
        <w:tblLayout w:type="fixed"/>
        <w:tblLook w:val="04A0" w:firstRow="1" w:lastRow="0" w:firstColumn="1" w:lastColumn="0" w:noHBand="0" w:noVBand="1"/>
      </w:tblPr>
      <w:tblGrid>
        <w:gridCol w:w="6559"/>
        <w:gridCol w:w="538"/>
        <w:gridCol w:w="538"/>
        <w:gridCol w:w="717"/>
        <w:gridCol w:w="1728"/>
        <w:gridCol w:w="990"/>
      </w:tblGrid>
      <w:tr w:rsidR="00442CE7" w:rsidRPr="007C5953" w14:paraId="64433D25" w14:textId="77777777" w:rsidTr="00442CE7">
        <w:trPr>
          <w:trHeight w:val="180"/>
          <w:jc w:val="center"/>
        </w:trPr>
        <w:tc>
          <w:tcPr>
            <w:tcW w:w="6559" w:type="dxa"/>
            <w:tcBorders>
              <w:top w:val="single" w:sz="4" w:space="0" w:color="auto"/>
              <w:left w:val="nil"/>
              <w:bottom w:val="single" w:sz="4" w:space="0" w:color="auto"/>
              <w:right w:val="nil"/>
            </w:tcBorders>
            <w:vAlign w:val="center"/>
            <w:hideMark/>
          </w:tcPr>
          <w:p w14:paraId="6FE35C00" w14:textId="77777777" w:rsidR="00442CE7" w:rsidRPr="007C5953" w:rsidRDefault="00442CE7" w:rsidP="002D69CC">
            <w:pPr>
              <w:ind w:firstLine="0"/>
              <w:jc w:val="left"/>
              <w:rPr>
                <w:rFonts w:eastAsia="MS Mincho"/>
                <w:color w:val="auto"/>
                <w:sz w:val="16"/>
                <w:szCs w:val="16"/>
              </w:rPr>
            </w:pPr>
            <w:r>
              <w:rPr>
                <w:rFonts w:eastAsia="MS Mincho"/>
                <w:color w:val="auto"/>
                <w:sz w:val="16"/>
                <w:szCs w:val="16"/>
              </w:rPr>
              <w:t>Source</w:t>
            </w:r>
          </w:p>
        </w:tc>
        <w:tc>
          <w:tcPr>
            <w:tcW w:w="538" w:type="dxa"/>
            <w:tcBorders>
              <w:top w:val="single" w:sz="4" w:space="0" w:color="auto"/>
              <w:left w:val="nil"/>
              <w:bottom w:val="single" w:sz="4" w:space="0" w:color="auto"/>
              <w:right w:val="nil"/>
            </w:tcBorders>
            <w:vAlign w:val="center"/>
            <w:hideMark/>
          </w:tcPr>
          <w:p w14:paraId="004D52E1" w14:textId="77777777" w:rsidR="00442CE7" w:rsidRPr="007C5953" w:rsidRDefault="00442CE7" w:rsidP="002D69CC">
            <w:pPr>
              <w:ind w:firstLine="0"/>
              <w:jc w:val="center"/>
              <w:rPr>
                <w:rFonts w:eastAsia="MS Mincho"/>
                <w:color w:val="auto"/>
                <w:sz w:val="16"/>
                <w:szCs w:val="16"/>
              </w:rPr>
            </w:pPr>
            <m:oMathPara>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m:oMathPara>
          </w:p>
        </w:tc>
        <w:tc>
          <w:tcPr>
            <w:tcW w:w="538" w:type="dxa"/>
            <w:tcBorders>
              <w:top w:val="single" w:sz="4" w:space="0" w:color="auto"/>
              <w:left w:val="nil"/>
              <w:bottom w:val="single" w:sz="4" w:space="0" w:color="auto"/>
              <w:right w:val="nil"/>
            </w:tcBorders>
            <w:vAlign w:val="center"/>
            <w:hideMark/>
          </w:tcPr>
          <w:p w14:paraId="3171445A"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CIs</w:t>
            </w:r>
          </w:p>
        </w:tc>
        <w:tc>
          <w:tcPr>
            <w:tcW w:w="717" w:type="dxa"/>
            <w:tcBorders>
              <w:top w:val="single" w:sz="4" w:space="0" w:color="auto"/>
              <w:left w:val="nil"/>
              <w:bottom w:val="single" w:sz="4" w:space="0" w:color="auto"/>
              <w:right w:val="nil"/>
            </w:tcBorders>
            <w:noWrap/>
            <w:vAlign w:val="center"/>
            <w:hideMark/>
          </w:tcPr>
          <w:p w14:paraId="6157F687"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CRs</w:t>
            </w:r>
          </w:p>
        </w:tc>
        <w:tc>
          <w:tcPr>
            <w:tcW w:w="1728" w:type="dxa"/>
            <w:tcBorders>
              <w:top w:val="single" w:sz="4" w:space="0" w:color="auto"/>
              <w:left w:val="nil"/>
              <w:bottom w:val="single" w:sz="4" w:space="0" w:color="auto"/>
              <w:right w:val="nil"/>
            </w:tcBorders>
            <w:vAlign w:val="center"/>
          </w:tcPr>
          <w:p w14:paraId="06998C5D"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Adjustments &amp; Transformations</w:t>
            </w:r>
          </w:p>
        </w:tc>
        <w:tc>
          <w:tcPr>
            <w:tcW w:w="990" w:type="dxa"/>
            <w:tcBorders>
              <w:top w:val="single" w:sz="4" w:space="0" w:color="auto"/>
              <w:left w:val="nil"/>
              <w:bottom w:val="single" w:sz="4" w:space="0" w:color="auto"/>
              <w:right w:val="nil"/>
            </w:tcBorders>
            <w:vAlign w:val="center"/>
          </w:tcPr>
          <w:p w14:paraId="4BAA6DCD"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Employs reliabiltiy estimates</w:t>
            </w:r>
          </w:p>
        </w:tc>
      </w:tr>
      <w:tr w:rsidR="00442CE7" w:rsidRPr="007C5953" w14:paraId="2ED3B2E8" w14:textId="77777777" w:rsidTr="00442CE7">
        <w:trPr>
          <w:trHeight w:val="512"/>
          <w:jc w:val="center"/>
        </w:trPr>
        <w:tc>
          <w:tcPr>
            <w:tcW w:w="6559" w:type="dxa"/>
            <w:tcBorders>
              <w:top w:val="single" w:sz="4" w:space="0" w:color="auto"/>
              <w:left w:val="nil"/>
              <w:bottom w:val="nil"/>
              <w:right w:val="nil"/>
            </w:tcBorders>
            <w:vAlign w:val="center"/>
            <w:hideMark/>
          </w:tcPr>
          <w:p w14:paraId="028D8EF5" w14:textId="77777777" w:rsidR="00442CE7" w:rsidRPr="007C5953" w:rsidRDefault="00442CE7" w:rsidP="002D69CC">
            <w:pPr>
              <w:ind w:firstLine="0"/>
              <w:jc w:val="left"/>
              <w:rPr>
                <w:rFonts w:eastAsia="MS Mincho"/>
                <w:color w:val="auto"/>
                <w:sz w:val="16"/>
                <w:szCs w:val="16"/>
              </w:rPr>
            </w:pPr>
            <w:r w:rsidRPr="007C5953">
              <w:rPr>
                <w:rFonts w:eastAsia="MS Mincho"/>
                <w:color w:val="auto"/>
                <w:sz w:val="16"/>
                <w:szCs w:val="16"/>
              </w:rPr>
              <w:t>Vahey et al. (2015)</w:t>
            </w:r>
          </w:p>
        </w:tc>
        <w:tc>
          <w:tcPr>
            <w:tcW w:w="538" w:type="dxa"/>
            <w:tcBorders>
              <w:top w:val="single" w:sz="4" w:space="0" w:color="auto"/>
              <w:left w:val="nil"/>
              <w:bottom w:val="nil"/>
              <w:right w:val="nil"/>
            </w:tcBorders>
            <w:shd w:val="clear" w:color="auto" w:fill="D9D9D9"/>
            <w:vAlign w:val="center"/>
            <w:hideMark/>
          </w:tcPr>
          <w:p w14:paraId="0BB210AB"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single" w:sz="4" w:space="0" w:color="auto"/>
              <w:left w:val="nil"/>
              <w:bottom w:val="nil"/>
              <w:right w:val="nil"/>
            </w:tcBorders>
            <w:shd w:val="clear" w:color="auto" w:fill="D9D9D9"/>
            <w:vAlign w:val="center"/>
            <w:hideMark/>
          </w:tcPr>
          <w:p w14:paraId="4936246C"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single" w:sz="4" w:space="0" w:color="auto"/>
              <w:left w:val="nil"/>
              <w:bottom w:val="nil"/>
              <w:right w:val="nil"/>
            </w:tcBorders>
            <w:shd w:val="clear" w:color="auto" w:fill="D9D9D9"/>
            <w:noWrap/>
            <w:vAlign w:val="center"/>
            <w:hideMark/>
          </w:tcPr>
          <w:p w14:paraId="3D202BD3"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single" w:sz="4" w:space="0" w:color="auto"/>
              <w:left w:val="nil"/>
              <w:bottom w:val="nil"/>
              <w:right w:val="nil"/>
            </w:tcBorders>
            <w:shd w:val="clear" w:color="auto" w:fill="D9D9D9"/>
            <w:vAlign w:val="center"/>
          </w:tcPr>
          <w:p w14:paraId="163E1E17"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 xml:space="preserve">Likely </w:t>
            </w:r>
          </w:p>
          <w:p w14:paraId="68150310"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w:t>
            </w:r>
          </w:p>
        </w:tc>
        <w:tc>
          <w:tcPr>
            <w:tcW w:w="990" w:type="dxa"/>
            <w:tcBorders>
              <w:top w:val="single" w:sz="4" w:space="0" w:color="auto"/>
              <w:left w:val="nil"/>
              <w:bottom w:val="nil"/>
              <w:right w:val="nil"/>
            </w:tcBorders>
            <w:shd w:val="clear" w:color="auto" w:fill="D9D9D9"/>
            <w:vAlign w:val="center"/>
          </w:tcPr>
          <w:p w14:paraId="09236B2F"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No</w:t>
            </w:r>
          </w:p>
        </w:tc>
      </w:tr>
      <w:tr w:rsidR="00442CE7" w:rsidRPr="007C5953" w14:paraId="6ADE200E" w14:textId="77777777" w:rsidTr="00442CE7">
        <w:trPr>
          <w:trHeight w:val="550"/>
          <w:jc w:val="center"/>
        </w:trPr>
        <w:tc>
          <w:tcPr>
            <w:tcW w:w="6559" w:type="dxa"/>
            <w:tcBorders>
              <w:top w:val="nil"/>
              <w:left w:val="nil"/>
              <w:bottom w:val="nil"/>
              <w:right w:val="nil"/>
            </w:tcBorders>
            <w:vAlign w:val="center"/>
            <w:hideMark/>
          </w:tcPr>
          <w:p w14:paraId="0A83370A" w14:textId="77777777" w:rsidR="00442CE7" w:rsidRPr="007C5953" w:rsidRDefault="00442CE7" w:rsidP="002D69CC">
            <w:pPr>
              <w:ind w:firstLine="0"/>
              <w:jc w:val="left"/>
              <w:rPr>
                <w:rFonts w:eastAsia="MS Mincho"/>
                <w:color w:val="auto"/>
                <w:sz w:val="16"/>
                <w:szCs w:val="16"/>
              </w:rPr>
            </w:pPr>
            <w:r w:rsidRPr="007C5953">
              <w:rPr>
                <w:rFonts w:eastAsia="MS Mincho"/>
                <w:color w:val="auto"/>
                <w:sz w:val="16"/>
                <w:szCs w:val="16"/>
              </w:rPr>
              <w:t>Hunter &amp; Schmidt meta-analysis via Field’s “h_s_syntax.sps”</w:t>
            </w:r>
          </w:p>
        </w:tc>
        <w:tc>
          <w:tcPr>
            <w:tcW w:w="538" w:type="dxa"/>
            <w:tcBorders>
              <w:top w:val="nil"/>
              <w:left w:val="nil"/>
              <w:bottom w:val="nil"/>
              <w:right w:val="nil"/>
            </w:tcBorders>
            <w:shd w:val="clear" w:color="auto" w:fill="D9D9D9"/>
            <w:vAlign w:val="center"/>
            <w:hideMark/>
          </w:tcPr>
          <w:p w14:paraId="66E33C6B"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shd w:val="clear" w:color="auto" w:fill="D9D9D9"/>
            <w:vAlign w:val="center"/>
            <w:hideMark/>
          </w:tcPr>
          <w:p w14:paraId="3691C125"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nil"/>
              <w:left w:val="nil"/>
              <w:bottom w:val="nil"/>
              <w:right w:val="nil"/>
            </w:tcBorders>
            <w:shd w:val="clear" w:color="auto" w:fill="D9D9D9"/>
            <w:noWrap/>
            <w:vAlign w:val="center"/>
            <w:hideMark/>
          </w:tcPr>
          <w:p w14:paraId="10AB6DFA"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nil"/>
              <w:right w:val="nil"/>
            </w:tcBorders>
            <w:shd w:val="clear" w:color="auto" w:fill="auto"/>
            <w:vAlign w:val="center"/>
          </w:tcPr>
          <w:p w14:paraId="1BA6D8E1" w14:textId="77777777" w:rsidR="00442CE7" w:rsidRPr="007C5953" w:rsidRDefault="00442CE7" w:rsidP="002D69CC">
            <w:pPr>
              <w:ind w:firstLine="0"/>
              <w:jc w:val="center"/>
              <w:rPr>
                <w:rFonts w:eastAsia="MS Mincho"/>
                <w:color w:val="auto"/>
                <w:sz w:val="16"/>
                <w:szCs w:val="16"/>
                <w:highlight w:val="yellow"/>
              </w:rPr>
            </w:pPr>
            <w:r w:rsidRPr="007C5953">
              <w:rPr>
                <w:rFonts w:eastAsia="MS Mincho"/>
                <w:color w:val="auto"/>
                <w:sz w:val="16"/>
                <w:szCs w:val="16"/>
              </w:rPr>
              <w:t>No</w:t>
            </w:r>
          </w:p>
        </w:tc>
        <w:tc>
          <w:tcPr>
            <w:tcW w:w="990" w:type="dxa"/>
            <w:tcBorders>
              <w:top w:val="nil"/>
              <w:left w:val="nil"/>
              <w:bottom w:val="nil"/>
              <w:right w:val="nil"/>
            </w:tcBorders>
            <w:vAlign w:val="center"/>
          </w:tcPr>
          <w:p w14:paraId="6ADAE708"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Yes</w:t>
            </w:r>
          </w:p>
        </w:tc>
      </w:tr>
      <w:tr w:rsidR="00442CE7" w:rsidRPr="007C5953" w14:paraId="287317DB" w14:textId="77777777" w:rsidTr="00442CE7">
        <w:trPr>
          <w:trHeight w:val="756"/>
          <w:jc w:val="center"/>
        </w:trPr>
        <w:tc>
          <w:tcPr>
            <w:tcW w:w="6559" w:type="dxa"/>
            <w:tcBorders>
              <w:top w:val="nil"/>
              <w:left w:val="nil"/>
              <w:bottom w:val="nil"/>
              <w:right w:val="nil"/>
            </w:tcBorders>
            <w:vAlign w:val="center"/>
            <w:hideMark/>
          </w:tcPr>
          <w:p w14:paraId="6680A68E" w14:textId="77777777" w:rsidR="00442CE7" w:rsidRPr="007C5953" w:rsidRDefault="00442CE7" w:rsidP="002D69CC">
            <w:pPr>
              <w:ind w:firstLine="0"/>
              <w:jc w:val="left"/>
              <w:rPr>
                <w:rFonts w:eastAsia="MS Mincho"/>
                <w:color w:val="auto"/>
                <w:sz w:val="16"/>
                <w:szCs w:val="16"/>
              </w:rPr>
            </w:pPr>
            <w:r w:rsidRPr="007C5953">
              <w:rPr>
                <w:rFonts w:eastAsia="MS Mincho"/>
                <w:color w:val="auto"/>
                <w:sz w:val="16"/>
                <w:szCs w:val="16"/>
              </w:rPr>
              <w:t>Hunter &amp; Schmidt meta-analysis via Field</w:t>
            </w:r>
            <w:r>
              <w:rPr>
                <w:rFonts w:eastAsia="MS Mincho"/>
                <w:color w:val="auto"/>
                <w:sz w:val="16"/>
                <w:szCs w:val="16"/>
              </w:rPr>
              <w:t xml:space="preserve">’s </w:t>
            </w:r>
            <w:r w:rsidRPr="007C5953">
              <w:rPr>
                <w:rFonts w:eastAsia="MS Mincho"/>
                <w:color w:val="auto"/>
                <w:sz w:val="16"/>
                <w:szCs w:val="16"/>
              </w:rPr>
              <w:t>“Meta_Basic_r.sps”</w:t>
            </w:r>
          </w:p>
        </w:tc>
        <w:tc>
          <w:tcPr>
            <w:tcW w:w="538" w:type="dxa"/>
            <w:tcBorders>
              <w:top w:val="nil"/>
              <w:left w:val="nil"/>
              <w:bottom w:val="nil"/>
              <w:right w:val="nil"/>
            </w:tcBorders>
            <w:shd w:val="clear" w:color="auto" w:fill="D9D9D9"/>
            <w:vAlign w:val="center"/>
            <w:hideMark/>
          </w:tcPr>
          <w:p w14:paraId="70827DF5"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vAlign w:val="center"/>
            <w:hideMark/>
          </w:tcPr>
          <w:p w14:paraId="5927212E"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No</w:t>
            </w:r>
          </w:p>
        </w:tc>
        <w:tc>
          <w:tcPr>
            <w:tcW w:w="717" w:type="dxa"/>
            <w:tcBorders>
              <w:top w:val="nil"/>
              <w:left w:val="nil"/>
              <w:bottom w:val="nil"/>
              <w:right w:val="nil"/>
            </w:tcBorders>
            <w:shd w:val="clear" w:color="auto" w:fill="D9D9D9"/>
            <w:noWrap/>
            <w:vAlign w:val="center"/>
            <w:hideMark/>
          </w:tcPr>
          <w:p w14:paraId="4D30C13E"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nil"/>
              <w:right w:val="nil"/>
            </w:tcBorders>
            <w:shd w:val="clear" w:color="auto" w:fill="auto"/>
            <w:vAlign w:val="center"/>
          </w:tcPr>
          <w:p w14:paraId="62725810"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Overton corrections,</w:t>
            </w:r>
          </w:p>
          <w:p w14:paraId="57A95745"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 xml:space="preserve"> for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w:r w:rsidRPr="007C5953">
              <w:rPr>
                <w:rFonts w:eastAsia="MS Mincho"/>
                <w:color w:val="auto"/>
                <w:sz w:val="16"/>
                <w:szCs w:val="16"/>
              </w:rPr>
              <w:t xml:space="preserve"> but not CRs</w:t>
            </w:r>
          </w:p>
        </w:tc>
        <w:tc>
          <w:tcPr>
            <w:tcW w:w="990" w:type="dxa"/>
            <w:tcBorders>
              <w:top w:val="nil"/>
              <w:left w:val="nil"/>
              <w:bottom w:val="nil"/>
              <w:right w:val="nil"/>
            </w:tcBorders>
            <w:shd w:val="clear" w:color="auto" w:fill="D9D9D9"/>
            <w:vAlign w:val="center"/>
          </w:tcPr>
          <w:p w14:paraId="1685DCC4"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No</w:t>
            </w:r>
          </w:p>
        </w:tc>
      </w:tr>
      <w:tr w:rsidR="00442CE7" w:rsidRPr="007C5953" w14:paraId="7BAB5BEC" w14:textId="77777777" w:rsidTr="00442CE7">
        <w:trPr>
          <w:trHeight w:val="756"/>
          <w:jc w:val="center"/>
        </w:trPr>
        <w:tc>
          <w:tcPr>
            <w:tcW w:w="6559" w:type="dxa"/>
            <w:tcBorders>
              <w:top w:val="nil"/>
              <w:left w:val="nil"/>
              <w:bottom w:val="nil"/>
              <w:right w:val="nil"/>
            </w:tcBorders>
            <w:vAlign w:val="center"/>
          </w:tcPr>
          <w:p w14:paraId="6266FF6D" w14:textId="77777777" w:rsidR="00442CE7" w:rsidRPr="007C5953" w:rsidRDefault="00442CE7" w:rsidP="002D69CC">
            <w:pPr>
              <w:ind w:firstLine="0"/>
              <w:jc w:val="left"/>
              <w:rPr>
                <w:rFonts w:eastAsia="MS Mincho"/>
                <w:color w:val="auto"/>
                <w:sz w:val="16"/>
                <w:szCs w:val="16"/>
              </w:rPr>
            </w:pPr>
            <w:r w:rsidRPr="007C5953">
              <w:rPr>
                <w:rFonts w:eastAsia="MS Mincho"/>
                <w:color w:val="auto"/>
                <w:sz w:val="16"/>
                <w:szCs w:val="16"/>
              </w:rPr>
              <w:t>Hedges and colleagues meta-analysis via Field</w:t>
            </w:r>
            <w:r>
              <w:rPr>
                <w:rFonts w:eastAsia="MS Mincho"/>
                <w:color w:val="auto"/>
                <w:sz w:val="16"/>
                <w:szCs w:val="16"/>
              </w:rPr>
              <w:t>’s</w:t>
            </w:r>
            <w:r w:rsidRPr="007C5953">
              <w:rPr>
                <w:rFonts w:eastAsia="MS Mincho"/>
                <w:color w:val="auto"/>
                <w:sz w:val="16"/>
                <w:szCs w:val="16"/>
              </w:rPr>
              <w:t xml:space="preserve"> “Meta_Basic_r.sps”</w:t>
            </w:r>
          </w:p>
        </w:tc>
        <w:tc>
          <w:tcPr>
            <w:tcW w:w="538" w:type="dxa"/>
            <w:tcBorders>
              <w:top w:val="nil"/>
              <w:left w:val="nil"/>
              <w:bottom w:val="nil"/>
              <w:right w:val="nil"/>
            </w:tcBorders>
            <w:shd w:val="clear" w:color="auto" w:fill="D9D9D9"/>
            <w:vAlign w:val="center"/>
          </w:tcPr>
          <w:p w14:paraId="2461F4C1"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shd w:val="clear" w:color="auto" w:fill="D9D9D9"/>
            <w:vAlign w:val="center"/>
          </w:tcPr>
          <w:p w14:paraId="5CF76920"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nil"/>
              <w:left w:val="nil"/>
              <w:bottom w:val="nil"/>
              <w:right w:val="nil"/>
            </w:tcBorders>
            <w:shd w:val="clear" w:color="auto" w:fill="auto"/>
            <w:noWrap/>
            <w:vAlign w:val="center"/>
          </w:tcPr>
          <w:p w14:paraId="1A88E8BD"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No</w:t>
            </w:r>
          </w:p>
        </w:tc>
        <w:tc>
          <w:tcPr>
            <w:tcW w:w="1728" w:type="dxa"/>
            <w:tcBorders>
              <w:top w:val="nil"/>
              <w:left w:val="nil"/>
              <w:bottom w:val="nil"/>
              <w:right w:val="nil"/>
            </w:tcBorders>
            <w:shd w:val="clear" w:color="auto" w:fill="auto"/>
            <w:vAlign w:val="center"/>
          </w:tcPr>
          <w:p w14:paraId="115554A8"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Overton corrections,</w:t>
            </w:r>
          </w:p>
          <w:p w14:paraId="119D7B23"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p>
        </w:tc>
        <w:tc>
          <w:tcPr>
            <w:tcW w:w="990" w:type="dxa"/>
            <w:tcBorders>
              <w:top w:val="nil"/>
              <w:left w:val="nil"/>
              <w:bottom w:val="nil"/>
              <w:right w:val="nil"/>
            </w:tcBorders>
            <w:shd w:val="clear" w:color="auto" w:fill="D9D9D9"/>
            <w:vAlign w:val="center"/>
          </w:tcPr>
          <w:p w14:paraId="6189B9D7"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No</w:t>
            </w:r>
          </w:p>
        </w:tc>
      </w:tr>
      <w:tr w:rsidR="00442CE7" w:rsidRPr="007C5953" w14:paraId="34A7A719" w14:textId="77777777" w:rsidTr="00442CE7">
        <w:trPr>
          <w:trHeight w:val="720"/>
          <w:jc w:val="center"/>
        </w:trPr>
        <w:tc>
          <w:tcPr>
            <w:tcW w:w="6559" w:type="dxa"/>
            <w:tcBorders>
              <w:top w:val="nil"/>
              <w:left w:val="nil"/>
              <w:bottom w:val="single" w:sz="4" w:space="0" w:color="auto"/>
              <w:right w:val="nil"/>
            </w:tcBorders>
            <w:vAlign w:val="center"/>
          </w:tcPr>
          <w:p w14:paraId="77F25F5F" w14:textId="77777777" w:rsidR="00442CE7" w:rsidRPr="007C5953" w:rsidRDefault="00442CE7" w:rsidP="002D69CC">
            <w:pPr>
              <w:ind w:firstLine="0"/>
              <w:jc w:val="left"/>
              <w:rPr>
                <w:rFonts w:eastAsia="MS Mincho"/>
                <w:color w:val="auto"/>
                <w:sz w:val="16"/>
                <w:szCs w:val="16"/>
              </w:rPr>
            </w:pPr>
            <w:r w:rsidRPr="007C5953">
              <w:rPr>
                <w:rFonts w:eastAsia="MS Mincho"/>
                <w:color w:val="auto"/>
                <w:sz w:val="16"/>
                <w:szCs w:val="16"/>
              </w:rPr>
              <w:t xml:space="preserve">Hunter &amp; Schmidt meta-analysis via </w:t>
            </w:r>
            <w:r>
              <w:rPr>
                <w:rFonts w:eastAsia="MS Mincho"/>
                <w:color w:val="auto"/>
                <w:sz w:val="16"/>
                <w:szCs w:val="16"/>
              </w:rPr>
              <w:t xml:space="preserve">a modification of </w:t>
            </w:r>
            <w:r w:rsidRPr="007C5953">
              <w:rPr>
                <w:rFonts w:eastAsia="MS Mincho"/>
                <w:color w:val="auto"/>
                <w:sz w:val="16"/>
                <w:szCs w:val="16"/>
              </w:rPr>
              <w:t>Field</w:t>
            </w:r>
            <w:r>
              <w:rPr>
                <w:rFonts w:eastAsia="MS Mincho"/>
                <w:color w:val="auto"/>
                <w:sz w:val="16"/>
                <w:szCs w:val="16"/>
              </w:rPr>
              <w:t xml:space="preserve">’s </w:t>
            </w:r>
            <w:r w:rsidRPr="007C5953">
              <w:rPr>
                <w:rFonts w:eastAsia="MS Mincho"/>
                <w:color w:val="auto"/>
                <w:sz w:val="16"/>
                <w:szCs w:val="16"/>
              </w:rPr>
              <w:t>“Meta_Basic_r.sps” to remove apparently erroneuous Overton correction</w:t>
            </w:r>
            <w:r>
              <w:rPr>
                <w:rFonts w:eastAsia="MS Mincho"/>
                <w:color w:val="auto"/>
                <w:sz w:val="16"/>
                <w:szCs w:val="16"/>
              </w:rPr>
              <w:t>**</w:t>
            </w:r>
          </w:p>
        </w:tc>
        <w:tc>
          <w:tcPr>
            <w:tcW w:w="538" w:type="dxa"/>
            <w:tcBorders>
              <w:top w:val="nil"/>
              <w:left w:val="nil"/>
              <w:bottom w:val="single" w:sz="4" w:space="0" w:color="auto"/>
              <w:right w:val="nil"/>
            </w:tcBorders>
            <w:shd w:val="clear" w:color="auto" w:fill="D9D9D9"/>
            <w:vAlign w:val="center"/>
          </w:tcPr>
          <w:p w14:paraId="2841BC45"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single" w:sz="4" w:space="0" w:color="auto"/>
              <w:right w:val="nil"/>
            </w:tcBorders>
            <w:vAlign w:val="center"/>
          </w:tcPr>
          <w:p w14:paraId="7CE0672C"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No</w:t>
            </w:r>
          </w:p>
        </w:tc>
        <w:tc>
          <w:tcPr>
            <w:tcW w:w="717" w:type="dxa"/>
            <w:tcBorders>
              <w:top w:val="nil"/>
              <w:left w:val="nil"/>
              <w:bottom w:val="single" w:sz="4" w:space="0" w:color="auto"/>
              <w:right w:val="nil"/>
            </w:tcBorders>
            <w:shd w:val="clear" w:color="auto" w:fill="D9D9D9"/>
            <w:noWrap/>
            <w:vAlign w:val="center"/>
          </w:tcPr>
          <w:p w14:paraId="47E30775"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single" w:sz="4" w:space="0" w:color="auto"/>
              <w:right w:val="nil"/>
            </w:tcBorders>
            <w:shd w:val="clear" w:color="auto" w:fill="D9D9D9"/>
            <w:vAlign w:val="center"/>
          </w:tcPr>
          <w:p w14:paraId="6BA1F2BC"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p>
        </w:tc>
        <w:tc>
          <w:tcPr>
            <w:tcW w:w="990" w:type="dxa"/>
            <w:tcBorders>
              <w:top w:val="nil"/>
              <w:left w:val="nil"/>
              <w:bottom w:val="single" w:sz="4" w:space="0" w:color="auto"/>
              <w:right w:val="nil"/>
            </w:tcBorders>
            <w:shd w:val="clear" w:color="auto" w:fill="D9D9D9"/>
            <w:vAlign w:val="center"/>
          </w:tcPr>
          <w:p w14:paraId="3EEA1154" w14:textId="77777777" w:rsidR="00442CE7" w:rsidRPr="007C5953" w:rsidRDefault="00442CE7" w:rsidP="002D69CC">
            <w:pPr>
              <w:ind w:firstLine="0"/>
              <w:jc w:val="center"/>
              <w:rPr>
                <w:rFonts w:eastAsia="MS Mincho"/>
                <w:color w:val="auto"/>
                <w:sz w:val="16"/>
                <w:szCs w:val="16"/>
              </w:rPr>
            </w:pPr>
            <w:r w:rsidRPr="007C5953">
              <w:rPr>
                <w:rFonts w:eastAsia="MS Mincho"/>
                <w:color w:val="auto"/>
                <w:sz w:val="16"/>
                <w:szCs w:val="16"/>
              </w:rPr>
              <w:t>No</w:t>
            </w:r>
          </w:p>
        </w:tc>
      </w:tr>
      <w:tr w:rsidR="00442CE7" w:rsidRPr="007C5953" w14:paraId="4C08C0F6" w14:textId="77777777" w:rsidTr="00442CE7">
        <w:trPr>
          <w:trHeight w:val="1845"/>
          <w:jc w:val="center"/>
        </w:trPr>
        <w:tc>
          <w:tcPr>
            <w:tcW w:w="11070" w:type="dxa"/>
            <w:gridSpan w:val="6"/>
            <w:tcBorders>
              <w:top w:val="single" w:sz="4" w:space="0" w:color="auto"/>
              <w:left w:val="nil"/>
              <w:bottom w:val="nil"/>
              <w:right w:val="nil"/>
            </w:tcBorders>
            <w:vAlign w:val="center"/>
          </w:tcPr>
          <w:p w14:paraId="1EC22CEC" w14:textId="77777777" w:rsidR="00442CE7" w:rsidRPr="007C5953" w:rsidRDefault="00442CE7" w:rsidP="002D69CC">
            <w:pPr>
              <w:ind w:firstLine="0"/>
              <w:jc w:val="left"/>
              <w:rPr>
                <w:rFonts w:eastAsia="MS Mincho"/>
                <w:color w:val="auto"/>
                <w:sz w:val="16"/>
                <w:szCs w:val="16"/>
              </w:rPr>
            </w:pPr>
            <w:r w:rsidRPr="007C5953">
              <w:rPr>
                <w:rFonts w:eastAsia="MS Mincho"/>
                <w:i/>
                <w:iCs/>
                <w:color w:val="auto"/>
                <w:sz w:val="16"/>
                <w:szCs w:val="16"/>
                <w:lang w:val="en-CH"/>
              </w:rPr>
              <w:t>Notes:</w:t>
            </w:r>
            <w:r>
              <w:rPr>
                <w:rFonts w:eastAsia="MS Mincho"/>
                <w:i/>
                <w:iCs/>
                <w:color w:val="auto"/>
                <w:sz w:val="16"/>
                <w:szCs w:val="16"/>
                <w:lang w:val="en-CH"/>
              </w:rPr>
              <w:t xml:space="preserve"> </w:t>
            </w:r>
            <w:r w:rsidRPr="007C5953">
              <w:rPr>
                <w:rFonts w:eastAsia="MS Mincho"/>
                <w:color w:val="auto"/>
                <w:sz w:val="16"/>
                <w:szCs w:val="16"/>
                <w:lang w:val="en-CH"/>
              </w:rPr>
              <w:t>Shaded cells match the requirements to be capable producing the same type of output as reported in Vahey et al. (2015), agnostic to whether the numerical results match those reported in Vahey et al. (2015).</w:t>
            </w:r>
            <w:r>
              <w:rPr>
                <w:rFonts w:eastAsia="MS Mincho"/>
                <w:color w:val="auto"/>
                <w:sz w:val="16"/>
                <w:szCs w:val="16"/>
                <w:lang w:val="en-CH"/>
              </w:rPr>
              <w:t xml:space="preserve"> </w:t>
            </w:r>
          </w:p>
          <w:p w14:paraId="1A420E1D" w14:textId="77777777" w:rsidR="00442CE7" w:rsidRDefault="00442CE7" w:rsidP="002D69CC">
            <w:pPr>
              <w:ind w:firstLine="0"/>
              <w:jc w:val="left"/>
              <w:rPr>
                <w:rFonts w:eastAsia="MS Mincho"/>
                <w:color w:val="auto"/>
                <w:sz w:val="16"/>
                <w:szCs w:val="16"/>
                <w:lang w:val="en-CH"/>
              </w:rPr>
            </w:pPr>
            <w:r w:rsidRPr="007C5953">
              <w:rPr>
                <w:rFonts w:eastAsia="MS Mincho"/>
                <w:color w:val="auto"/>
                <w:sz w:val="16"/>
                <w:szCs w:val="16"/>
                <w:lang w:val="en-CH"/>
              </w:rPr>
              <w:t xml:space="preserve">* Vahey et al. (2015) did not explicitly state using any transformations. However, their forest plot’s (their Figure 1) individual effect sizes have asymmetric confidence intervals implying a transformation; their funnel plot (their Figure 2) is labelled as employing Fisher’s </w:t>
            </w:r>
            <w:r w:rsidRPr="007C5953">
              <w:rPr>
                <w:rFonts w:eastAsia="MS Mincho"/>
                <w:i/>
                <w:iCs/>
                <w:color w:val="auto"/>
                <w:sz w:val="16"/>
                <w:szCs w:val="16"/>
                <w:lang w:val="en-CH"/>
              </w:rPr>
              <w:t>r</w:t>
            </w:r>
            <w:r w:rsidRPr="007C5953">
              <w:rPr>
                <w:rFonts w:eastAsia="MS Mincho"/>
                <w:color w:val="auto"/>
                <w:sz w:val="16"/>
                <w:szCs w:val="16"/>
                <w:lang w:val="en-CH"/>
              </w:rPr>
              <w:t>-to-</w:t>
            </w:r>
            <w:r w:rsidRPr="007C5953">
              <w:rPr>
                <w:rFonts w:eastAsia="MS Mincho"/>
                <w:i/>
                <w:iCs/>
                <w:color w:val="auto"/>
                <w:sz w:val="16"/>
                <w:szCs w:val="16"/>
                <w:lang w:val="en-CH"/>
              </w:rPr>
              <w:t>z</w:t>
            </w:r>
            <w:r w:rsidRPr="007C5953">
              <w:rPr>
                <w:rFonts w:eastAsia="MS Mincho"/>
                <w:color w:val="auto"/>
                <w:sz w:val="16"/>
                <w:szCs w:val="16"/>
                <w:lang w:val="en-CH"/>
              </w:rPr>
              <w:t xml:space="preserve"> transfomed values; and the method they state they followed employs Fisher’s </w:t>
            </w:r>
            <w:r w:rsidRPr="007C5953">
              <w:rPr>
                <w:rFonts w:eastAsia="MS Mincho"/>
                <w:i/>
                <w:iCs/>
                <w:color w:val="auto"/>
                <w:sz w:val="16"/>
                <w:szCs w:val="16"/>
                <w:lang w:val="en-CH"/>
              </w:rPr>
              <w:t>r</w:t>
            </w:r>
            <w:r w:rsidRPr="007C5953">
              <w:rPr>
                <w:rFonts w:eastAsia="MS Mincho"/>
                <w:color w:val="auto"/>
                <w:sz w:val="16"/>
                <w:szCs w:val="16"/>
                <w:lang w:val="en-CH"/>
              </w:rPr>
              <w:t>-to-</w:t>
            </w:r>
            <w:r w:rsidRPr="007C5953">
              <w:rPr>
                <w:rFonts w:eastAsia="MS Mincho"/>
                <w:i/>
                <w:iCs/>
                <w:color w:val="auto"/>
                <w:sz w:val="16"/>
                <w:szCs w:val="16"/>
                <w:lang w:val="en-CH"/>
              </w:rPr>
              <w:t>z</w:t>
            </w:r>
            <w:r w:rsidRPr="007C5953">
              <w:rPr>
                <w:rFonts w:eastAsia="MS Mincho"/>
                <w:color w:val="auto"/>
                <w:sz w:val="16"/>
                <w:szCs w:val="16"/>
                <w:lang w:val="en-CH"/>
              </w:rPr>
              <w:t xml:space="preserve"> transformations.</w:t>
            </w:r>
          </w:p>
          <w:p w14:paraId="732420BC" w14:textId="77777777" w:rsidR="00442CE7" w:rsidRPr="004375D6" w:rsidRDefault="00442CE7" w:rsidP="002D69CC">
            <w:pPr>
              <w:ind w:firstLine="0"/>
              <w:jc w:val="left"/>
              <w:rPr>
                <w:rFonts w:eastAsia="MS Mincho"/>
                <w:color w:val="auto"/>
                <w:sz w:val="16"/>
                <w:szCs w:val="16"/>
                <w:lang w:val="en-CH"/>
              </w:rPr>
            </w:pPr>
            <w:r>
              <w:rPr>
                <w:rFonts w:eastAsia="MS Mincho"/>
                <w:color w:val="auto"/>
                <w:sz w:val="16"/>
                <w:szCs w:val="16"/>
                <w:lang w:val="en-CH"/>
              </w:rPr>
              <w:t>** Field &amp; Gillett (2010) describe the Hedges and colleagues style meta-analysis as involing an Overton correction but not the Hunter and Schmidt style meta-analysis. However, their script applies the correction to both, misaligning the code with the article. In order to correct this apparent issue and attempt to more closely align the code with the described method, I therefore removed the Overton correction from this version.</w:t>
            </w:r>
          </w:p>
        </w:tc>
      </w:tr>
    </w:tbl>
    <w:p w14:paraId="06DF702B" w14:textId="77777777" w:rsidR="00442CE7" w:rsidRPr="007C5953" w:rsidRDefault="00442CE7" w:rsidP="00442CE7">
      <w:pPr>
        <w:ind w:firstLine="0"/>
        <w:jc w:val="left"/>
        <w:rPr>
          <w:rFonts w:eastAsia="MS Mincho"/>
          <w:color w:val="auto"/>
          <w:kern w:val="2"/>
          <w:sz w:val="16"/>
          <w:szCs w:val="16"/>
          <w:lang w:val="en-CH"/>
          <w14:ligatures w14:val="standardContextual"/>
        </w:rPr>
      </w:pPr>
    </w:p>
    <w:p w14:paraId="44DECA15" w14:textId="77777777" w:rsidR="00442CE7" w:rsidRPr="007C5953" w:rsidRDefault="00442CE7" w:rsidP="00442CE7">
      <w:pPr>
        <w:ind w:firstLine="0"/>
        <w:jc w:val="left"/>
        <w:rPr>
          <w:rFonts w:eastAsia="MS Mincho"/>
          <w:color w:val="auto"/>
          <w:kern w:val="2"/>
          <w:sz w:val="16"/>
          <w:szCs w:val="16"/>
          <w:lang w:val="en-CH"/>
          <w14:ligatures w14:val="standardContextual"/>
        </w:rPr>
      </w:pPr>
    </w:p>
    <w:p w14:paraId="31FB64C4" w14:textId="77777777" w:rsidR="00442CE7" w:rsidRPr="007C5953" w:rsidRDefault="00442CE7" w:rsidP="00442CE7">
      <w:pPr>
        <w:ind w:firstLine="0"/>
        <w:jc w:val="left"/>
        <w:rPr>
          <w:rFonts w:eastAsia="MS Mincho"/>
          <w:color w:val="auto"/>
          <w:kern w:val="2"/>
          <w:sz w:val="16"/>
          <w:szCs w:val="16"/>
          <w:lang w:val="en-CH"/>
          <w14:ligatures w14:val="standardContextual"/>
        </w:rPr>
      </w:pPr>
    </w:p>
    <w:p w14:paraId="14558494" w14:textId="77777777" w:rsidR="00442CE7" w:rsidRPr="007C5953" w:rsidRDefault="00442CE7" w:rsidP="00442CE7">
      <w:pPr>
        <w:ind w:firstLine="0"/>
        <w:jc w:val="left"/>
        <w:rPr>
          <w:rFonts w:eastAsia="MS Mincho"/>
          <w:i/>
          <w:iCs/>
          <w:color w:val="auto"/>
          <w:kern w:val="2"/>
          <w:sz w:val="16"/>
          <w:szCs w:val="16"/>
          <w:lang w:val="en-CH"/>
          <w14:ligatures w14:val="standardContextual"/>
        </w:rPr>
      </w:pPr>
    </w:p>
    <w:p w14:paraId="2FCBDF48" w14:textId="77777777" w:rsidR="00442CE7" w:rsidRPr="007C5953" w:rsidRDefault="00442CE7" w:rsidP="00442CE7">
      <w:pPr>
        <w:ind w:firstLine="0"/>
        <w:jc w:val="left"/>
        <w:rPr>
          <w:rFonts w:eastAsia="MS Mincho"/>
          <w:color w:val="auto"/>
          <w:kern w:val="2"/>
          <w:sz w:val="16"/>
          <w:szCs w:val="16"/>
          <w:lang w:val="en-CH"/>
          <w14:ligatures w14:val="standardContextual"/>
        </w:rPr>
      </w:pPr>
    </w:p>
    <w:p w14:paraId="11A3ABB1" w14:textId="77777777" w:rsidR="00442CE7" w:rsidRDefault="00442CE7" w:rsidP="00442CE7">
      <w:pPr>
        <w:ind w:firstLine="0"/>
        <w:jc w:val="left"/>
        <w:rPr>
          <w:rFonts w:eastAsia="MS Mincho"/>
          <w:b/>
          <w:bCs/>
          <w:color w:val="auto"/>
          <w:kern w:val="2"/>
          <w:sz w:val="16"/>
          <w:szCs w:val="16"/>
          <w:lang w:val=""/>
          <w14:ligatures w14:val="standardContextual"/>
        </w:rPr>
        <w:sectPr w:rsidR="00442CE7" w:rsidSect="00442CE7">
          <w:type w:val="continuous"/>
          <w:pgSz w:w="16840" w:h="11900" w:orient="landscape"/>
          <w:pgMar w:top="1440" w:right="1440" w:bottom="1440" w:left="1440" w:header="709" w:footer="709" w:gutter="0"/>
          <w:cols w:space="340"/>
          <w:titlePg/>
          <w:docGrid w:linePitch="360"/>
          <w15:footnoteColumns w:val="1"/>
        </w:sectPr>
      </w:pPr>
    </w:p>
    <w:p w14:paraId="3B41ABDE" w14:textId="77777777" w:rsidR="00442CE7" w:rsidRDefault="00442CE7" w:rsidP="00442CE7">
      <w:pPr>
        <w:ind w:firstLine="0"/>
        <w:jc w:val="left"/>
        <w:rPr>
          <w:rFonts w:eastAsia="MS Mincho"/>
          <w:b/>
          <w:bCs/>
          <w:color w:val="auto"/>
          <w:kern w:val="2"/>
          <w:sz w:val="16"/>
          <w:szCs w:val="16"/>
          <w:lang w:val=""/>
          <w14:ligatures w14:val="standardContextual"/>
        </w:rPr>
      </w:pPr>
      <w:r>
        <w:rPr>
          <w:rFonts w:eastAsia="MS Mincho"/>
          <w:b/>
          <w:bCs/>
          <w:color w:val="auto"/>
          <w:kern w:val="2"/>
          <w:sz w:val="16"/>
          <w:szCs w:val="16"/>
          <w:lang w:val=""/>
          <w14:ligatures w14:val="standardContextual"/>
        </w:rPr>
        <w:br w:type="page"/>
      </w:r>
    </w:p>
    <w:p w14:paraId="7A55A027" w14:textId="7C4689D2" w:rsidR="00442CE7" w:rsidRDefault="00442CE7" w:rsidP="00442CE7">
      <w:pPr>
        <w:pStyle w:val="Heading3"/>
        <w:ind w:firstLine="0"/>
        <w:sectPr w:rsidR="00442CE7" w:rsidSect="00442CE7">
          <w:type w:val="continuous"/>
          <w:pgSz w:w="16840" w:h="11900" w:orient="landscape"/>
          <w:pgMar w:top="1440" w:right="1440" w:bottom="1440" w:left="1440" w:header="709" w:footer="709" w:gutter="0"/>
          <w:cols w:space="340"/>
          <w:titlePg/>
          <w:docGrid w:linePitch="360"/>
          <w15:footnoteColumns w:val="1"/>
        </w:sectPr>
      </w:pPr>
    </w:p>
    <w:p w14:paraId="2464605E" w14:textId="60D444C9" w:rsidR="00391E0E" w:rsidRPr="00034410" w:rsidRDefault="00391E0E" w:rsidP="00391E0E">
      <w:pPr>
        <w:pStyle w:val="Heading3"/>
      </w:pPr>
      <w:r w:rsidRPr="00034410">
        <w:lastRenderedPageBreak/>
        <w:t>Definition</w:t>
      </w:r>
      <w:r>
        <w:t>s</w:t>
      </w:r>
      <w:r w:rsidRPr="00034410">
        <w:t xml:space="preserve"> of </w:t>
      </w:r>
      <w:r>
        <w:t>different types of</w:t>
      </w:r>
      <w:r w:rsidRPr="00034410">
        <w:t xml:space="preserve"> intervals</w:t>
      </w:r>
    </w:p>
    <w:p w14:paraId="39D1C0A1" w14:textId="77777777" w:rsidR="00391E0E" w:rsidRDefault="00391E0E" w:rsidP="00391E0E">
      <w:r w:rsidRPr="00034410">
        <w:t xml:space="preserve">Vahey et al. (2015) report </w:t>
      </w:r>
      <w:r>
        <w:t xml:space="preserve">both Confidence Intervals (CI) and Credibility Intervals (CR which </w:t>
      </w:r>
      <w:r w:rsidRPr="00034410">
        <w:t xml:space="preserve">attempt to estimate the generalizability of the meta-effect size </w:t>
      </w:r>
      <w:r>
        <w:fldChar w:fldCharType="begin"/>
      </w:r>
      <w:r>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fldChar w:fldCharType="separate"/>
      </w:r>
      <w:r>
        <w:rPr>
          <w:noProof/>
        </w:rPr>
        <w:t>(Field &amp; Gillett, 2010; Hunter &amp; Schmidt, 2004)</w:t>
      </w:r>
      <w:r>
        <w:fldChar w:fldCharType="end"/>
      </w:r>
      <w:r>
        <w:t xml:space="preserve">. </w:t>
      </w:r>
    </w:p>
    <w:p w14:paraId="3ED7A918" w14:textId="77777777" w:rsidR="00391E0E" w:rsidRDefault="00391E0E" w:rsidP="00391E0E">
      <w:r w:rsidRPr="00034410">
        <w:t>Vahey et al. (2015) state that such “</w:t>
      </w:r>
      <w:r>
        <w:t>Credibility Interval</w:t>
      </w:r>
      <w:r w:rsidRPr="00034410">
        <w:t xml:space="preserve">s are generally wider and thus more conservative than corresponding </w:t>
      </w:r>
      <w:r>
        <w:t>Confidence Interval</w:t>
      </w:r>
      <w:r w:rsidRPr="00034410">
        <w:t>s” (p.61)</w:t>
      </w:r>
      <w:r>
        <w:t xml:space="preserve">, however, this is not the case: Confidence Intervals and Credibility Intervals have different </w:t>
      </w:r>
      <w:proofErr w:type="spellStart"/>
      <w:r>
        <w:t>estimands</w:t>
      </w:r>
      <w:proofErr w:type="spellEnd"/>
      <w:r>
        <w:t xml:space="preserve">, and therefore the two have no correlation. Confidence Intervals quantify the precision of the estimate given sampling error (i.e., </w:t>
      </w:r>
      <w:r w:rsidRPr="00C41F31">
        <w:t xml:space="preserve">withi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C41F31">
        <w:t xml:space="preserve">), whereas </w:t>
      </w:r>
      <w:r>
        <w:t>Credibility Intervals</w:t>
      </w:r>
      <w:r w:rsidRPr="00C41F31">
        <w:t xml:space="preserve"> are a function of betwee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C41F31">
        <w:t>: see Field &amp; Gillett, 2010, equations 2, 3, 4, and 5). A third type of interval, Prediction Intervals (PI), take both into account and</w:t>
      </w:r>
      <w:r>
        <w:t xml:space="preserve"> are often reported for meta-analyses</w:t>
      </w:r>
      <w:r w:rsidRPr="00034410">
        <w:t xml:space="preserve"> </w:t>
      </w:r>
      <w:r>
        <w:t xml:space="preserve">(e.g., within the </w:t>
      </w:r>
      <w:proofErr w:type="spellStart"/>
      <w:r>
        <w:t>metafor</w:t>
      </w:r>
      <w:proofErr w:type="spellEnd"/>
      <w:r>
        <w:t xml:space="preserve"> R package). It is true that PIs are at least as wide as Confidence Intervals, however, this is not because they are more 'conservative' than Confidence Intervals but because they quantify a different property under different assumptions. It is unclear whether this discrepancy in Vahey et al. (2015) was due to (a) a misinterpretation of Credibility Intervals, or (b) whether they actually calculated PIs but mislabelled them as Credibility Intervals. In order to attempt to resolve this for the purpose of verification, it is useful to define all three to highlight the differences between them: </w:t>
      </w:r>
    </w:p>
    <w:p w14:paraId="727ED7EE" w14:textId="77777777" w:rsidR="00391E0E" w:rsidRPr="00073AA3" w:rsidRDefault="00391E0E" w:rsidP="00391E0E"/>
    <w:p w14:paraId="072EB9FA" w14:textId="77777777" w:rsidR="00391E0E" w:rsidRPr="00073AA3" w:rsidRDefault="00391E0E" w:rsidP="00391E0E">
      <m:oMathPara>
        <m:oMath>
          <m:eqArr>
            <m:eqArrPr>
              <m:maxDist m:val="1"/>
              <m:ctrlPr>
                <w:rPr>
                  <w:rFonts w:ascii="Cambria Math" w:hAnsi="Cambria Math"/>
                  <w:i/>
                  <w:sz w:val="20"/>
                  <w:szCs w:val="20"/>
                </w:rPr>
              </m:ctrlPr>
            </m:eqArrPr>
            <m:e>
              <m:r>
                <m:rPr>
                  <m:sty m:val="p"/>
                </m:rPr>
                <w:rPr>
                  <w:rFonts w:ascii="Cambria Math" w:hAnsi="Cambria Math"/>
                </w:rPr>
                <m:t>95% CI=</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σ</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2</m:t>
                  </m:r>
                </m:e>
              </m:d>
              <m:ctrlPr>
                <w:rPr>
                  <w:rFonts w:ascii="Cambria Math" w:hAnsi="Cambria Math"/>
                  <w:i/>
                </w:rPr>
              </m:ctrlPr>
            </m:e>
          </m:eqArr>
        </m:oMath>
      </m:oMathPara>
    </w:p>
    <w:p w14:paraId="26A170AE" w14:textId="77777777" w:rsidR="00391E0E" w:rsidRPr="00073AA3" w:rsidRDefault="00391E0E" w:rsidP="00391E0E">
      <w:pPr>
        <w:ind w:firstLine="0"/>
      </w:pPr>
    </w:p>
    <w:p w14:paraId="1A6C9A48" w14:textId="77777777" w:rsidR="00391E0E" w:rsidRPr="00073AA3" w:rsidRDefault="00391E0E" w:rsidP="00391E0E">
      <m:oMathPara>
        <m:oMath>
          <m:eqArr>
            <m:eqArrPr>
              <m:maxDist m:val="1"/>
              <m:ctrlPr>
                <w:rPr>
                  <w:rFonts w:ascii="Cambria Math" w:hAnsi="Cambria Math"/>
                  <w:i/>
                  <w:sz w:val="20"/>
                  <w:szCs w:val="20"/>
                </w:rPr>
              </m:ctrlPr>
            </m:eqArrPr>
            <m:e>
              <m:r>
                <m:rPr>
                  <m:sty m:val="p"/>
                </m:rPr>
                <w:rPr>
                  <w:rFonts w:ascii="Cambria Math" w:hAnsi="Cambria Math"/>
                </w:rPr>
                <m:t>95% CR=</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τ</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3</m:t>
                  </m:r>
                </m:e>
              </m:d>
              <m:ctrlPr>
                <w:rPr>
                  <w:rFonts w:ascii="Cambria Math" w:hAnsi="Cambria Math"/>
                  <w:i/>
                </w:rPr>
              </m:ctrlPr>
            </m:e>
          </m:eqArr>
        </m:oMath>
      </m:oMathPara>
    </w:p>
    <w:p w14:paraId="5367722E" w14:textId="77777777" w:rsidR="00391E0E" w:rsidRPr="00073AA3" w:rsidRDefault="00391E0E" w:rsidP="00391E0E">
      <w:pPr>
        <w:ind w:firstLine="0"/>
      </w:pPr>
    </w:p>
    <w:p w14:paraId="42942720" w14:textId="77777777" w:rsidR="00391E0E" w:rsidRPr="00073AA3" w:rsidRDefault="00391E0E" w:rsidP="00391E0E">
      <m:oMathPara>
        <m:oMath>
          <m:eqArr>
            <m:eqArrPr>
              <m:maxDist m:val="1"/>
              <m:ctrlPr>
                <w:rPr>
                  <w:rFonts w:ascii="Cambria Math" w:hAnsi="Cambria Math"/>
                  <w:i/>
                  <w:sz w:val="20"/>
                  <w:szCs w:val="20"/>
                </w:rPr>
              </m:ctrlPr>
            </m:eqArrPr>
            <m:e>
              <m:r>
                <m:rPr>
                  <m:sty m:val="p"/>
                </m:rPr>
                <w:rPr>
                  <w:rFonts w:ascii="Cambria Math" w:hAnsi="Cambria Math"/>
                </w:rPr>
                <m:t>95% PI=</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τ</m:t>
                          </m:r>
                        </m:e>
                      </m:acc>
                    </m:e>
                    <m:sup>
                      <m:r>
                        <m:rPr>
                          <m:sty m:val="p"/>
                        </m:rPr>
                        <w:rPr>
                          <w:rFonts w:ascii="Cambria Math" w:hAnsi="Cambria Math"/>
                        </w:rPr>
                        <m:t>2</m:t>
                      </m:r>
                    </m:sup>
                  </m:sSup>
                  <m:r>
                    <m:rPr>
                      <m:sty m:val="p"/>
                    </m:rPr>
                    <w:rPr>
                      <w:rFonts w:ascii="Cambria Math" w:hAnsi="Cambria Math"/>
                    </w:rPr>
                    <m:t>+</m:t>
                  </m:r>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σ</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4</m:t>
                  </m:r>
                </m:e>
              </m:d>
              <m:ctrlPr>
                <w:rPr>
                  <w:rFonts w:ascii="Cambria Math" w:hAnsi="Cambria Math"/>
                  <w:i/>
                </w:rPr>
              </m:ctrlPr>
            </m:e>
          </m:eqArr>
        </m:oMath>
      </m:oMathPara>
    </w:p>
    <w:p w14:paraId="48ADDD5A" w14:textId="77777777" w:rsidR="00391E0E" w:rsidRDefault="00391E0E" w:rsidP="00391E0E">
      <w:pPr>
        <w:ind w:firstLine="0"/>
      </w:pPr>
    </w:p>
    <w:p w14:paraId="5111A0A8" w14:textId="77777777" w:rsidR="00391E0E" w:rsidRPr="00073AA3" w:rsidRDefault="00391E0E" w:rsidP="00391E0E">
      <w:pPr>
        <w:ind w:firstLine="0"/>
      </w:pPr>
    </w:p>
    <w:p w14:paraId="2C4D3A81" w14:textId="77777777" w:rsidR="00391E0E" w:rsidRPr="005A385D" w:rsidRDefault="00391E0E" w:rsidP="00391E0E">
      <w:r w:rsidRPr="00073AA3">
        <w:t xml:space="preserve">Where </w:t>
      </w:r>
      <m:oMath>
        <m:acc>
          <m:accPr>
            <m:chr m:val="̅"/>
            <m:ctrlPr>
              <w:rPr>
                <w:rFonts w:ascii="Cambria Math" w:hAnsi="Cambria Math"/>
                <w:i/>
              </w:rPr>
            </m:ctrlPr>
          </m:accPr>
          <m:e>
            <m:r>
              <w:rPr>
                <w:rFonts w:ascii="Cambria Math" w:hAnsi="Cambria Math"/>
              </w:rPr>
              <m:t>r</m:t>
            </m:r>
          </m:e>
        </m:acc>
      </m:oMath>
      <w:r w:rsidRPr="00073AA3">
        <w:t xml:space="preserve"> is the weighted</w:t>
      </w:r>
      <w:r w:rsidRPr="005A385D">
        <w:t xml:space="preserve"> average effect siz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5A385D">
        <w:t xml:space="preserve"> is the estimated within-study variance (i.e., the square of the Standard Error of </w:t>
      </w:r>
      <m:oMath>
        <m:acc>
          <m:accPr>
            <m:chr m:val="̅"/>
            <m:ctrlPr>
              <w:rPr>
                <w:rFonts w:ascii="Cambria Math" w:hAnsi="Cambria Math"/>
                <w:i/>
              </w:rPr>
            </m:ctrlPr>
          </m:accPr>
          <m:e>
            <m:r>
              <w:rPr>
                <w:rFonts w:ascii="Cambria Math" w:hAnsi="Cambria Math"/>
              </w:rPr>
              <m:t>r</m:t>
            </m:r>
          </m:e>
        </m:acc>
      </m:oMath>
      <w:r w:rsidRPr="005A385D">
        <w:t xml:space="preserve">), and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5A385D">
        <w:t xml:space="preserve"> is the estimated between-study variance (heterogeneity). </w:t>
      </w:r>
    </w:p>
    <w:p w14:paraId="29CA28CD" w14:textId="77777777" w:rsidR="00391E0E" w:rsidRPr="001B6144" w:rsidRDefault="00391E0E" w:rsidP="00391E0E">
      <w:r w:rsidRPr="005A385D">
        <w:t xml:space="preserve">An important point to appreciate regarding </w:t>
      </w:r>
      <w:r>
        <w:t>Credibility Intervals</w:t>
      </w:r>
      <w:r w:rsidRPr="005A385D">
        <w:t xml:space="preserve"> is that when between-study heterogeneity is zero (</w:t>
      </w:r>
      <m:oMath>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oMath>
      <w:r w:rsidRPr="005A385D">
        <w:t xml:space="preserve"> = 0), the CR interval width will also be zero</w:t>
      </w:r>
      <w:r>
        <w:t xml:space="preserve">, as is the case in the results of the verification attempts reported later. </w:t>
      </w:r>
    </w:p>
    <w:p w14:paraId="4B8C1451" w14:textId="77777777" w:rsidR="00391E0E" w:rsidRDefault="00391E0E" w:rsidP="00391E0E">
      <w:r w:rsidRPr="005A385D">
        <w:t xml:space="preserve">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Pr="005A385D">
        <w:t xml:space="preserve">) minus the sampling error variance. As such, if the sampling error variance is found to be larger than the variance in the sample effect sizes, then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5A385D">
        <w:t xml:space="preserve"> will be negative, and </w:t>
      </w:r>
      <w:r>
        <w:t>Credibility Interval</w:t>
      </w:r>
      <w:r w:rsidRPr="005A385D">
        <w:t xml:space="preserve">s cannot be calculated, as the square root of a negative number is </w:t>
      </w:r>
      <w:r w:rsidRPr="005A385D">
        <w:t xml:space="preserve">non-real. Although Field and Gillett (2010) do not discuss this possibility in their article, they cover this case in their code by setting negative values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5A385D">
        <w:t xml:space="preserve"> to zero (see “h_s syntax.sps” script). In such cases, both the lower and upper bound of the </w:t>
      </w:r>
      <w:r>
        <w:t>Credibility Interval</w:t>
      </w:r>
      <w:r w:rsidRPr="005A385D">
        <w:t xml:space="preserve">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 xml:space="preserve"> ±1.96×0=[</m:t>
        </m:r>
        <m:acc>
          <m:accPr>
            <m:chr m:val="̅"/>
            <m:ctrlPr>
              <w:rPr>
                <w:rFonts w:ascii="Cambria Math" w:hAnsi="Cambria Math"/>
              </w:rPr>
            </m:ctrlPr>
          </m:accPr>
          <m:e>
            <m:r>
              <w:rPr>
                <w:rFonts w:ascii="Cambria Math" w:hAnsi="Cambria Math"/>
              </w:rPr>
              <m:t>r</m:t>
            </m:r>
          </m:e>
        </m:acc>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m:t>
        </m:r>
      </m:oMath>
      <w:r w:rsidRPr="005A385D">
        <w:t xml:space="preserve">). This would represent an important case in which </w:t>
      </w:r>
      <w:r>
        <w:t>Confidence Interval</w:t>
      </w:r>
      <w:r w:rsidRPr="005A385D">
        <w:t xml:space="preserve">s are </w:t>
      </w:r>
      <w:r>
        <w:t xml:space="preserve">both </w:t>
      </w:r>
      <w:r w:rsidRPr="005A385D">
        <w:t xml:space="preserve">wider than </w:t>
      </w:r>
      <w:r>
        <w:t>Credibility Interval</w:t>
      </w:r>
      <w:r w:rsidRPr="005A385D">
        <w:t>s,</w:t>
      </w:r>
      <w:r>
        <w:t xml:space="preserve"> contrary to Vahey et al.'s (2015) claim</w:t>
      </w:r>
      <w:r w:rsidRPr="005A385D">
        <w:t xml:space="preserve"> and indeed </w:t>
      </w:r>
      <w:r>
        <w:t>where the Credibility Interval</w:t>
      </w:r>
      <w:r w:rsidRPr="005A385D">
        <w:t xml:space="preserve">s are implausibly </w:t>
      </w:r>
      <w:r>
        <w:t>narrow (i.e., 0)</w:t>
      </w:r>
      <w:r w:rsidRPr="005A385D">
        <w:t>.</w:t>
      </w:r>
    </w:p>
    <w:p w14:paraId="5AF6F83F" w14:textId="7F377D4E" w:rsidR="004E50FB" w:rsidRDefault="00391E0E" w:rsidP="004E50FB">
      <w:pPr>
        <w:pStyle w:val="Heading3"/>
      </w:pPr>
      <w:r w:rsidRPr="00034410">
        <w:t>Verification attempt 1</w:t>
      </w:r>
    </w:p>
    <w:p w14:paraId="2C8F2EF1" w14:textId="41F2BAF8" w:rsidR="00391E0E" w:rsidRDefault="00391E0E" w:rsidP="00391E0E">
      <w:r w:rsidRPr="00034410">
        <w:t>The first verification attempt employed Field</w:t>
      </w:r>
      <w:r>
        <w:t>’s</w:t>
      </w:r>
      <w:r w:rsidRPr="00034410">
        <w:t xml:space="preserve"> “</w:t>
      </w:r>
      <w:proofErr w:type="spellStart"/>
      <w:r w:rsidRPr="00034410">
        <w:t>h_s</w:t>
      </w:r>
      <w:proofErr w:type="spellEnd"/>
      <w:r w:rsidRPr="00034410">
        <w:t xml:space="preserve"> </w:t>
      </w:r>
      <w:proofErr w:type="spellStart"/>
      <w:r w:rsidRPr="00034410">
        <w:t>syntax.sps</w:t>
      </w:r>
      <w:proofErr w:type="spellEnd"/>
      <w:r w:rsidRPr="00034410">
        <w:t xml:space="preserve">” </w:t>
      </w:r>
      <w:r>
        <w:t xml:space="preserve">SPSS </w:t>
      </w:r>
      <w:r w:rsidRPr="00034410">
        <w:t>script</w:t>
      </w:r>
      <w:r w:rsidR="004E50FB">
        <w:t xml:space="preserve">. </w:t>
      </w:r>
      <w:r w:rsidRPr="00034410">
        <w:t xml:space="preserve">The </w:t>
      </w:r>
      <w:r>
        <w:t xml:space="preserve">default </w:t>
      </w:r>
      <w:r w:rsidRPr="00034410">
        <w:t xml:space="preserve">80% </w:t>
      </w:r>
      <w:r>
        <w:t>Credibility Interval</w:t>
      </w:r>
      <w:r w:rsidRPr="00034410">
        <w:t xml:space="preserve"> widths were changed to 95%</w:t>
      </w:r>
      <w:r>
        <w:t xml:space="preserve"> to match what was reported by </w:t>
      </w:r>
      <w:r w:rsidRPr="00034410">
        <w:t xml:space="preserve">Vahey et al. (2015). </w:t>
      </w:r>
    </w:p>
    <w:p w14:paraId="51D2F095" w14:textId="567D0534" w:rsidR="00391E0E" w:rsidRDefault="00391E0E" w:rsidP="00391E0E">
      <w:r w:rsidRPr="00034410">
        <w:t xml:space="preserve">One other key assumption was made in order to allow the script to run. To take a step back, a Hunter &amp; Schmidt style meta-analysis is sometimes referred to as a form of psychometric meta-analysis because it typically involves de-attenuating the effect sizes based on the reliability of the measures that produced them </w:t>
      </w:r>
      <w:r>
        <w:fldChar w:fldCharType="begin"/>
      </w:r>
      <w:r>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fldChar w:fldCharType="separate"/>
      </w:r>
      <w:r>
        <w:rPr>
          <w:noProof/>
        </w:rPr>
        <w:t>(Field &amp; Gillett, 2010; Hunter &amp; Schmidt, 2004)</w:t>
      </w:r>
      <w:r>
        <w:fldChar w:fldCharType="end"/>
      </w:r>
      <w:r w:rsidRPr="00034410">
        <w:t xml:space="preserve">. </w:t>
      </w:r>
      <w:r w:rsidR="0082219F">
        <w:t>F</w:t>
      </w:r>
      <w:r>
        <w:t xml:space="preserve">or </w:t>
      </w:r>
      <w:r w:rsidRPr="00034410">
        <w:t>Field’s “</w:t>
      </w:r>
      <w:proofErr w:type="spellStart"/>
      <w:r w:rsidRPr="00034410">
        <w:t>h_s</w:t>
      </w:r>
      <w:proofErr w:type="spellEnd"/>
      <w:r w:rsidRPr="00034410">
        <w:t xml:space="preserve"> </w:t>
      </w:r>
      <w:proofErr w:type="spellStart"/>
      <w:r w:rsidRPr="00034410">
        <w:t>syntax.sps</w:t>
      </w:r>
      <w:proofErr w:type="spellEnd"/>
      <w:r w:rsidRPr="00034410">
        <w:t xml:space="preserve">” script </w:t>
      </w:r>
      <w:r>
        <w:t xml:space="preserve">to run it </w:t>
      </w:r>
      <w:r w:rsidRPr="00034410">
        <w:t xml:space="preserve">requires the researcher to provide reliability values for </w:t>
      </w:r>
      <w:r>
        <w:t xml:space="preserve">both of the measures that produced </w:t>
      </w:r>
      <w:r w:rsidRPr="00034410">
        <w:t>each effect size.</w:t>
      </w:r>
      <w:r>
        <w:t xml:space="preserve"> Partially missing values </w:t>
      </w:r>
      <w:r w:rsidR="00CF6124">
        <w:t>can be</w:t>
      </w:r>
      <w:r>
        <w:t xml:space="preserve"> imputed via the mean, but at least some reliability values must be provided.</w:t>
      </w:r>
      <w:r w:rsidRPr="00034410">
        <w:t xml:space="preserve"> </w:t>
      </w:r>
      <w:r>
        <w:t xml:space="preserve">However, </w:t>
      </w:r>
      <w:r w:rsidRPr="00034410">
        <w:t>Vahey et al. (2015) do not report any extracting or estimating reliabilities or deattenuating the effect</w:t>
      </w:r>
      <w:r>
        <w:t xml:space="preserve"> sizes</w:t>
      </w:r>
      <w:r w:rsidRPr="00034410">
        <w:t xml:space="preserve"> based on them, and no reliability data is available in their manuscript or supplementary materials. In the absence of other information, I set the reliability for all variables to 1</w:t>
      </w:r>
      <w:r>
        <w:t>.0</w:t>
      </w:r>
      <w:r w:rsidRPr="00034410">
        <w:t xml:space="preserve"> in order to allow the script </w:t>
      </w:r>
      <w:r w:rsidRPr="00F31252">
        <w:t xml:space="preserve">to run. </w:t>
      </w:r>
    </w:p>
    <w:p w14:paraId="69F03551" w14:textId="016533C8" w:rsidR="006D6D3F" w:rsidRPr="006D6D3F" w:rsidRDefault="006D6D3F" w:rsidP="006D6D3F">
      <w:pPr>
        <w:rPr>
          <w:iCs/>
        </w:rPr>
      </w:pPr>
      <w:r>
        <w:t>T</w:t>
      </w:r>
      <w:r w:rsidRPr="00034410">
        <w:t xml:space="preserve">his verification attempt did not reproduce the original results for </w:t>
      </w:r>
      <w:r>
        <w:t xml:space="preserve">the </w:t>
      </w:r>
      <w:r w:rsidRPr="00034410">
        <w:t xml:space="preserve">point estimate, </w:t>
      </w:r>
      <w:r>
        <w:t>Confidence Interval</w:t>
      </w:r>
      <w:r w:rsidRPr="00034410">
        <w:t xml:space="preserve">, or </w:t>
      </w:r>
      <w:r>
        <w:t>Credibility Interval</w:t>
      </w:r>
      <w:r w:rsidR="00B336F4">
        <w:t xml:space="preserve"> (see Table 3)</w:t>
      </w:r>
      <w:r w:rsidRPr="00034410">
        <w:t>. The point estimate was off by 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2), but more than could be accounted for by rounding</w:t>
      </w:r>
      <w:r>
        <w:t xml:space="preserve"> or other erroneous methods such as truncation</w:t>
      </w:r>
      <w:r w:rsidRPr="00034410">
        <w:t xml:space="preserve">. </w:t>
      </w:r>
      <w:r>
        <w:t>Confidence Interval</w:t>
      </w:r>
      <w:r w:rsidRPr="00034410">
        <w:t xml:space="preserve">s were nearly four times wider in the verification analysis than the original results. </w:t>
      </w:r>
      <w:r>
        <w:t>Credibility Interval</w:t>
      </w:r>
      <w:r w:rsidRPr="00034410">
        <w:t xml:space="preserve">s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w:t>
      </w:r>
      <w:r>
        <w:rPr>
          <w:iCs/>
        </w:rPr>
        <w:t xml:space="preserve">, </w:t>
      </w:r>
      <w:r w:rsidRPr="00034410">
        <w:rPr>
          <w:iCs/>
        </w:rPr>
        <w:t xml:space="preserve">interval width was therefore set to zero), whereas they were wider than the </w:t>
      </w:r>
      <w:r>
        <w:rPr>
          <w:iCs/>
        </w:rPr>
        <w:t>Confidence Interval</w:t>
      </w:r>
      <w:r w:rsidRPr="00034410">
        <w:rPr>
          <w:iCs/>
        </w:rPr>
        <w:t xml:space="preserve">s in the original analysis. </w:t>
      </w:r>
      <w:r>
        <w:rPr>
          <w:iCs/>
        </w:rPr>
        <w:t xml:space="preserve">Note that </w:t>
      </w:r>
      <w:r>
        <w:t>setting the reliabilities to other values (e.g., the common reliability thresholds such as .70 or otherwise), would serve to inflate both the meta-analysis effect size and intervals. As such, additional verifications using alternative reliability values were not useful to explore.</w:t>
      </w:r>
    </w:p>
    <w:p w14:paraId="247F013E" w14:textId="6D2B0518" w:rsidR="00056983" w:rsidRPr="002119C3" w:rsidRDefault="00056983" w:rsidP="002119C3">
      <w:pPr>
        <w:sectPr w:rsidR="00056983" w:rsidRPr="002119C3" w:rsidSect="00442CE7">
          <w:pgSz w:w="11900" w:h="16840"/>
          <w:pgMar w:top="1440" w:right="1440" w:bottom="1440" w:left="1440" w:header="709" w:footer="709" w:gutter="0"/>
          <w:cols w:num="2" w:space="340"/>
          <w:titlePg/>
          <w:docGrid w:linePitch="360"/>
          <w15:footnoteColumns w:val="1"/>
        </w:sectPr>
      </w:pPr>
    </w:p>
    <w:p w14:paraId="00A8A157" w14:textId="15346670" w:rsidR="009B4A0E" w:rsidRDefault="00000000" w:rsidP="004219D9">
      <w:pPr>
        <w:ind w:firstLine="0"/>
        <w:jc w:val="left"/>
        <w:rPr>
          <w:rFonts w:eastAsia="MS Mincho"/>
          <w:b/>
          <w:bCs/>
          <w:color w:val="auto"/>
          <w:kern w:val="2"/>
          <w:sz w:val="16"/>
          <w:szCs w:val="16"/>
          <w:lang w:val=""/>
          <w14:ligatures w14:val="standardContextual"/>
        </w:rPr>
      </w:pPr>
      <w:r w:rsidRPr="00601B7B">
        <w:rPr>
          <w:rFonts w:eastAsia="MS Mincho"/>
          <w:b/>
          <w:bCs/>
          <w:color w:val="auto"/>
          <w:kern w:val="2"/>
          <w:sz w:val="16"/>
          <w:szCs w:val="16"/>
          <w:lang w:val=""/>
          <w14:ligatures w14:val="standardContextual"/>
        </w:rPr>
        <w:lastRenderedPageBreak/>
        <w:t xml:space="preserve">Table </w:t>
      </w:r>
      <w:r w:rsidR="00BD4CA2">
        <w:rPr>
          <w:rFonts w:eastAsia="MS Mincho"/>
          <w:b/>
          <w:bCs/>
          <w:color w:val="auto"/>
          <w:kern w:val="2"/>
          <w:sz w:val="16"/>
          <w:szCs w:val="16"/>
          <w:lang w:val=""/>
          <w14:ligatures w14:val="standardContextual"/>
        </w:rPr>
        <w:t>3</w:t>
      </w:r>
      <w:r w:rsidRPr="00601B7B">
        <w:rPr>
          <w:rFonts w:eastAsia="MS Mincho"/>
          <w:b/>
          <w:bCs/>
          <w:color w:val="auto"/>
          <w:kern w:val="2"/>
          <w:sz w:val="16"/>
          <w:szCs w:val="16"/>
          <w:lang w:val=""/>
          <w14:ligatures w14:val="standardContextual"/>
        </w:rPr>
        <w:t>. Verification attempts for the meta-analysis</w:t>
      </w:r>
    </w:p>
    <w:p w14:paraId="7E10E3C9" w14:textId="77777777" w:rsidR="004219D9" w:rsidRPr="004219D9" w:rsidRDefault="004219D9" w:rsidP="004219D9">
      <w:pPr>
        <w:ind w:firstLine="0"/>
        <w:jc w:val="left"/>
        <w:rPr>
          <w:rFonts w:eastAsia="MS Mincho"/>
          <w:b/>
          <w:bCs/>
          <w:color w:val="auto"/>
          <w:kern w:val="2"/>
          <w:sz w:val="16"/>
          <w:szCs w:val="16"/>
          <w:lang w:val=""/>
          <w14:ligatures w14:val="standardContextual"/>
        </w:rPr>
      </w:pPr>
    </w:p>
    <w:tbl>
      <w:tblPr>
        <w:tblStyle w:val="TableGrid1"/>
        <w:tblW w:w="0" w:type="auto"/>
        <w:jc w:val="center"/>
        <w:tblLook w:val="04A0" w:firstRow="1" w:lastRow="0" w:firstColumn="1" w:lastColumn="0" w:noHBand="0" w:noVBand="1"/>
      </w:tblPr>
      <w:tblGrid>
        <w:gridCol w:w="1080"/>
        <w:gridCol w:w="3420"/>
        <w:gridCol w:w="4332"/>
        <w:gridCol w:w="706"/>
        <w:gridCol w:w="706"/>
        <w:gridCol w:w="706"/>
        <w:gridCol w:w="706"/>
        <w:gridCol w:w="706"/>
        <w:gridCol w:w="706"/>
        <w:gridCol w:w="706"/>
      </w:tblGrid>
      <w:tr w:rsidR="009B4A0E" w:rsidRPr="009B4A0E" w14:paraId="68EC7C83" w14:textId="77777777" w:rsidTr="002D69CC">
        <w:trPr>
          <w:trHeight w:val="269"/>
          <w:jc w:val="center"/>
        </w:trPr>
        <w:tc>
          <w:tcPr>
            <w:tcW w:w="1080" w:type="dxa"/>
            <w:tcBorders>
              <w:top w:val="single" w:sz="4" w:space="0" w:color="auto"/>
              <w:left w:val="nil"/>
              <w:bottom w:val="nil"/>
              <w:right w:val="nil"/>
            </w:tcBorders>
            <w:vAlign w:val="center"/>
          </w:tcPr>
          <w:p w14:paraId="3A2C9C72" w14:textId="77777777" w:rsidR="009B4A0E" w:rsidRPr="009B4A0E" w:rsidRDefault="009B4A0E" w:rsidP="009B4A0E">
            <w:pPr>
              <w:ind w:firstLine="0"/>
              <w:jc w:val="left"/>
              <w:rPr>
                <w:rFonts w:eastAsia="MS Mincho"/>
                <w:color w:val="auto"/>
                <w:sz w:val="16"/>
                <w:szCs w:val="16"/>
              </w:rPr>
            </w:pPr>
          </w:p>
        </w:tc>
        <w:tc>
          <w:tcPr>
            <w:tcW w:w="3420" w:type="dxa"/>
            <w:tcBorders>
              <w:top w:val="single" w:sz="4" w:space="0" w:color="auto"/>
              <w:left w:val="nil"/>
              <w:bottom w:val="nil"/>
              <w:right w:val="nil"/>
            </w:tcBorders>
            <w:vAlign w:val="center"/>
          </w:tcPr>
          <w:p w14:paraId="5C7A8646" w14:textId="77777777" w:rsidR="009B4A0E" w:rsidRPr="009B4A0E" w:rsidRDefault="009B4A0E" w:rsidP="009B4A0E">
            <w:pPr>
              <w:ind w:firstLine="0"/>
              <w:jc w:val="left"/>
              <w:rPr>
                <w:rFonts w:eastAsia="MS Mincho"/>
                <w:color w:val="auto"/>
                <w:sz w:val="16"/>
                <w:szCs w:val="16"/>
              </w:rPr>
            </w:pPr>
          </w:p>
        </w:tc>
        <w:tc>
          <w:tcPr>
            <w:tcW w:w="4332" w:type="dxa"/>
            <w:tcBorders>
              <w:top w:val="single" w:sz="4" w:space="0" w:color="auto"/>
              <w:left w:val="nil"/>
              <w:bottom w:val="nil"/>
              <w:right w:val="nil"/>
            </w:tcBorders>
            <w:vAlign w:val="center"/>
          </w:tcPr>
          <w:p w14:paraId="637E197F" w14:textId="77777777" w:rsidR="009B4A0E" w:rsidRPr="009B4A0E" w:rsidRDefault="009B4A0E" w:rsidP="009B4A0E">
            <w:pPr>
              <w:ind w:firstLine="0"/>
              <w:jc w:val="left"/>
              <w:rPr>
                <w:rFonts w:eastAsia="MS Mincho"/>
                <w:color w:val="auto"/>
                <w:sz w:val="16"/>
                <w:szCs w:val="16"/>
              </w:rPr>
            </w:pPr>
          </w:p>
        </w:tc>
        <w:tc>
          <w:tcPr>
            <w:tcW w:w="706" w:type="dxa"/>
            <w:tcBorders>
              <w:top w:val="single" w:sz="4" w:space="0" w:color="auto"/>
              <w:left w:val="nil"/>
              <w:bottom w:val="nil"/>
              <w:right w:val="nil"/>
            </w:tcBorders>
            <w:noWrap/>
            <w:vAlign w:val="center"/>
          </w:tcPr>
          <w:p w14:paraId="77A516D1" w14:textId="77777777" w:rsidR="009B4A0E" w:rsidRPr="009B4A0E" w:rsidRDefault="009B4A0E" w:rsidP="009B4A0E">
            <w:pPr>
              <w:ind w:firstLine="0"/>
              <w:jc w:val="center"/>
              <w:rPr>
                <w:rFonts w:eastAsia="MS Mincho"/>
                <w:color w:val="auto"/>
                <w:sz w:val="16"/>
                <w:szCs w:val="16"/>
              </w:rPr>
            </w:pPr>
          </w:p>
        </w:tc>
        <w:tc>
          <w:tcPr>
            <w:tcW w:w="1412" w:type="dxa"/>
            <w:gridSpan w:val="2"/>
            <w:tcBorders>
              <w:top w:val="single" w:sz="4" w:space="0" w:color="auto"/>
              <w:left w:val="nil"/>
              <w:bottom w:val="single" w:sz="4" w:space="0" w:color="auto"/>
              <w:right w:val="nil"/>
            </w:tcBorders>
            <w:noWrap/>
            <w:vAlign w:val="center"/>
          </w:tcPr>
          <w:p w14:paraId="13694F88"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95% CI</w:t>
            </w:r>
          </w:p>
        </w:tc>
        <w:tc>
          <w:tcPr>
            <w:tcW w:w="1412" w:type="dxa"/>
            <w:gridSpan w:val="2"/>
            <w:tcBorders>
              <w:top w:val="single" w:sz="4" w:space="0" w:color="auto"/>
              <w:left w:val="nil"/>
              <w:bottom w:val="single" w:sz="4" w:space="0" w:color="auto"/>
              <w:right w:val="nil"/>
            </w:tcBorders>
            <w:noWrap/>
            <w:vAlign w:val="center"/>
          </w:tcPr>
          <w:p w14:paraId="4A1CD4C5"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95% CR</w:t>
            </w:r>
          </w:p>
        </w:tc>
        <w:tc>
          <w:tcPr>
            <w:tcW w:w="1412" w:type="dxa"/>
            <w:gridSpan w:val="2"/>
            <w:tcBorders>
              <w:top w:val="single" w:sz="4" w:space="0" w:color="auto"/>
              <w:left w:val="nil"/>
              <w:bottom w:val="single" w:sz="4" w:space="0" w:color="auto"/>
              <w:right w:val="nil"/>
            </w:tcBorders>
            <w:vAlign w:val="center"/>
          </w:tcPr>
          <w:p w14:paraId="4F1B6487"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95% PI</w:t>
            </w:r>
          </w:p>
        </w:tc>
      </w:tr>
      <w:tr w:rsidR="009B4A0E" w:rsidRPr="009B4A0E" w14:paraId="36425E34" w14:textId="77777777" w:rsidTr="002D69CC">
        <w:trPr>
          <w:trHeight w:val="269"/>
          <w:jc w:val="center"/>
        </w:trPr>
        <w:tc>
          <w:tcPr>
            <w:tcW w:w="1080" w:type="dxa"/>
            <w:tcBorders>
              <w:top w:val="nil"/>
              <w:left w:val="nil"/>
              <w:bottom w:val="single" w:sz="4" w:space="0" w:color="auto"/>
              <w:right w:val="nil"/>
            </w:tcBorders>
            <w:vAlign w:val="center"/>
            <w:hideMark/>
          </w:tcPr>
          <w:p w14:paraId="537195E4" w14:textId="5B4FF12B" w:rsidR="009B4A0E" w:rsidRPr="009B4A0E" w:rsidRDefault="00E029DC" w:rsidP="009B4A0E">
            <w:pPr>
              <w:ind w:firstLine="0"/>
              <w:jc w:val="left"/>
              <w:rPr>
                <w:rFonts w:eastAsia="MS Mincho"/>
                <w:color w:val="auto"/>
                <w:sz w:val="16"/>
                <w:szCs w:val="16"/>
              </w:rPr>
            </w:pPr>
            <w:r>
              <w:rPr>
                <w:rFonts w:eastAsia="MS Mincho"/>
                <w:color w:val="auto"/>
                <w:sz w:val="16"/>
                <w:szCs w:val="16"/>
              </w:rPr>
              <w:t>Source</w:t>
            </w:r>
          </w:p>
        </w:tc>
        <w:tc>
          <w:tcPr>
            <w:tcW w:w="3420" w:type="dxa"/>
            <w:tcBorders>
              <w:top w:val="nil"/>
              <w:left w:val="nil"/>
              <w:bottom w:val="single" w:sz="4" w:space="0" w:color="auto"/>
              <w:right w:val="nil"/>
            </w:tcBorders>
            <w:vAlign w:val="center"/>
            <w:hideMark/>
          </w:tcPr>
          <w:p w14:paraId="47901FAC" w14:textId="77777777" w:rsidR="009B4A0E" w:rsidRPr="009B4A0E" w:rsidRDefault="009B4A0E" w:rsidP="009B4A0E">
            <w:pPr>
              <w:ind w:firstLine="0"/>
              <w:jc w:val="left"/>
              <w:rPr>
                <w:rFonts w:eastAsia="MS Mincho"/>
                <w:color w:val="auto"/>
                <w:sz w:val="16"/>
                <w:szCs w:val="16"/>
              </w:rPr>
            </w:pPr>
            <w:r w:rsidRPr="009B4A0E">
              <w:rPr>
                <w:rFonts w:eastAsia="MS Mincho"/>
                <w:color w:val="auto"/>
                <w:sz w:val="16"/>
                <w:szCs w:val="16"/>
              </w:rPr>
              <w:t>Implementation</w:t>
            </w:r>
          </w:p>
        </w:tc>
        <w:tc>
          <w:tcPr>
            <w:tcW w:w="4332" w:type="dxa"/>
            <w:tcBorders>
              <w:top w:val="nil"/>
              <w:left w:val="nil"/>
              <w:bottom w:val="single" w:sz="4" w:space="0" w:color="auto"/>
              <w:right w:val="nil"/>
            </w:tcBorders>
            <w:vAlign w:val="center"/>
            <w:hideMark/>
          </w:tcPr>
          <w:p w14:paraId="7F1BED23" w14:textId="77777777" w:rsidR="009B4A0E" w:rsidRPr="009B4A0E" w:rsidRDefault="009B4A0E" w:rsidP="009B4A0E">
            <w:pPr>
              <w:ind w:firstLine="0"/>
              <w:jc w:val="left"/>
              <w:rPr>
                <w:rFonts w:eastAsia="MS Mincho"/>
                <w:color w:val="auto"/>
                <w:sz w:val="16"/>
                <w:szCs w:val="16"/>
              </w:rPr>
            </w:pPr>
            <w:r w:rsidRPr="009B4A0E">
              <w:rPr>
                <w:rFonts w:eastAsia="MS Mincho"/>
                <w:color w:val="auto"/>
                <w:sz w:val="16"/>
                <w:szCs w:val="16"/>
              </w:rPr>
              <w:t>Modifications from the original code</w:t>
            </w:r>
          </w:p>
        </w:tc>
        <w:tc>
          <w:tcPr>
            <w:tcW w:w="706" w:type="dxa"/>
            <w:tcBorders>
              <w:top w:val="nil"/>
              <w:left w:val="nil"/>
              <w:bottom w:val="single" w:sz="4" w:space="0" w:color="auto"/>
              <w:right w:val="nil"/>
            </w:tcBorders>
            <w:noWrap/>
            <w:vAlign w:val="center"/>
            <w:hideMark/>
          </w:tcPr>
          <w:p w14:paraId="6D6547E1" w14:textId="77777777" w:rsidR="009B4A0E" w:rsidRPr="009B4A0E" w:rsidRDefault="00000000" w:rsidP="009B4A0E">
            <w:pPr>
              <w:ind w:firstLine="0"/>
              <w:jc w:val="center"/>
              <w:rPr>
                <w:rFonts w:eastAsia="MS Mincho"/>
                <w:color w:val="auto"/>
                <w:sz w:val="16"/>
                <w:szCs w:val="16"/>
              </w:rPr>
            </w:pPr>
            <m:oMathPara>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m:oMathPara>
          </w:p>
        </w:tc>
        <w:tc>
          <w:tcPr>
            <w:tcW w:w="706" w:type="dxa"/>
            <w:tcBorders>
              <w:top w:val="single" w:sz="4" w:space="0" w:color="auto"/>
              <w:left w:val="nil"/>
              <w:bottom w:val="single" w:sz="4" w:space="0" w:color="auto"/>
              <w:right w:val="nil"/>
            </w:tcBorders>
            <w:noWrap/>
            <w:vAlign w:val="center"/>
            <w:hideMark/>
          </w:tcPr>
          <w:p w14:paraId="61837FCB"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noWrap/>
            <w:vAlign w:val="center"/>
            <w:hideMark/>
          </w:tcPr>
          <w:p w14:paraId="0CCA6EBC"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Upper</w:t>
            </w:r>
          </w:p>
        </w:tc>
        <w:tc>
          <w:tcPr>
            <w:tcW w:w="706" w:type="dxa"/>
            <w:tcBorders>
              <w:top w:val="single" w:sz="4" w:space="0" w:color="auto"/>
              <w:left w:val="nil"/>
              <w:bottom w:val="single" w:sz="4" w:space="0" w:color="auto"/>
              <w:right w:val="nil"/>
            </w:tcBorders>
            <w:noWrap/>
            <w:vAlign w:val="center"/>
            <w:hideMark/>
          </w:tcPr>
          <w:p w14:paraId="4D06C98F"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noWrap/>
            <w:vAlign w:val="center"/>
            <w:hideMark/>
          </w:tcPr>
          <w:p w14:paraId="186F53AF"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Upper</w:t>
            </w:r>
          </w:p>
        </w:tc>
        <w:tc>
          <w:tcPr>
            <w:tcW w:w="706" w:type="dxa"/>
            <w:tcBorders>
              <w:top w:val="single" w:sz="4" w:space="0" w:color="auto"/>
              <w:left w:val="nil"/>
              <w:bottom w:val="single" w:sz="4" w:space="0" w:color="auto"/>
              <w:right w:val="nil"/>
            </w:tcBorders>
            <w:vAlign w:val="center"/>
          </w:tcPr>
          <w:p w14:paraId="01EA2729"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vAlign w:val="center"/>
          </w:tcPr>
          <w:p w14:paraId="0EED076B"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Upper</w:t>
            </w:r>
          </w:p>
        </w:tc>
      </w:tr>
      <w:tr w:rsidR="009B4A0E" w:rsidRPr="009B4A0E" w14:paraId="56550CDE" w14:textId="77777777" w:rsidTr="004219D9">
        <w:trPr>
          <w:trHeight w:val="806"/>
          <w:jc w:val="center"/>
        </w:trPr>
        <w:tc>
          <w:tcPr>
            <w:tcW w:w="1080" w:type="dxa"/>
            <w:tcBorders>
              <w:top w:val="single" w:sz="4" w:space="0" w:color="auto"/>
              <w:left w:val="nil"/>
              <w:bottom w:val="nil"/>
              <w:right w:val="nil"/>
            </w:tcBorders>
            <w:vAlign w:val="center"/>
            <w:hideMark/>
          </w:tcPr>
          <w:p w14:paraId="2B24C290" w14:textId="77777777" w:rsidR="009B4A0E" w:rsidRPr="009B4A0E" w:rsidRDefault="009B4A0E" w:rsidP="009B4A0E">
            <w:pPr>
              <w:ind w:firstLine="0"/>
              <w:jc w:val="left"/>
              <w:rPr>
                <w:rFonts w:eastAsia="MS Mincho"/>
                <w:color w:val="auto"/>
                <w:sz w:val="16"/>
                <w:szCs w:val="16"/>
              </w:rPr>
            </w:pPr>
            <w:r w:rsidRPr="009B4A0E">
              <w:rPr>
                <w:rFonts w:eastAsia="MS Mincho"/>
                <w:color w:val="auto"/>
                <w:sz w:val="16"/>
                <w:szCs w:val="16"/>
              </w:rPr>
              <w:t>Vahey et al. (2015)</w:t>
            </w:r>
          </w:p>
        </w:tc>
        <w:tc>
          <w:tcPr>
            <w:tcW w:w="3420" w:type="dxa"/>
            <w:tcBorders>
              <w:top w:val="single" w:sz="4" w:space="0" w:color="auto"/>
              <w:left w:val="nil"/>
              <w:bottom w:val="nil"/>
              <w:right w:val="nil"/>
            </w:tcBorders>
            <w:vAlign w:val="center"/>
            <w:hideMark/>
          </w:tcPr>
          <w:p w14:paraId="3C48E7B4" w14:textId="34D5E753" w:rsidR="009B4A0E" w:rsidRPr="009B4A0E" w:rsidRDefault="009B4A0E" w:rsidP="009B4A0E">
            <w:pPr>
              <w:ind w:firstLine="0"/>
              <w:jc w:val="left"/>
              <w:rPr>
                <w:rFonts w:eastAsia="MS Mincho"/>
                <w:color w:val="auto"/>
                <w:sz w:val="16"/>
                <w:szCs w:val="16"/>
              </w:rPr>
            </w:pPr>
            <w:r w:rsidRPr="009B4A0E">
              <w:rPr>
                <w:rFonts w:eastAsia="MS Mincho"/>
                <w:color w:val="auto"/>
                <w:sz w:val="16"/>
                <w:szCs w:val="16"/>
              </w:rPr>
              <w:t xml:space="preserve">Vahey </w:t>
            </w:r>
            <w:r w:rsidR="003A52F0">
              <w:rPr>
                <w:rFonts w:eastAsia="MS Mincho"/>
                <w:color w:val="auto"/>
                <w:sz w:val="16"/>
                <w:szCs w:val="16"/>
              </w:rPr>
              <w:t xml:space="preserve">et al. (2015) state they followed </w:t>
            </w:r>
            <w:r w:rsidRPr="009B4A0E">
              <w:rPr>
                <w:rFonts w:eastAsia="MS Mincho"/>
                <w:color w:val="auto"/>
                <w:sz w:val="16"/>
                <w:szCs w:val="16"/>
              </w:rPr>
              <w:t>Field &amp; Gillett’s (2010)</w:t>
            </w:r>
            <w:r w:rsidR="004219D9">
              <w:rPr>
                <w:rFonts w:eastAsia="MS Mincho"/>
                <w:color w:val="auto"/>
                <w:sz w:val="16"/>
                <w:szCs w:val="16"/>
              </w:rPr>
              <w:t xml:space="preserve"> description of a Hunter and Schmidt style meta-analysis</w:t>
            </w:r>
          </w:p>
        </w:tc>
        <w:tc>
          <w:tcPr>
            <w:tcW w:w="4332" w:type="dxa"/>
            <w:tcBorders>
              <w:top w:val="single" w:sz="4" w:space="0" w:color="auto"/>
              <w:left w:val="nil"/>
              <w:bottom w:val="nil"/>
              <w:right w:val="nil"/>
            </w:tcBorders>
            <w:vAlign w:val="center"/>
            <w:hideMark/>
          </w:tcPr>
          <w:p w14:paraId="53EDB29D" w14:textId="77777777" w:rsidR="009B4A0E" w:rsidRPr="009B4A0E" w:rsidRDefault="009B4A0E" w:rsidP="009B4A0E">
            <w:pPr>
              <w:ind w:firstLine="0"/>
              <w:jc w:val="left"/>
              <w:rPr>
                <w:rFonts w:eastAsia="MS Mincho"/>
                <w:color w:val="auto"/>
                <w:sz w:val="16"/>
                <w:szCs w:val="16"/>
              </w:rPr>
            </w:pPr>
            <w:r w:rsidRPr="009B4A0E">
              <w:rPr>
                <w:rFonts w:eastAsia="MS Mincho"/>
                <w:color w:val="auto"/>
                <w:sz w:val="16"/>
                <w:szCs w:val="16"/>
              </w:rPr>
              <w:t>Unknown.</w:t>
            </w:r>
          </w:p>
        </w:tc>
        <w:tc>
          <w:tcPr>
            <w:tcW w:w="706" w:type="dxa"/>
            <w:tcBorders>
              <w:top w:val="single" w:sz="4" w:space="0" w:color="auto"/>
              <w:left w:val="nil"/>
              <w:bottom w:val="nil"/>
              <w:right w:val="nil"/>
            </w:tcBorders>
            <w:shd w:val="clear" w:color="auto" w:fill="D9D9D9"/>
            <w:noWrap/>
            <w:vAlign w:val="center"/>
            <w:hideMark/>
          </w:tcPr>
          <w:p w14:paraId="60EA2326"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45</w:t>
            </w:r>
          </w:p>
        </w:tc>
        <w:tc>
          <w:tcPr>
            <w:tcW w:w="706" w:type="dxa"/>
            <w:tcBorders>
              <w:top w:val="single" w:sz="4" w:space="0" w:color="auto"/>
              <w:left w:val="nil"/>
              <w:bottom w:val="nil"/>
              <w:right w:val="nil"/>
            </w:tcBorders>
            <w:shd w:val="clear" w:color="auto" w:fill="D9D9D9"/>
            <w:noWrap/>
            <w:vAlign w:val="center"/>
            <w:hideMark/>
          </w:tcPr>
          <w:p w14:paraId="11535B26"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single" w:sz="4" w:space="0" w:color="auto"/>
              <w:left w:val="nil"/>
              <w:bottom w:val="nil"/>
              <w:right w:val="nil"/>
            </w:tcBorders>
            <w:shd w:val="clear" w:color="auto" w:fill="D9D9D9"/>
            <w:noWrap/>
            <w:vAlign w:val="center"/>
            <w:hideMark/>
          </w:tcPr>
          <w:p w14:paraId="45DC7B53"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single" w:sz="4" w:space="0" w:color="auto"/>
              <w:left w:val="nil"/>
              <w:bottom w:val="nil"/>
              <w:right w:val="nil"/>
            </w:tcBorders>
            <w:shd w:val="clear" w:color="auto" w:fill="D9D9D9"/>
            <w:noWrap/>
            <w:vAlign w:val="center"/>
            <w:hideMark/>
          </w:tcPr>
          <w:p w14:paraId="3673F3AC"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23</w:t>
            </w:r>
          </w:p>
        </w:tc>
        <w:tc>
          <w:tcPr>
            <w:tcW w:w="706" w:type="dxa"/>
            <w:tcBorders>
              <w:top w:val="single" w:sz="4" w:space="0" w:color="auto"/>
              <w:left w:val="nil"/>
              <w:bottom w:val="nil"/>
              <w:right w:val="nil"/>
            </w:tcBorders>
            <w:shd w:val="clear" w:color="auto" w:fill="D9D9D9"/>
            <w:noWrap/>
            <w:vAlign w:val="center"/>
            <w:hideMark/>
          </w:tcPr>
          <w:p w14:paraId="1957E321"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67</w:t>
            </w:r>
          </w:p>
        </w:tc>
        <w:tc>
          <w:tcPr>
            <w:tcW w:w="706" w:type="dxa"/>
            <w:tcBorders>
              <w:top w:val="single" w:sz="4" w:space="0" w:color="auto"/>
              <w:left w:val="nil"/>
              <w:bottom w:val="nil"/>
              <w:right w:val="nil"/>
            </w:tcBorders>
            <w:shd w:val="clear" w:color="auto" w:fill="D9D9D9"/>
            <w:vAlign w:val="center"/>
          </w:tcPr>
          <w:p w14:paraId="5BB13411"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single" w:sz="4" w:space="0" w:color="auto"/>
              <w:left w:val="nil"/>
              <w:bottom w:val="nil"/>
              <w:right w:val="nil"/>
            </w:tcBorders>
            <w:shd w:val="clear" w:color="auto" w:fill="D9D9D9"/>
            <w:vAlign w:val="center"/>
          </w:tcPr>
          <w:p w14:paraId="38274A2A"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w:t>
            </w:r>
          </w:p>
        </w:tc>
      </w:tr>
      <w:tr w:rsidR="009B4A0E" w:rsidRPr="009B4A0E" w14:paraId="4CE0DA65" w14:textId="77777777" w:rsidTr="002D69CC">
        <w:trPr>
          <w:trHeight w:val="540"/>
          <w:jc w:val="center"/>
        </w:trPr>
        <w:tc>
          <w:tcPr>
            <w:tcW w:w="1080" w:type="dxa"/>
            <w:tcBorders>
              <w:top w:val="nil"/>
              <w:left w:val="nil"/>
              <w:bottom w:val="nil"/>
              <w:right w:val="nil"/>
            </w:tcBorders>
            <w:vAlign w:val="center"/>
            <w:hideMark/>
          </w:tcPr>
          <w:p w14:paraId="17DB71CC" w14:textId="77777777" w:rsidR="009B4A0E" w:rsidRPr="009B4A0E" w:rsidRDefault="009B4A0E" w:rsidP="009B4A0E">
            <w:pPr>
              <w:ind w:firstLine="0"/>
              <w:jc w:val="left"/>
              <w:rPr>
                <w:rFonts w:eastAsia="MS Mincho"/>
                <w:color w:val="auto"/>
                <w:sz w:val="16"/>
                <w:szCs w:val="16"/>
              </w:rPr>
            </w:pPr>
            <w:r w:rsidRPr="009B4A0E">
              <w:rPr>
                <w:rFonts w:eastAsia="MS Mincho"/>
                <w:color w:val="auto"/>
                <w:sz w:val="16"/>
                <w:szCs w:val="16"/>
              </w:rPr>
              <w:t>Verification attempt 1</w:t>
            </w:r>
          </w:p>
        </w:tc>
        <w:tc>
          <w:tcPr>
            <w:tcW w:w="3420" w:type="dxa"/>
            <w:tcBorders>
              <w:top w:val="nil"/>
              <w:left w:val="nil"/>
              <w:bottom w:val="nil"/>
              <w:right w:val="nil"/>
            </w:tcBorders>
            <w:vAlign w:val="center"/>
            <w:hideMark/>
          </w:tcPr>
          <w:p w14:paraId="58A96E15" w14:textId="77777777" w:rsidR="009B4A0E" w:rsidRPr="009B4A0E" w:rsidRDefault="009B4A0E" w:rsidP="009B4A0E">
            <w:pPr>
              <w:ind w:firstLine="0"/>
              <w:jc w:val="left"/>
              <w:rPr>
                <w:rFonts w:eastAsia="MS Mincho"/>
                <w:color w:val="auto"/>
                <w:sz w:val="16"/>
                <w:szCs w:val="16"/>
              </w:rPr>
            </w:pPr>
            <w:r w:rsidRPr="009B4A0E">
              <w:rPr>
                <w:rFonts w:eastAsia="MS Mincho"/>
                <w:color w:val="auto"/>
                <w:sz w:val="16"/>
                <w:szCs w:val="16"/>
              </w:rPr>
              <w:t>Hunter &amp; Schmidt method using Field &amp; Gillett’s (2010) “h_s_syntax.sps”</w:t>
            </w:r>
          </w:p>
        </w:tc>
        <w:tc>
          <w:tcPr>
            <w:tcW w:w="4332" w:type="dxa"/>
            <w:tcBorders>
              <w:top w:val="nil"/>
              <w:left w:val="nil"/>
              <w:bottom w:val="nil"/>
              <w:right w:val="nil"/>
            </w:tcBorders>
            <w:vAlign w:val="center"/>
            <w:hideMark/>
          </w:tcPr>
          <w:p w14:paraId="76F106B3" w14:textId="77777777" w:rsidR="009B4A0E" w:rsidRPr="009B4A0E" w:rsidRDefault="009B4A0E" w:rsidP="009B4A0E">
            <w:pPr>
              <w:ind w:firstLine="0"/>
              <w:jc w:val="left"/>
              <w:rPr>
                <w:rFonts w:eastAsia="MS Mincho"/>
                <w:color w:val="auto"/>
                <w:sz w:val="16"/>
                <w:szCs w:val="16"/>
              </w:rPr>
            </w:pPr>
            <w:r w:rsidRPr="009B4A0E">
              <w:rPr>
                <w:rFonts w:eastAsia="MS Mincho"/>
                <w:color w:val="auto"/>
                <w:sz w:val="16"/>
                <w:szCs w:val="16"/>
              </w:rPr>
              <w:t>All reliabilities were set to 0.</w:t>
            </w:r>
          </w:p>
        </w:tc>
        <w:tc>
          <w:tcPr>
            <w:tcW w:w="706" w:type="dxa"/>
            <w:tcBorders>
              <w:top w:val="nil"/>
              <w:left w:val="nil"/>
              <w:bottom w:val="nil"/>
              <w:right w:val="nil"/>
            </w:tcBorders>
            <w:noWrap/>
            <w:vAlign w:val="center"/>
            <w:hideMark/>
          </w:tcPr>
          <w:p w14:paraId="179AF086"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2E0A02F2"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20</w:t>
            </w:r>
          </w:p>
        </w:tc>
        <w:tc>
          <w:tcPr>
            <w:tcW w:w="706" w:type="dxa"/>
            <w:tcBorders>
              <w:top w:val="nil"/>
              <w:left w:val="nil"/>
              <w:bottom w:val="nil"/>
              <w:right w:val="nil"/>
            </w:tcBorders>
            <w:noWrap/>
            <w:vAlign w:val="center"/>
            <w:hideMark/>
          </w:tcPr>
          <w:p w14:paraId="511FD594"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74</w:t>
            </w:r>
          </w:p>
        </w:tc>
        <w:tc>
          <w:tcPr>
            <w:tcW w:w="706" w:type="dxa"/>
            <w:tcBorders>
              <w:top w:val="nil"/>
              <w:left w:val="nil"/>
              <w:bottom w:val="nil"/>
              <w:right w:val="nil"/>
            </w:tcBorders>
            <w:noWrap/>
            <w:vAlign w:val="center"/>
            <w:hideMark/>
          </w:tcPr>
          <w:p w14:paraId="4D517C89"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4A237194"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4CC9247D"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5B89B490" w14:textId="77777777" w:rsidR="009B4A0E" w:rsidRPr="009B4A0E" w:rsidRDefault="009B4A0E" w:rsidP="009B4A0E">
            <w:pPr>
              <w:ind w:firstLine="0"/>
              <w:jc w:val="center"/>
              <w:rPr>
                <w:rFonts w:eastAsia="MS Mincho"/>
                <w:color w:val="auto"/>
                <w:sz w:val="16"/>
                <w:szCs w:val="16"/>
              </w:rPr>
            </w:pPr>
            <w:r w:rsidRPr="009B4A0E">
              <w:rPr>
                <w:rFonts w:eastAsia="MS Mincho"/>
                <w:color w:val="auto"/>
                <w:sz w:val="16"/>
                <w:szCs w:val="16"/>
              </w:rPr>
              <w:t>-</w:t>
            </w:r>
          </w:p>
        </w:tc>
      </w:tr>
      <w:tr w:rsidR="000B19C6" w:rsidRPr="009B4A0E" w14:paraId="4D232952" w14:textId="77777777" w:rsidTr="000B19C6">
        <w:trPr>
          <w:trHeight w:val="549"/>
          <w:jc w:val="center"/>
        </w:trPr>
        <w:tc>
          <w:tcPr>
            <w:tcW w:w="1080" w:type="dxa"/>
            <w:tcBorders>
              <w:top w:val="nil"/>
              <w:left w:val="nil"/>
              <w:bottom w:val="nil"/>
              <w:right w:val="nil"/>
            </w:tcBorders>
            <w:vAlign w:val="center"/>
          </w:tcPr>
          <w:p w14:paraId="6927259D" w14:textId="44EE372D" w:rsidR="000B19C6" w:rsidRPr="009B4A0E" w:rsidRDefault="000B19C6"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2</w:t>
            </w:r>
          </w:p>
        </w:tc>
        <w:tc>
          <w:tcPr>
            <w:tcW w:w="3420" w:type="dxa"/>
            <w:tcBorders>
              <w:top w:val="nil"/>
              <w:left w:val="nil"/>
              <w:bottom w:val="nil"/>
              <w:right w:val="nil"/>
            </w:tcBorders>
            <w:vAlign w:val="center"/>
            <w:hideMark/>
          </w:tcPr>
          <w:p w14:paraId="1DDAD878" w14:textId="326CFB8B" w:rsidR="000B19C6" w:rsidRPr="00B26ABB" w:rsidRDefault="000B19C6" w:rsidP="000B19C6">
            <w:pPr>
              <w:ind w:firstLine="0"/>
              <w:jc w:val="left"/>
              <w:rPr>
                <w:rFonts w:eastAsia="MS Mincho"/>
                <w:color w:val="auto"/>
                <w:sz w:val="16"/>
                <w:szCs w:val="16"/>
              </w:rPr>
            </w:pPr>
            <w:r w:rsidRPr="00B26ABB">
              <w:rPr>
                <w:rFonts w:eastAsia="MS Mincho"/>
                <w:color w:val="auto"/>
                <w:sz w:val="16"/>
                <w:szCs w:val="16"/>
              </w:rPr>
              <w:t>Hunter &amp; Schmidt method using Field &amp; Gillett’s (2010) “Meta_Basic_r.sps” *</w:t>
            </w:r>
          </w:p>
        </w:tc>
        <w:tc>
          <w:tcPr>
            <w:tcW w:w="4332" w:type="dxa"/>
            <w:tcBorders>
              <w:top w:val="nil"/>
              <w:left w:val="nil"/>
              <w:bottom w:val="nil"/>
              <w:right w:val="nil"/>
            </w:tcBorders>
            <w:vAlign w:val="center"/>
            <w:hideMark/>
          </w:tcPr>
          <w:p w14:paraId="6FAF44AA" w14:textId="77777777" w:rsidR="000B19C6" w:rsidRPr="00B26ABB" w:rsidRDefault="000B19C6" w:rsidP="000B19C6">
            <w:pPr>
              <w:ind w:firstLine="0"/>
              <w:jc w:val="left"/>
              <w:rPr>
                <w:rFonts w:eastAsia="MS Mincho"/>
                <w:color w:val="auto"/>
                <w:sz w:val="16"/>
                <w:szCs w:val="16"/>
              </w:rPr>
            </w:pPr>
            <w:r w:rsidRPr="00B26ABB">
              <w:rPr>
                <w:rFonts w:eastAsia="MS Mincho"/>
                <w:color w:val="auto"/>
                <w:sz w:val="16"/>
                <w:szCs w:val="16"/>
              </w:rPr>
              <w:t>Set variance in population correlations to zero if it is negative so that CRs must be non-negative.</w:t>
            </w:r>
          </w:p>
        </w:tc>
        <w:tc>
          <w:tcPr>
            <w:tcW w:w="706" w:type="dxa"/>
            <w:tcBorders>
              <w:top w:val="nil"/>
              <w:left w:val="nil"/>
              <w:bottom w:val="nil"/>
              <w:right w:val="nil"/>
            </w:tcBorders>
            <w:shd w:val="clear" w:color="auto" w:fill="auto"/>
            <w:noWrap/>
            <w:vAlign w:val="center"/>
            <w:hideMark/>
          </w:tcPr>
          <w:p w14:paraId="31EA1C21" w14:textId="77777777" w:rsidR="000B19C6" w:rsidRPr="00B26ABB" w:rsidRDefault="000B19C6"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7D45E6E4" w14:textId="77777777" w:rsidR="000B19C6" w:rsidRPr="00B26ABB" w:rsidRDefault="000B19C6"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7DB7AEE9" w14:textId="77777777" w:rsidR="000B19C6" w:rsidRPr="00B26ABB" w:rsidRDefault="000B19C6"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0ABE2B0A" w14:textId="77777777" w:rsidR="000B19C6" w:rsidRPr="00B26ABB" w:rsidRDefault="000B19C6"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3C85E4FE" w14:textId="77777777" w:rsidR="000B19C6" w:rsidRPr="00B26ABB" w:rsidRDefault="000B19C6"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vAlign w:val="center"/>
          </w:tcPr>
          <w:p w14:paraId="77AEAD40" w14:textId="77777777" w:rsidR="000B19C6" w:rsidRPr="00B26ABB" w:rsidRDefault="000B19C6"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vAlign w:val="center"/>
          </w:tcPr>
          <w:p w14:paraId="03396D4F" w14:textId="77777777" w:rsidR="000B19C6" w:rsidRPr="00B26ABB" w:rsidRDefault="000B19C6" w:rsidP="000B19C6">
            <w:pPr>
              <w:ind w:firstLine="0"/>
              <w:jc w:val="center"/>
              <w:rPr>
                <w:rFonts w:eastAsia="MS Mincho"/>
                <w:color w:val="auto"/>
                <w:sz w:val="16"/>
                <w:szCs w:val="16"/>
              </w:rPr>
            </w:pPr>
            <w:r w:rsidRPr="00B26ABB">
              <w:rPr>
                <w:rFonts w:eastAsia="MS Mincho"/>
                <w:color w:val="auto"/>
                <w:sz w:val="16"/>
                <w:szCs w:val="16"/>
              </w:rPr>
              <w:t>-</w:t>
            </w:r>
          </w:p>
        </w:tc>
      </w:tr>
      <w:tr w:rsidR="000B19C6" w:rsidRPr="009B4A0E" w14:paraId="31D131D3" w14:textId="77777777" w:rsidTr="009B4A0E">
        <w:trPr>
          <w:trHeight w:val="801"/>
          <w:jc w:val="center"/>
        </w:trPr>
        <w:tc>
          <w:tcPr>
            <w:tcW w:w="1080" w:type="dxa"/>
            <w:tcBorders>
              <w:top w:val="nil"/>
              <w:left w:val="nil"/>
              <w:bottom w:val="nil"/>
              <w:right w:val="nil"/>
            </w:tcBorders>
            <w:vAlign w:val="center"/>
          </w:tcPr>
          <w:p w14:paraId="58F4FC6A" w14:textId="01C79630" w:rsidR="000B19C6" w:rsidRPr="009B4A0E" w:rsidRDefault="000B19C6"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3</w:t>
            </w:r>
          </w:p>
        </w:tc>
        <w:tc>
          <w:tcPr>
            <w:tcW w:w="3420" w:type="dxa"/>
            <w:tcBorders>
              <w:top w:val="nil"/>
              <w:left w:val="nil"/>
              <w:bottom w:val="nil"/>
              <w:right w:val="nil"/>
            </w:tcBorders>
            <w:vAlign w:val="center"/>
          </w:tcPr>
          <w:p w14:paraId="4984663E" w14:textId="009B1FBA" w:rsidR="000B19C6" w:rsidRPr="009B4A0E" w:rsidRDefault="000B19C6" w:rsidP="000B19C6">
            <w:pPr>
              <w:ind w:firstLine="0"/>
              <w:jc w:val="left"/>
              <w:rPr>
                <w:rFonts w:eastAsia="MS Mincho"/>
                <w:color w:val="auto"/>
                <w:sz w:val="16"/>
                <w:szCs w:val="16"/>
              </w:rPr>
            </w:pPr>
            <w:r w:rsidRPr="009B4A0E">
              <w:rPr>
                <w:rFonts w:eastAsia="MS Mincho"/>
                <w:color w:val="auto"/>
                <w:sz w:val="16"/>
                <w:szCs w:val="16"/>
              </w:rPr>
              <w:t xml:space="preserve">Hunter &amp; Schmidt method </w:t>
            </w:r>
            <w:r>
              <w:rPr>
                <w:rFonts w:eastAsia="MS Mincho"/>
                <w:color w:val="auto"/>
                <w:sz w:val="16"/>
                <w:szCs w:val="16"/>
              </w:rPr>
              <w:t>using a reimplementation of</w:t>
            </w:r>
            <w:r w:rsidRPr="009B4A0E">
              <w:rPr>
                <w:rFonts w:eastAsia="MS Mincho"/>
                <w:color w:val="auto"/>
                <w:sz w:val="16"/>
                <w:szCs w:val="16"/>
              </w:rPr>
              <w:t xml:space="preserve"> Field &amp; Gillett’s (2010) “Meta_Basic_r.sps” </w:t>
            </w:r>
            <w:r>
              <w:rPr>
                <w:rFonts w:eastAsia="MS Mincho"/>
                <w:color w:val="auto"/>
                <w:sz w:val="16"/>
                <w:szCs w:val="16"/>
              </w:rPr>
              <w:t>in</w:t>
            </w:r>
            <w:r w:rsidRPr="009B4A0E">
              <w:rPr>
                <w:rFonts w:eastAsia="MS Mincho"/>
                <w:color w:val="auto"/>
                <w:sz w:val="16"/>
                <w:szCs w:val="16"/>
              </w:rPr>
              <w:t xml:space="preserve"> R</w:t>
            </w:r>
          </w:p>
        </w:tc>
        <w:tc>
          <w:tcPr>
            <w:tcW w:w="4332" w:type="dxa"/>
            <w:tcBorders>
              <w:top w:val="nil"/>
              <w:left w:val="nil"/>
              <w:bottom w:val="nil"/>
              <w:right w:val="nil"/>
            </w:tcBorders>
            <w:vAlign w:val="center"/>
          </w:tcPr>
          <w:p w14:paraId="77533C66" w14:textId="77777777" w:rsidR="000B19C6" w:rsidRPr="009B4A0E" w:rsidRDefault="000B19C6" w:rsidP="000B19C6">
            <w:pPr>
              <w:ind w:firstLine="0"/>
              <w:jc w:val="left"/>
              <w:rPr>
                <w:rFonts w:eastAsia="MS Mincho"/>
                <w:color w:val="auto"/>
                <w:sz w:val="16"/>
                <w:szCs w:val="16"/>
              </w:rPr>
            </w:pPr>
            <w:r w:rsidRPr="009B4A0E">
              <w:rPr>
                <w:rFonts w:eastAsia="MS Mincho"/>
                <w:color w:val="auto"/>
                <w:sz w:val="16"/>
                <w:szCs w:val="16"/>
              </w:rPr>
              <w:t>Set variance in population correlations to zero if it is negative so that CRs must be non-negative.</w:t>
            </w:r>
          </w:p>
        </w:tc>
        <w:tc>
          <w:tcPr>
            <w:tcW w:w="706" w:type="dxa"/>
            <w:tcBorders>
              <w:top w:val="nil"/>
              <w:left w:val="nil"/>
              <w:bottom w:val="nil"/>
              <w:right w:val="nil"/>
            </w:tcBorders>
            <w:shd w:val="clear" w:color="auto" w:fill="D9D9D9"/>
            <w:noWrap/>
            <w:vAlign w:val="center"/>
          </w:tcPr>
          <w:p w14:paraId="4F411A20"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shd w:val="clear" w:color="auto" w:fill="auto"/>
            <w:noWrap/>
            <w:vAlign w:val="center"/>
          </w:tcPr>
          <w:p w14:paraId="0F942E3F"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shd w:val="clear" w:color="auto" w:fill="auto"/>
            <w:noWrap/>
            <w:vAlign w:val="center"/>
          </w:tcPr>
          <w:p w14:paraId="42BEDA96"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noWrap/>
            <w:vAlign w:val="center"/>
          </w:tcPr>
          <w:p w14:paraId="2ED49312"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noWrap/>
            <w:vAlign w:val="center"/>
          </w:tcPr>
          <w:p w14:paraId="2C1AE691"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vAlign w:val="center"/>
          </w:tcPr>
          <w:p w14:paraId="1F0C1807"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2E0285BB"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w:t>
            </w:r>
          </w:p>
        </w:tc>
      </w:tr>
      <w:tr w:rsidR="000B19C6" w:rsidRPr="009B4A0E" w14:paraId="0EB3FBC8" w14:textId="77777777" w:rsidTr="002D69CC">
        <w:trPr>
          <w:trHeight w:val="801"/>
          <w:jc w:val="center"/>
        </w:trPr>
        <w:tc>
          <w:tcPr>
            <w:tcW w:w="1080" w:type="dxa"/>
            <w:tcBorders>
              <w:top w:val="nil"/>
              <w:left w:val="nil"/>
              <w:bottom w:val="nil"/>
              <w:right w:val="nil"/>
            </w:tcBorders>
            <w:vAlign w:val="center"/>
          </w:tcPr>
          <w:p w14:paraId="41712BCB" w14:textId="60D964EF" w:rsidR="000B19C6" w:rsidRPr="009B4A0E" w:rsidRDefault="000B19C6"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4</w:t>
            </w:r>
          </w:p>
        </w:tc>
        <w:tc>
          <w:tcPr>
            <w:tcW w:w="3420" w:type="dxa"/>
            <w:tcBorders>
              <w:top w:val="nil"/>
              <w:left w:val="nil"/>
              <w:bottom w:val="nil"/>
              <w:right w:val="nil"/>
            </w:tcBorders>
            <w:vAlign w:val="center"/>
          </w:tcPr>
          <w:p w14:paraId="2DA9D0CE" w14:textId="77777777" w:rsidR="000B19C6" w:rsidRPr="009B4A0E" w:rsidRDefault="000B19C6" w:rsidP="000B19C6">
            <w:pPr>
              <w:ind w:firstLine="0"/>
              <w:jc w:val="left"/>
              <w:rPr>
                <w:rFonts w:eastAsia="MS Mincho"/>
                <w:color w:val="auto"/>
                <w:sz w:val="16"/>
                <w:szCs w:val="16"/>
              </w:rPr>
            </w:pPr>
            <w:r w:rsidRPr="009B4A0E">
              <w:rPr>
                <w:rFonts w:eastAsia="MS Mincho"/>
                <w:color w:val="auto"/>
                <w:sz w:val="16"/>
                <w:szCs w:val="16"/>
              </w:rPr>
              <w:t>Hunter &amp; Schmidt method using a converstion of Field &amp; Gillett’s (2010) “Meta_Basic_r.sps” to R</w:t>
            </w:r>
          </w:p>
        </w:tc>
        <w:tc>
          <w:tcPr>
            <w:tcW w:w="4332" w:type="dxa"/>
            <w:tcBorders>
              <w:top w:val="nil"/>
              <w:left w:val="nil"/>
              <w:bottom w:val="nil"/>
              <w:right w:val="nil"/>
            </w:tcBorders>
            <w:vAlign w:val="center"/>
          </w:tcPr>
          <w:p w14:paraId="66BC424E" w14:textId="77777777" w:rsidR="000B19C6" w:rsidRPr="009B4A0E" w:rsidRDefault="000B19C6" w:rsidP="000B19C6">
            <w:pPr>
              <w:ind w:firstLine="0"/>
              <w:jc w:val="left"/>
              <w:rPr>
                <w:rFonts w:eastAsia="MS Mincho"/>
                <w:color w:val="auto"/>
                <w:sz w:val="16"/>
                <w:szCs w:val="16"/>
              </w:rPr>
            </w:pPr>
            <w:r w:rsidRPr="009B4A0E">
              <w:rPr>
                <w:rFonts w:eastAsia="MS Mincho"/>
                <w:color w:val="auto"/>
                <w:sz w:val="16"/>
                <w:szCs w:val="16"/>
              </w:rPr>
              <w:t>Set variance in population correlations to zero if it is negative so that CRs must be non-negative. Removed erroneous Overton transformations.</w:t>
            </w:r>
          </w:p>
        </w:tc>
        <w:tc>
          <w:tcPr>
            <w:tcW w:w="706" w:type="dxa"/>
            <w:tcBorders>
              <w:top w:val="nil"/>
              <w:left w:val="nil"/>
              <w:bottom w:val="nil"/>
              <w:right w:val="nil"/>
            </w:tcBorders>
            <w:noWrap/>
            <w:vAlign w:val="center"/>
          </w:tcPr>
          <w:p w14:paraId="5F489183"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auto"/>
            <w:noWrap/>
            <w:vAlign w:val="center"/>
          </w:tcPr>
          <w:p w14:paraId="7E032CFF"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shd w:val="clear" w:color="auto" w:fill="auto"/>
            <w:noWrap/>
            <w:vAlign w:val="center"/>
          </w:tcPr>
          <w:p w14:paraId="5AE22DBE"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noWrap/>
            <w:vAlign w:val="center"/>
          </w:tcPr>
          <w:p w14:paraId="3201BCA6"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tcPr>
          <w:p w14:paraId="07AEF1FE"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5D864DE7"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04676C57"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w:t>
            </w:r>
          </w:p>
        </w:tc>
      </w:tr>
      <w:tr w:rsidR="000B19C6" w:rsidRPr="009B4A0E" w14:paraId="68925970" w14:textId="77777777" w:rsidTr="008A02C1">
        <w:trPr>
          <w:trHeight w:val="801"/>
          <w:jc w:val="center"/>
        </w:trPr>
        <w:tc>
          <w:tcPr>
            <w:tcW w:w="1080" w:type="dxa"/>
            <w:tcBorders>
              <w:top w:val="nil"/>
              <w:left w:val="nil"/>
              <w:bottom w:val="nil"/>
              <w:right w:val="nil"/>
            </w:tcBorders>
            <w:vAlign w:val="center"/>
          </w:tcPr>
          <w:p w14:paraId="29CEE7A6" w14:textId="0F021932" w:rsidR="000B19C6" w:rsidRPr="009B4A0E" w:rsidRDefault="000B19C6"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5</w:t>
            </w:r>
          </w:p>
        </w:tc>
        <w:tc>
          <w:tcPr>
            <w:tcW w:w="3420" w:type="dxa"/>
            <w:tcBorders>
              <w:top w:val="nil"/>
              <w:left w:val="nil"/>
              <w:bottom w:val="nil"/>
              <w:right w:val="nil"/>
            </w:tcBorders>
            <w:vAlign w:val="center"/>
          </w:tcPr>
          <w:p w14:paraId="0199836E" w14:textId="77777777" w:rsidR="000B19C6" w:rsidRPr="009B4A0E" w:rsidRDefault="000B19C6" w:rsidP="000B19C6">
            <w:pPr>
              <w:ind w:firstLine="0"/>
              <w:jc w:val="left"/>
              <w:rPr>
                <w:rFonts w:eastAsia="MS Mincho"/>
                <w:color w:val="auto"/>
                <w:sz w:val="16"/>
                <w:szCs w:val="16"/>
              </w:rPr>
            </w:pPr>
            <w:r w:rsidRPr="009B4A0E">
              <w:rPr>
                <w:rFonts w:eastAsia="MS Mincho"/>
                <w:color w:val="auto"/>
                <w:sz w:val="16"/>
                <w:szCs w:val="16"/>
              </w:rPr>
              <w:t>Hunter &amp; Schmidt method using Viechtbauer’s (2022) implementation in R and metafor.</w:t>
            </w:r>
          </w:p>
        </w:tc>
        <w:tc>
          <w:tcPr>
            <w:tcW w:w="4332" w:type="dxa"/>
            <w:tcBorders>
              <w:top w:val="nil"/>
              <w:left w:val="nil"/>
              <w:bottom w:val="nil"/>
              <w:right w:val="nil"/>
            </w:tcBorders>
            <w:vAlign w:val="center"/>
          </w:tcPr>
          <w:p w14:paraId="7953C84F" w14:textId="0C3954EC" w:rsidR="000B19C6" w:rsidRPr="009B4A0E" w:rsidRDefault="000B19C6" w:rsidP="000B19C6">
            <w:pPr>
              <w:ind w:firstLine="0"/>
              <w:jc w:val="left"/>
              <w:rPr>
                <w:rFonts w:eastAsia="MS Mincho"/>
                <w:color w:val="auto"/>
                <w:sz w:val="16"/>
                <w:szCs w:val="16"/>
              </w:rPr>
            </w:pPr>
            <w:r w:rsidRPr="009B4A0E">
              <w:rPr>
                <w:rFonts w:eastAsia="MS Mincho"/>
                <w:color w:val="auto"/>
                <w:sz w:val="16"/>
                <w:szCs w:val="16"/>
              </w:rPr>
              <w:t>Credibility intervals were implemented using Field &amp; Gillett</w:t>
            </w:r>
            <w:r w:rsidR="009862CD">
              <w:rPr>
                <w:rFonts w:eastAsia="MS Mincho"/>
                <w:color w:val="auto"/>
                <w:sz w:val="16"/>
                <w:szCs w:val="16"/>
              </w:rPr>
              <w:t>’</w:t>
            </w:r>
            <w:r w:rsidRPr="009B4A0E">
              <w:rPr>
                <w:rFonts w:eastAsia="MS Mincho"/>
                <w:color w:val="auto"/>
                <w:sz w:val="16"/>
                <w:szCs w:val="16"/>
              </w:rPr>
              <w:t>s (2010) equations 2 to 5.</w:t>
            </w:r>
          </w:p>
        </w:tc>
        <w:tc>
          <w:tcPr>
            <w:tcW w:w="706" w:type="dxa"/>
            <w:tcBorders>
              <w:top w:val="nil"/>
              <w:left w:val="nil"/>
              <w:bottom w:val="nil"/>
              <w:right w:val="nil"/>
            </w:tcBorders>
            <w:noWrap/>
            <w:vAlign w:val="center"/>
          </w:tcPr>
          <w:p w14:paraId="1E386521"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D9D9D9"/>
            <w:noWrap/>
            <w:vAlign w:val="center"/>
          </w:tcPr>
          <w:p w14:paraId="748C6D8A"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shd w:val="clear" w:color="auto" w:fill="D9D9D9"/>
            <w:noWrap/>
            <w:vAlign w:val="center"/>
          </w:tcPr>
          <w:p w14:paraId="4A533D12"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nil"/>
              <w:left w:val="nil"/>
              <w:bottom w:val="nil"/>
              <w:right w:val="nil"/>
            </w:tcBorders>
            <w:noWrap/>
            <w:vAlign w:val="center"/>
          </w:tcPr>
          <w:p w14:paraId="765AB1A1"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tcPr>
          <w:p w14:paraId="105D6261"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6993E480"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vAlign w:val="center"/>
          </w:tcPr>
          <w:p w14:paraId="69B1E45B"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54</w:t>
            </w:r>
          </w:p>
        </w:tc>
      </w:tr>
      <w:tr w:rsidR="000B19C6" w:rsidRPr="009B4A0E" w14:paraId="1229ECD7" w14:textId="77777777" w:rsidTr="008A02C1">
        <w:trPr>
          <w:trHeight w:val="729"/>
          <w:jc w:val="center"/>
        </w:trPr>
        <w:tc>
          <w:tcPr>
            <w:tcW w:w="1080" w:type="dxa"/>
            <w:tcBorders>
              <w:top w:val="nil"/>
              <w:left w:val="nil"/>
              <w:bottom w:val="nil"/>
              <w:right w:val="nil"/>
            </w:tcBorders>
            <w:vAlign w:val="center"/>
          </w:tcPr>
          <w:p w14:paraId="517E0A7C" w14:textId="5E8D3AA6" w:rsidR="000B19C6" w:rsidRPr="009B4A0E" w:rsidRDefault="000B19C6"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6</w:t>
            </w:r>
          </w:p>
        </w:tc>
        <w:tc>
          <w:tcPr>
            <w:tcW w:w="3420" w:type="dxa"/>
            <w:tcBorders>
              <w:top w:val="nil"/>
              <w:left w:val="nil"/>
              <w:bottom w:val="nil"/>
              <w:right w:val="nil"/>
            </w:tcBorders>
            <w:vAlign w:val="center"/>
            <w:hideMark/>
          </w:tcPr>
          <w:p w14:paraId="6B6506FE" w14:textId="77777777" w:rsidR="000B19C6" w:rsidRPr="009B4A0E" w:rsidRDefault="000B19C6" w:rsidP="000B19C6">
            <w:pPr>
              <w:ind w:firstLine="0"/>
              <w:jc w:val="left"/>
              <w:rPr>
                <w:rFonts w:eastAsia="MS Mincho"/>
                <w:color w:val="auto"/>
                <w:sz w:val="16"/>
                <w:szCs w:val="16"/>
              </w:rPr>
            </w:pPr>
            <w:r w:rsidRPr="009B4A0E">
              <w:rPr>
                <w:rFonts w:eastAsia="MS Mincho"/>
                <w:color w:val="auto"/>
                <w:sz w:val="16"/>
                <w:szCs w:val="16"/>
              </w:rPr>
              <w:t>A mix of Hunter &amp; Schmidt and Hedges methods using Viechtbauer's (2022) implementation in R and metafor.</w:t>
            </w:r>
          </w:p>
        </w:tc>
        <w:tc>
          <w:tcPr>
            <w:tcW w:w="4332" w:type="dxa"/>
            <w:tcBorders>
              <w:top w:val="nil"/>
              <w:left w:val="nil"/>
              <w:bottom w:val="nil"/>
              <w:right w:val="nil"/>
            </w:tcBorders>
            <w:vAlign w:val="center"/>
            <w:hideMark/>
          </w:tcPr>
          <w:p w14:paraId="1DCA3736" w14:textId="4CCF26B9" w:rsidR="000B19C6" w:rsidRPr="009B4A0E" w:rsidRDefault="000B19C6" w:rsidP="000B19C6">
            <w:pPr>
              <w:ind w:firstLine="0"/>
              <w:jc w:val="left"/>
              <w:rPr>
                <w:rFonts w:eastAsia="MS Mincho"/>
                <w:color w:val="auto"/>
                <w:sz w:val="16"/>
                <w:szCs w:val="16"/>
              </w:rPr>
            </w:pPr>
            <w:r w:rsidRPr="009B4A0E">
              <w:rPr>
                <w:rFonts w:eastAsia="MS Mincho"/>
                <w:color w:val="auto"/>
                <w:sz w:val="16"/>
                <w:szCs w:val="16"/>
              </w:rPr>
              <w:t>Credibility intervals were implemented using Field &amp; Gillett</w:t>
            </w:r>
            <w:r w:rsidR="009862CD">
              <w:rPr>
                <w:rFonts w:eastAsia="MS Mincho"/>
                <w:color w:val="auto"/>
                <w:sz w:val="16"/>
                <w:szCs w:val="16"/>
              </w:rPr>
              <w:t>’</w:t>
            </w:r>
            <w:r w:rsidRPr="009B4A0E">
              <w:rPr>
                <w:rFonts w:eastAsia="MS Mincho"/>
                <w:color w:val="auto"/>
                <w:sz w:val="16"/>
                <w:szCs w:val="16"/>
              </w:rPr>
              <w:t xml:space="preserve">s (2010) equations 2 to 5. Fisher's </w:t>
            </w:r>
            <w:r w:rsidRPr="009B4A0E">
              <w:rPr>
                <w:rFonts w:eastAsia="MS Mincho"/>
                <w:i/>
                <w:iCs/>
                <w:color w:val="auto"/>
                <w:sz w:val="16"/>
                <w:szCs w:val="16"/>
              </w:rPr>
              <w:t>r</w:t>
            </w:r>
            <w:r w:rsidRPr="009B4A0E">
              <w:rPr>
                <w:rFonts w:eastAsia="MS Mincho"/>
                <w:color w:val="auto"/>
                <w:sz w:val="16"/>
                <w:szCs w:val="16"/>
              </w:rPr>
              <w:t>-to-</w:t>
            </w:r>
            <w:r w:rsidRPr="009B4A0E">
              <w:rPr>
                <w:rFonts w:eastAsia="MS Mincho"/>
                <w:i/>
                <w:iCs/>
                <w:color w:val="auto"/>
                <w:sz w:val="16"/>
                <w:szCs w:val="16"/>
              </w:rPr>
              <w:t>z</w:t>
            </w:r>
            <w:r w:rsidRPr="009B4A0E">
              <w:rPr>
                <w:rFonts w:eastAsia="MS Mincho"/>
                <w:color w:val="auto"/>
                <w:sz w:val="16"/>
                <w:szCs w:val="16"/>
              </w:rPr>
              <w:t xml:space="preserve"> transformations and </w:t>
            </w:r>
            <w:r w:rsidRPr="009B4A0E">
              <w:rPr>
                <w:rFonts w:eastAsia="MS Mincho"/>
                <w:i/>
                <w:iCs/>
                <w:color w:val="auto"/>
                <w:sz w:val="16"/>
                <w:szCs w:val="16"/>
              </w:rPr>
              <w:t>z</w:t>
            </w:r>
            <w:r w:rsidRPr="009B4A0E">
              <w:rPr>
                <w:rFonts w:eastAsia="MS Mincho"/>
                <w:color w:val="auto"/>
                <w:sz w:val="16"/>
                <w:szCs w:val="16"/>
              </w:rPr>
              <w:t>-to-</w:t>
            </w:r>
            <w:r w:rsidRPr="009B4A0E">
              <w:rPr>
                <w:rFonts w:eastAsia="MS Mincho"/>
                <w:i/>
                <w:iCs/>
                <w:color w:val="auto"/>
                <w:sz w:val="16"/>
                <w:szCs w:val="16"/>
              </w:rPr>
              <w:t>r</w:t>
            </w:r>
            <w:r w:rsidRPr="009B4A0E">
              <w:rPr>
                <w:rFonts w:eastAsia="MS Mincho"/>
                <w:color w:val="auto"/>
                <w:sz w:val="16"/>
                <w:szCs w:val="16"/>
              </w:rPr>
              <w:t xml:space="preserve"> back transformations.</w:t>
            </w:r>
          </w:p>
        </w:tc>
        <w:tc>
          <w:tcPr>
            <w:tcW w:w="706" w:type="dxa"/>
            <w:tcBorders>
              <w:top w:val="nil"/>
              <w:left w:val="nil"/>
              <w:bottom w:val="nil"/>
              <w:right w:val="nil"/>
            </w:tcBorders>
            <w:noWrap/>
            <w:vAlign w:val="center"/>
            <w:hideMark/>
          </w:tcPr>
          <w:p w14:paraId="71B4CC89"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D9D9D9"/>
            <w:noWrap/>
            <w:vAlign w:val="center"/>
            <w:hideMark/>
          </w:tcPr>
          <w:p w14:paraId="40178D45"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shd w:val="clear" w:color="auto" w:fill="D9D9D9"/>
            <w:noWrap/>
            <w:vAlign w:val="center"/>
            <w:hideMark/>
          </w:tcPr>
          <w:p w14:paraId="62936050"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nil"/>
              <w:left w:val="nil"/>
              <w:bottom w:val="nil"/>
              <w:right w:val="nil"/>
            </w:tcBorders>
            <w:noWrap/>
            <w:vAlign w:val="center"/>
            <w:hideMark/>
          </w:tcPr>
          <w:p w14:paraId="4AE2CB82"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79A60A06"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71DB732D"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vAlign w:val="center"/>
          </w:tcPr>
          <w:p w14:paraId="0ADE6DE0" w14:textId="77777777" w:rsidR="000B19C6" w:rsidRPr="009B4A0E" w:rsidRDefault="000B19C6" w:rsidP="000B19C6">
            <w:pPr>
              <w:ind w:firstLine="0"/>
              <w:jc w:val="center"/>
              <w:rPr>
                <w:rFonts w:eastAsia="MS Mincho"/>
                <w:color w:val="auto"/>
                <w:sz w:val="16"/>
                <w:szCs w:val="16"/>
              </w:rPr>
            </w:pPr>
            <w:r w:rsidRPr="009B4A0E">
              <w:rPr>
                <w:rFonts w:eastAsia="MS Mincho"/>
                <w:color w:val="auto"/>
                <w:sz w:val="16"/>
                <w:szCs w:val="16"/>
              </w:rPr>
              <w:t>.54</w:t>
            </w:r>
          </w:p>
        </w:tc>
      </w:tr>
      <w:tr w:rsidR="000B19C6" w:rsidRPr="009B4A0E" w14:paraId="2C844DF2" w14:textId="77777777" w:rsidTr="002D69CC">
        <w:trPr>
          <w:trHeight w:val="729"/>
          <w:jc w:val="center"/>
        </w:trPr>
        <w:tc>
          <w:tcPr>
            <w:tcW w:w="1080" w:type="dxa"/>
            <w:tcBorders>
              <w:top w:val="nil"/>
              <w:left w:val="nil"/>
              <w:bottom w:val="single" w:sz="4" w:space="0" w:color="auto"/>
              <w:right w:val="nil"/>
            </w:tcBorders>
            <w:vAlign w:val="center"/>
          </w:tcPr>
          <w:p w14:paraId="2F0BC251" w14:textId="6B0FE7F1" w:rsidR="000B19C6" w:rsidRPr="009B4A0E" w:rsidRDefault="000B19C6"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7</w:t>
            </w:r>
          </w:p>
        </w:tc>
        <w:tc>
          <w:tcPr>
            <w:tcW w:w="3420" w:type="dxa"/>
            <w:tcBorders>
              <w:top w:val="nil"/>
              <w:left w:val="nil"/>
              <w:bottom w:val="single" w:sz="4" w:space="0" w:color="auto"/>
              <w:right w:val="nil"/>
            </w:tcBorders>
            <w:vAlign w:val="center"/>
          </w:tcPr>
          <w:p w14:paraId="712A6847" w14:textId="44CE2DE8" w:rsidR="000B19C6" w:rsidRPr="009B4A0E" w:rsidRDefault="000B19C6" w:rsidP="000B19C6">
            <w:pPr>
              <w:ind w:firstLine="0"/>
              <w:jc w:val="left"/>
              <w:rPr>
                <w:rFonts w:eastAsia="MS Mincho"/>
                <w:color w:val="auto"/>
                <w:sz w:val="16"/>
                <w:szCs w:val="16"/>
              </w:rPr>
            </w:pPr>
            <w:r w:rsidRPr="00B26ABB">
              <w:rPr>
                <w:rFonts w:eastAsia="MS Mincho"/>
                <w:color w:val="auto"/>
                <w:sz w:val="16"/>
                <w:szCs w:val="16"/>
              </w:rPr>
              <w:t>Hunter &amp; Schmidt method using Field &amp; Gillett’s (2010) “h_s_syntax.sps”</w:t>
            </w:r>
          </w:p>
        </w:tc>
        <w:tc>
          <w:tcPr>
            <w:tcW w:w="4332" w:type="dxa"/>
            <w:tcBorders>
              <w:top w:val="nil"/>
              <w:left w:val="nil"/>
              <w:bottom w:val="single" w:sz="4" w:space="0" w:color="auto"/>
              <w:right w:val="nil"/>
            </w:tcBorders>
            <w:vAlign w:val="center"/>
          </w:tcPr>
          <w:p w14:paraId="02EF573F" w14:textId="34C3EA4F" w:rsidR="000B19C6" w:rsidRPr="009B4A0E" w:rsidRDefault="000B19C6" w:rsidP="000B19C6">
            <w:pPr>
              <w:ind w:firstLine="0"/>
              <w:jc w:val="left"/>
              <w:rPr>
                <w:rFonts w:eastAsia="MS Mincho"/>
                <w:color w:val="auto"/>
                <w:sz w:val="16"/>
                <w:szCs w:val="16"/>
              </w:rPr>
            </w:pPr>
            <w:r w:rsidRPr="00B26ABB">
              <w:rPr>
                <w:rFonts w:eastAsia="MS Mincho"/>
                <w:color w:val="auto"/>
                <w:sz w:val="16"/>
                <w:szCs w:val="16"/>
              </w:rPr>
              <w:t>All reliabilities were set to 0. Data were the 56 individual weighted effect sizes rather than 15 weighted average effect sizes.**</w:t>
            </w:r>
          </w:p>
        </w:tc>
        <w:tc>
          <w:tcPr>
            <w:tcW w:w="706" w:type="dxa"/>
            <w:tcBorders>
              <w:top w:val="nil"/>
              <w:left w:val="nil"/>
              <w:bottom w:val="single" w:sz="4" w:space="0" w:color="auto"/>
              <w:right w:val="nil"/>
            </w:tcBorders>
            <w:noWrap/>
            <w:vAlign w:val="center"/>
          </w:tcPr>
          <w:p w14:paraId="32F2AB22" w14:textId="5B00A80C" w:rsidR="000B19C6" w:rsidRPr="009B4A0E" w:rsidRDefault="000B19C6" w:rsidP="000B19C6">
            <w:pPr>
              <w:ind w:firstLine="0"/>
              <w:jc w:val="center"/>
              <w:rPr>
                <w:rFonts w:eastAsia="MS Mincho"/>
                <w:color w:val="auto"/>
                <w:sz w:val="16"/>
                <w:szCs w:val="16"/>
              </w:rPr>
            </w:pPr>
            <w:r w:rsidRPr="00B26ABB">
              <w:rPr>
                <w:rFonts w:eastAsia="MS Mincho"/>
                <w:color w:val="auto"/>
                <w:sz w:val="16"/>
                <w:szCs w:val="16"/>
              </w:rPr>
              <w:t>.48</w:t>
            </w:r>
          </w:p>
        </w:tc>
        <w:tc>
          <w:tcPr>
            <w:tcW w:w="706" w:type="dxa"/>
            <w:tcBorders>
              <w:top w:val="nil"/>
              <w:left w:val="nil"/>
              <w:bottom w:val="single" w:sz="4" w:space="0" w:color="auto"/>
              <w:right w:val="nil"/>
            </w:tcBorders>
            <w:shd w:val="clear" w:color="auto" w:fill="D9D9D9"/>
            <w:noWrap/>
            <w:vAlign w:val="center"/>
          </w:tcPr>
          <w:p w14:paraId="229C0761" w14:textId="433BBBE9" w:rsidR="000B19C6" w:rsidRPr="009B4A0E" w:rsidRDefault="000B19C6" w:rsidP="000B19C6">
            <w:pPr>
              <w:ind w:firstLine="0"/>
              <w:jc w:val="center"/>
              <w:rPr>
                <w:rFonts w:eastAsia="MS Mincho"/>
                <w:color w:val="auto"/>
                <w:sz w:val="16"/>
                <w:szCs w:val="16"/>
              </w:rPr>
            </w:pPr>
            <w:r w:rsidRPr="00B26ABB">
              <w:rPr>
                <w:rFonts w:eastAsia="MS Mincho"/>
                <w:color w:val="auto"/>
                <w:sz w:val="16"/>
                <w:szCs w:val="16"/>
              </w:rPr>
              <w:t>.20</w:t>
            </w:r>
          </w:p>
        </w:tc>
        <w:tc>
          <w:tcPr>
            <w:tcW w:w="706" w:type="dxa"/>
            <w:tcBorders>
              <w:top w:val="nil"/>
              <w:left w:val="nil"/>
              <w:bottom w:val="single" w:sz="4" w:space="0" w:color="auto"/>
              <w:right w:val="nil"/>
            </w:tcBorders>
            <w:shd w:val="clear" w:color="auto" w:fill="D9D9D9"/>
            <w:noWrap/>
            <w:vAlign w:val="center"/>
          </w:tcPr>
          <w:p w14:paraId="56D3DE6B" w14:textId="65A4B488" w:rsidR="000B19C6" w:rsidRPr="009B4A0E" w:rsidRDefault="000B19C6" w:rsidP="000B19C6">
            <w:pPr>
              <w:ind w:firstLine="0"/>
              <w:jc w:val="center"/>
              <w:rPr>
                <w:rFonts w:eastAsia="MS Mincho"/>
                <w:color w:val="auto"/>
                <w:sz w:val="16"/>
                <w:szCs w:val="16"/>
              </w:rPr>
            </w:pPr>
            <w:r w:rsidRPr="00B26ABB">
              <w:rPr>
                <w:rFonts w:eastAsia="MS Mincho"/>
                <w:color w:val="auto"/>
                <w:sz w:val="16"/>
                <w:szCs w:val="16"/>
              </w:rPr>
              <w:t>.76</w:t>
            </w:r>
          </w:p>
        </w:tc>
        <w:tc>
          <w:tcPr>
            <w:tcW w:w="706" w:type="dxa"/>
            <w:tcBorders>
              <w:top w:val="nil"/>
              <w:left w:val="nil"/>
              <w:bottom w:val="single" w:sz="4" w:space="0" w:color="auto"/>
              <w:right w:val="nil"/>
            </w:tcBorders>
            <w:noWrap/>
            <w:vAlign w:val="center"/>
          </w:tcPr>
          <w:p w14:paraId="190881F8" w14:textId="7AAEABE8" w:rsidR="000B19C6" w:rsidRPr="009B4A0E" w:rsidRDefault="000B19C6" w:rsidP="000B19C6">
            <w:pPr>
              <w:ind w:firstLine="0"/>
              <w:jc w:val="center"/>
              <w:rPr>
                <w:rFonts w:eastAsia="MS Mincho"/>
                <w:color w:val="auto"/>
                <w:sz w:val="16"/>
                <w:szCs w:val="16"/>
              </w:rPr>
            </w:pPr>
            <w:r w:rsidRPr="00B26ABB">
              <w:rPr>
                <w:rFonts w:eastAsia="MS Mincho"/>
                <w:color w:val="auto"/>
                <w:sz w:val="16"/>
                <w:szCs w:val="16"/>
              </w:rPr>
              <w:t>.39</w:t>
            </w:r>
          </w:p>
        </w:tc>
        <w:tc>
          <w:tcPr>
            <w:tcW w:w="706" w:type="dxa"/>
            <w:tcBorders>
              <w:top w:val="nil"/>
              <w:left w:val="nil"/>
              <w:bottom w:val="single" w:sz="4" w:space="0" w:color="auto"/>
              <w:right w:val="nil"/>
            </w:tcBorders>
            <w:noWrap/>
            <w:vAlign w:val="center"/>
          </w:tcPr>
          <w:p w14:paraId="766ECB6D" w14:textId="1A05CFB5" w:rsidR="000B19C6" w:rsidRPr="009B4A0E" w:rsidRDefault="000B19C6" w:rsidP="000B19C6">
            <w:pPr>
              <w:ind w:firstLine="0"/>
              <w:jc w:val="center"/>
              <w:rPr>
                <w:rFonts w:eastAsia="MS Mincho"/>
                <w:color w:val="auto"/>
                <w:sz w:val="16"/>
                <w:szCs w:val="16"/>
              </w:rPr>
            </w:pPr>
            <w:r w:rsidRPr="00B26ABB">
              <w:rPr>
                <w:rFonts w:eastAsia="MS Mincho"/>
                <w:color w:val="auto"/>
                <w:sz w:val="16"/>
                <w:szCs w:val="16"/>
              </w:rPr>
              <w:t>.57</w:t>
            </w:r>
          </w:p>
        </w:tc>
        <w:tc>
          <w:tcPr>
            <w:tcW w:w="706" w:type="dxa"/>
            <w:tcBorders>
              <w:top w:val="nil"/>
              <w:left w:val="nil"/>
              <w:bottom w:val="single" w:sz="4" w:space="0" w:color="auto"/>
              <w:right w:val="nil"/>
            </w:tcBorders>
            <w:vAlign w:val="center"/>
          </w:tcPr>
          <w:p w14:paraId="137F079E" w14:textId="6BFDFFEF" w:rsidR="000B19C6" w:rsidRPr="009B4A0E" w:rsidRDefault="000B19C6"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single" w:sz="4" w:space="0" w:color="auto"/>
              <w:right w:val="nil"/>
            </w:tcBorders>
            <w:vAlign w:val="center"/>
          </w:tcPr>
          <w:p w14:paraId="0B53E4FC" w14:textId="0A5061F9" w:rsidR="000B19C6" w:rsidRPr="009B4A0E" w:rsidRDefault="000B19C6" w:rsidP="000B19C6">
            <w:pPr>
              <w:ind w:firstLine="0"/>
              <w:jc w:val="center"/>
              <w:rPr>
                <w:rFonts w:eastAsia="MS Mincho"/>
                <w:color w:val="auto"/>
                <w:sz w:val="16"/>
                <w:szCs w:val="16"/>
              </w:rPr>
            </w:pPr>
            <w:r w:rsidRPr="00B26ABB">
              <w:rPr>
                <w:rFonts w:eastAsia="MS Mincho"/>
                <w:color w:val="auto"/>
                <w:sz w:val="16"/>
                <w:szCs w:val="16"/>
              </w:rPr>
              <w:t>-</w:t>
            </w:r>
          </w:p>
        </w:tc>
      </w:tr>
      <w:tr w:rsidR="009B4A0E" w:rsidRPr="009B4A0E" w14:paraId="7026692B" w14:textId="77777777" w:rsidTr="002D69CC">
        <w:trPr>
          <w:trHeight w:val="729"/>
          <w:jc w:val="center"/>
        </w:trPr>
        <w:tc>
          <w:tcPr>
            <w:tcW w:w="13774" w:type="dxa"/>
            <w:gridSpan w:val="10"/>
            <w:tcBorders>
              <w:top w:val="single" w:sz="4" w:space="0" w:color="auto"/>
              <w:left w:val="nil"/>
              <w:bottom w:val="nil"/>
              <w:right w:val="nil"/>
            </w:tcBorders>
            <w:vAlign w:val="center"/>
          </w:tcPr>
          <w:p w14:paraId="44B16474" w14:textId="77777777" w:rsidR="009B4A0E" w:rsidRDefault="009B4A0E" w:rsidP="009B4A0E">
            <w:pPr>
              <w:ind w:firstLine="0"/>
              <w:jc w:val="left"/>
              <w:rPr>
                <w:rFonts w:eastAsia="MS Mincho"/>
                <w:sz w:val="16"/>
                <w:szCs w:val="16"/>
              </w:rPr>
            </w:pPr>
            <w:r w:rsidRPr="009B4A0E">
              <w:rPr>
                <w:rFonts w:eastAsia="MS Mincho"/>
                <w:i/>
                <w:iCs/>
                <w:color w:val="auto"/>
                <w:sz w:val="16"/>
                <w:szCs w:val="16"/>
              </w:rPr>
              <w:t>Notes:</w:t>
            </w:r>
            <w:r w:rsidRPr="009B4A0E">
              <w:rPr>
                <w:rFonts w:eastAsia="MS Mincho"/>
                <w:color w:val="auto"/>
                <w:sz w:val="16"/>
                <w:szCs w:val="16"/>
              </w:rPr>
              <w:t xml:space="preserve"> CI = Confidence Interval. CR = Credibility Interval. PI = Prediction Interval. Although PIs were not reported in Vahey et al. (2015), where possible they were calculated in the verification attempts to see if they corresponded with the original CRs on the basis that the CRs could have been mislabelled. Cells shaded in grey match those reported in Vahey et al. (2015) within </w:t>
            </w:r>
            <w:r w:rsidRPr="009B4A0E">
              <w:rPr>
                <w:sz w:val="16"/>
                <w:szCs w:val="16"/>
              </w:rPr>
              <w:t>what can be accounted for by rounding or truncation (</w:t>
            </w:r>
            <w:r w:rsidRPr="009B4A0E">
              <w:rPr>
                <w:rFonts w:eastAsia="MS Mincho"/>
                <w:sz w:val="16"/>
                <w:szCs w:val="16"/>
              </w:rPr>
              <w:t>±.01</w:t>
            </w:r>
            <w:r w:rsidRPr="009B4A0E">
              <w:rPr>
                <w:sz w:val="16"/>
                <w:szCs w:val="16"/>
              </w:rPr>
              <w:t>)</w:t>
            </w:r>
            <w:r w:rsidRPr="009B4A0E">
              <w:rPr>
                <w:rFonts w:eastAsia="MS Mincho"/>
                <w:sz w:val="16"/>
                <w:szCs w:val="16"/>
              </w:rPr>
              <w:t>.</w:t>
            </w:r>
          </w:p>
          <w:p w14:paraId="2ECF9CED" w14:textId="0CB1CAD3" w:rsidR="00845FB9" w:rsidRDefault="007A3F37" w:rsidP="00845FB9">
            <w:pPr>
              <w:ind w:firstLine="0"/>
              <w:jc w:val="left"/>
              <w:rPr>
                <w:rFonts w:eastAsia="MS Mincho"/>
                <w:color w:val="auto"/>
                <w:sz w:val="16"/>
                <w:szCs w:val="16"/>
              </w:rPr>
            </w:pPr>
            <w:r w:rsidRPr="007A3F37">
              <w:rPr>
                <w:rFonts w:eastAsia="MS Mincho"/>
                <w:color w:val="auto"/>
                <w:sz w:val="16"/>
                <w:szCs w:val="16"/>
              </w:rPr>
              <w:t>*</w:t>
            </w:r>
            <w:r>
              <w:rPr>
                <w:rFonts w:eastAsia="MS Mincho"/>
                <w:color w:val="auto"/>
                <w:sz w:val="16"/>
                <w:szCs w:val="16"/>
              </w:rPr>
              <w:t xml:space="preserve"> This SPSS script contains multiple </w:t>
            </w:r>
            <w:r w:rsidR="00D44D3B">
              <w:rPr>
                <w:rFonts w:eastAsia="MS Mincho"/>
                <w:color w:val="auto"/>
                <w:sz w:val="16"/>
                <w:szCs w:val="16"/>
              </w:rPr>
              <w:t>issues that prevent it from running</w:t>
            </w:r>
            <w:r w:rsidR="00845FB9">
              <w:rPr>
                <w:rFonts w:eastAsia="MS Mincho"/>
                <w:color w:val="auto"/>
                <w:sz w:val="16"/>
                <w:szCs w:val="16"/>
              </w:rPr>
              <w:t xml:space="preserve">. See main text for discussion. </w:t>
            </w:r>
            <w:r>
              <w:rPr>
                <w:rFonts w:eastAsia="MS Mincho"/>
                <w:color w:val="auto"/>
                <w:sz w:val="16"/>
                <w:szCs w:val="16"/>
              </w:rPr>
              <w:t xml:space="preserve"> </w:t>
            </w:r>
          </w:p>
          <w:p w14:paraId="6D6FAC00" w14:textId="111D5EEE" w:rsidR="00EF3810" w:rsidRPr="007A3F37" w:rsidRDefault="00EF3810" w:rsidP="00845FB9">
            <w:pPr>
              <w:ind w:firstLine="0"/>
              <w:jc w:val="left"/>
              <w:rPr>
                <w:rFonts w:eastAsia="MS Mincho"/>
                <w:color w:val="auto"/>
                <w:sz w:val="16"/>
                <w:szCs w:val="16"/>
              </w:rPr>
            </w:pPr>
            <w:r>
              <w:rPr>
                <w:rFonts w:eastAsia="MS Mincho"/>
                <w:color w:val="auto"/>
                <w:sz w:val="16"/>
                <w:szCs w:val="16"/>
              </w:rPr>
              <w:t xml:space="preserve">** This verification attempt was performed on the speculative basis that perhaps Vahey et al. (2015) ran their meta-analysis on the 56 individual weighted effect sizes rather than than the 15 weighted average effect sizes. There is some mild alignment between the results of this analysis, but only on the assumption that Vahey et al. (2015) also confused their CIs with their CRs. Alignment is closer but still imperfect, i.e., </w:t>
            </w:r>
            <w:r w:rsidR="00224644">
              <w:rPr>
                <w:rFonts w:eastAsia="MS Mincho"/>
                <w:color w:val="auto"/>
                <w:sz w:val="16"/>
                <w:szCs w:val="16"/>
              </w:rPr>
              <w:t xml:space="preserve">reported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r>
                <w:rPr>
                  <w:rFonts w:ascii="Cambria Math" w:eastAsia="MS Mincho" w:hAnsi="Cambria Math"/>
                  <w:color w:val="auto"/>
                  <w:sz w:val="16"/>
                  <w:szCs w:val="16"/>
                </w:rPr>
                <m:t xml:space="preserve"> </m:t>
              </m:r>
            </m:oMath>
            <w:r w:rsidR="00224644">
              <w:rPr>
                <w:rFonts w:eastAsia="MS Mincho"/>
                <w:color w:val="auto"/>
                <w:sz w:val="16"/>
                <w:szCs w:val="16"/>
              </w:rPr>
              <w:t xml:space="preserve">= .45, reclaculated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r>
                <w:rPr>
                  <w:rFonts w:ascii="Cambria Math" w:eastAsia="MS Mincho" w:hAnsi="Cambria Math"/>
                  <w:color w:val="auto"/>
                  <w:sz w:val="16"/>
                  <w:szCs w:val="16"/>
                </w:rPr>
                <m:t xml:space="preserve"> </m:t>
              </m:r>
            </m:oMath>
            <w:r w:rsidR="00224644">
              <w:rPr>
                <w:rFonts w:eastAsia="MS Mincho"/>
                <w:color w:val="auto"/>
                <w:sz w:val="16"/>
                <w:szCs w:val="16"/>
              </w:rPr>
              <w:t xml:space="preserve">= .48; </w:t>
            </w:r>
            <w:r>
              <w:rPr>
                <w:rFonts w:eastAsia="MS Mincho"/>
                <w:color w:val="auto"/>
                <w:sz w:val="16"/>
                <w:szCs w:val="16"/>
              </w:rPr>
              <w:t xml:space="preserve">reported CI = [.40, .54], </w:t>
            </w:r>
            <w:r w:rsidR="00224644">
              <w:rPr>
                <w:rFonts w:eastAsia="MS Mincho"/>
                <w:color w:val="auto"/>
                <w:sz w:val="16"/>
                <w:szCs w:val="16"/>
              </w:rPr>
              <w:t xml:space="preserve">reclaculated </w:t>
            </w:r>
            <w:r>
              <w:rPr>
                <w:rFonts w:eastAsia="MS Mincho"/>
                <w:color w:val="auto"/>
                <w:sz w:val="16"/>
                <w:szCs w:val="16"/>
              </w:rPr>
              <w:t>CR = [.39, .57]; reported CR = [.23, .67[,</w:t>
            </w:r>
            <w:r w:rsidR="00224644">
              <w:rPr>
                <w:rFonts w:eastAsia="MS Mincho"/>
                <w:color w:val="auto"/>
                <w:sz w:val="16"/>
                <w:szCs w:val="16"/>
              </w:rPr>
              <w:t xml:space="preserve">reclaculated </w:t>
            </w:r>
            <w:r>
              <w:rPr>
                <w:rFonts w:eastAsia="MS Mincho"/>
                <w:color w:val="auto"/>
                <w:sz w:val="16"/>
                <w:szCs w:val="16"/>
              </w:rPr>
              <w:t xml:space="preserve">CI = [.20, 74]. </w:t>
            </w:r>
          </w:p>
        </w:tc>
      </w:tr>
    </w:tbl>
    <w:p w14:paraId="69505711" w14:textId="77777777" w:rsidR="009B4A0E" w:rsidRDefault="009B4A0E" w:rsidP="00056983">
      <w:pPr>
        <w:ind w:firstLine="0"/>
        <w:rPr>
          <w:iCs/>
        </w:rPr>
      </w:pPr>
    </w:p>
    <w:p w14:paraId="7BAF608E" w14:textId="77777777" w:rsidR="003C6701" w:rsidRDefault="003C6701" w:rsidP="00056983">
      <w:pPr>
        <w:ind w:firstLine="0"/>
        <w:rPr>
          <w:iCs/>
        </w:rPr>
        <w:sectPr w:rsidR="003C6701" w:rsidSect="00601B7B">
          <w:pgSz w:w="16840" w:h="11900" w:orient="landscape"/>
          <w:pgMar w:top="1440" w:right="1440" w:bottom="1440" w:left="1440" w:header="709" w:footer="709" w:gutter="0"/>
          <w:cols w:space="340"/>
          <w:titlePg/>
          <w:docGrid w:linePitch="360"/>
          <w15:footnoteColumns w:val="1"/>
        </w:sectPr>
      </w:pPr>
    </w:p>
    <w:p w14:paraId="1218294A" w14:textId="77777777" w:rsidR="00601B7B" w:rsidRDefault="00601B7B" w:rsidP="00006A5B">
      <w:pPr>
        <w:sectPr w:rsidR="00601B7B" w:rsidSect="00056983">
          <w:pgSz w:w="11900" w:h="16840"/>
          <w:pgMar w:top="1440" w:right="1440" w:bottom="1440" w:left="1440" w:header="709" w:footer="709" w:gutter="0"/>
          <w:cols w:num="2" w:space="340"/>
          <w:titlePg/>
          <w:docGrid w:linePitch="360"/>
          <w15:footnoteColumns w:val="1"/>
        </w:sectPr>
      </w:pPr>
    </w:p>
    <w:p w14:paraId="1BE59C56" w14:textId="77777777" w:rsidR="00057A7F" w:rsidRDefault="00057A7F">
      <w:pPr>
        <w:ind w:firstLine="0"/>
        <w:jc w:val="left"/>
        <w:rPr>
          <w:b/>
          <w:bCs/>
          <w:iCs/>
        </w:rPr>
        <w:sectPr w:rsidR="00057A7F" w:rsidSect="00057A7F">
          <w:type w:val="continuous"/>
          <w:pgSz w:w="11900" w:h="16840"/>
          <w:pgMar w:top="1440" w:right="1440" w:bottom="1440" w:left="1440" w:header="709" w:footer="709" w:gutter="0"/>
          <w:cols w:num="2" w:space="340"/>
          <w:titlePg/>
          <w:docGrid w:linePitch="360"/>
          <w15:footnoteColumns w:val="1"/>
        </w:sectPr>
      </w:pPr>
    </w:p>
    <w:p w14:paraId="52AB4231" w14:textId="366078B5" w:rsidR="00D0718D" w:rsidRPr="00D0718D" w:rsidRDefault="00000000" w:rsidP="00056983">
      <w:pPr>
        <w:ind w:firstLine="0"/>
        <w:rPr>
          <w:b/>
          <w:bCs/>
          <w:iCs/>
        </w:rPr>
      </w:pPr>
      <w:r w:rsidRPr="00D0718D">
        <w:rPr>
          <w:b/>
          <w:bCs/>
          <w:iCs/>
        </w:rPr>
        <w:t xml:space="preserve">Figure </w:t>
      </w:r>
      <w:r w:rsidR="00B21A2E">
        <w:rPr>
          <w:b/>
          <w:bCs/>
          <w:iCs/>
        </w:rPr>
        <w:t>3</w:t>
      </w:r>
      <w:r w:rsidRPr="00D0718D">
        <w:rPr>
          <w:b/>
          <w:bCs/>
          <w:iCs/>
        </w:rPr>
        <w:t xml:space="preserve">. Forest plot for </w:t>
      </w:r>
      <w:r w:rsidR="001A4627">
        <w:rPr>
          <w:b/>
          <w:bCs/>
          <w:iCs/>
        </w:rPr>
        <w:t xml:space="preserve">meta-analysis </w:t>
      </w:r>
      <w:r w:rsidRPr="00D0718D">
        <w:rPr>
          <w:b/>
          <w:bCs/>
          <w:iCs/>
        </w:rPr>
        <w:t xml:space="preserve">verification attempt </w:t>
      </w:r>
      <w:r w:rsidR="00C86BC8">
        <w:rPr>
          <w:b/>
          <w:bCs/>
          <w:iCs/>
        </w:rPr>
        <w:t>5</w:t>
      </w:r>
      <w:r w:rsidRPr="00D0718D">
        <w:rPr>
          <w:b/>
          <w:bCs/>
          <w:iCs/>
        </w:rPr>
        <w:t>.</w:t>
      </w:r>
    </w:p>
    <w:p w14:paraId="0F173F6D" w14:textId="77777777" w:rsidR="00D0718D" w:rsidRDefault="00000000" w:rsidP="00FF1884">
      <w:pPr>
        <w:ind w:firstLine="0"/>
        <w:jc w:val="center"/>
        <w:rPr>
          <w:iCs/>
        </w:rPr>
      </w:pPr>
      <w:r>
        <w:rPr>
          <w:iCs/>
          <w:noProof/>
        </w:rPr>
        <w:drawing>
          <wp:inline distT="0" distB="0" distL="0" distR="0" wp14:anchorId="01669711" wp14:editId="57BE151B">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5"/>
                    <a:stretch>
                      <a:fillRect/>
                    </a:stretch>
                  </pic:blipFill>
                  <pic:spPr>
                    <a:xfrm>
                      <a:off x="0" y="0"/>
                      <a:ext cx="4621825" cy="2773095"/>
                    </a:xfrm>
                    <a:prstGeom prst="rect">
                      <a:avLst/>
                    </a:prstGeom>
                  </pic:spPr>
                </pic:pic>
              </a:graphicData>
            </a:graphic>
          </wp:inline>
        </w:drawing>
      </w:r>
    </w:p>
    <w:p w14:paraId="09E8E21D" w14:textId="77777777" w:rsidR="00D736B9" w:rsidRDefault="00D736B9" w:rsidP="00056983">
      <w:pPr>
        <w:ind w:firstLine="0"/>
        <w:rPr>
          <w:iCs/>
        </w:rPr>
      </w:pPr>
    </w:p>
    <w:p w14:paraId="463717C6" w14:textId="59DB670E" w:rsidR="00D736B9" w:rsidRDefault="00000000" w:rsidP="00D736B9">
      <w:pPr>
        <w:ind w:firstLine="0"/>
        <w:rPr>
          <w:b/>
          <w:bCs/>
          <w:iCs/>
        </w:rPr>
      </w:pPr>
      <w:r w:rsidRPr="00D0718D">
        <w:rPr>
          <w:b/>
          <w:bCs/>
          <w:iCs/>
        </w:rPr>
        <w:t xml:space="preserve">Figure </w:t>
      </w:r>
      <w:r w:rsidR="00B21A2E">
        <w:rPr>
          <w:b/>
          <w:bCs/>
          <w:iCs/>
        </w:rPr>
        <w:t>4</w:t>
      </w:r>
      <w:r w:rsidRPr="00D0718D">
        <w:rPr>
          <w:b/>
          <w:bCs/>
          <w:iCs/>
        </w:rPr>
        <w:t xml:space="preserve">. Forest plot for </w:t>
      </w:r>
      <w:r>
        <w:rPr>
          <w:b/>
          <w:bCs/>
          <w:iCs/>
        </w:rPr>
        <w:t xml:space="preserve">meta-analysis </w:t>
      </w:r>
      <w:r w:rsidRPr="00D0718D">
        <w:rPr>
          <w:b/>
          <w:bCs/>
          <w:iCs/>
        </w:rPr>
        <w:t xml:space="preserve">verification attempt </w:t>
      </w:r>
      <w:r w:rsidR="00C86BC8">
        <w:rPr>
          <w:b/>
          <w:bCs/>
          <w:iCs/>
        </w:rPr>
        <w:t>6</w:t>
      </w:r>
      <w:r w:rsidRPr="00D0718D">
        <w:rPr>
          <w:b/>
          <w:bCs/>
          <w:iCs/>
        </w:rPr>
        <w:t>.</w:t>
      </w:r>
    </w:p>
    <w:p w14:paraId="4A97EB55" w14:textId="77777777" w:rsidR="00D736B9" w:rsidRPr="00EA0AA1" w:rsidRDefault="00000000" w:rsidP="00EA0AA1">
      <w:pPr>
        <w:ind w:firstLine="0"/>
        <w:jc w:val="center"/>
        <w:rPr>
          <w:b/>
          <w:bCs/>
          <w:iCs/>
        </w:rPr>
      </w:pPr>
      <w:r>
        <w:rPr>
          <w:b/>
          <w:bCs/>
          <w:iCs/>
          <w:noProof/>
        </w:rPr>
        <w:drawing>
          <wp:inline distT="0" distB="0" distL="0" distR="0" wp14:anchorId="323C93EA" wp14:editId="5903348C">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6"/>
                    <a:stretch>
                      <a:fillRect/>
                    </a:stretch>
                  </pic:blipFill>
                  <pic:spPr>
                    <a:xfrm>
                      <a:off x="0" y="0"/>
                      <a:ext cx="4623325" cy="2773995"/>
                    </a:xfrm>
                    <a:prstGeom prst="rect">
                      <a:avLst/>
                    </a:prstGeom>
                  </pic:spPr>
                </pic:pic>
              </a:graphicData>
            </a:graphic>
          </wp:inline>
        </w:drawing>
      </w:r>
    </w:p>
    <w:p w14:paraId="412C0501" w14:textId="77777777" w:rsidR="00D0718D" w:rsidRDefault="00D0718D" w:rsidP="00056983">
      <w:pPr>
        <w:ind w:firstLine="0"/>
        <w:rPr>
          <w:iCs/>
        </w:rPr>
        <w:sectPr w:rsidR="00D0718D" w:rsidSect="00D0718D">
          <w:type w:val="continuous"/>
          <w:pgSz w:w="11900" w:h="16840"/>
          <w:pgMar w:top="1440" w:right="1440" w:bottom="1440" w:left="1440" w:header="709" w:footer="709" w:gutter="0"/>
          <w:cols w:space="340"/>
          <w:titlePg/>
          <w:docGrid w:linePitch="360"/>
          <w15:footnoteColumns w:val="1"/>
        </w:sectPr>
      </w:pPr>
    </w:p>
    <w:p w14:paraId="50C8CB22" w14:textId="77777777" w:rsidR="00093F1F" w:rsidRDefault="00093F1F" w:rsidP="00EA0AA1">
      <w:pPr>
        <w:ind w:firstLine="0"/>
        <w:sectPr w:rsidR="00093F1F" w:rsidSect="00601B7B">
          <w:type w:val="continuous"/>
          <w:pgSz w:w="11900" w:h="16840"/>
          <w:pgMar w:top="1440" w:right="1440" w:bottom="1440" w:left="1440" w:header="709" w:footer="709" w:gutter="0"/>
          <w:cols w:num="2" w:space="340"/>
          <w:titlePg/>
          <w:docGrid w:linePitch="360"/>
          <w15:footnoteColumns w:val="1"/>
        </w:sectPr>
      </w:pPr>
    </w:p>
    <w:p w14:paraId="4225B40A" w14:textId="77777777" w:rsidR="00093F1F" w:rsidRDefault="00093F1F" w:rsidP="00EA0AA1">
      <w:pPr>
        <w:ind w:firstLine="0"/>
      </w:pPr>
    </w:p>
    <w:p w14:paraId="3B78B18F" w14:textId="77777777" w:rsidR="00093F1F" w:rsidRDefault="00093F1F" w:rsidP="00093F1F">
      <w:pPr>
        <w:ind w:firstLine="0"/>
        <w:sectPr w:rsidR="00093F1F" w:rsidSect="00093F1F">
          <w:type w:val="continuous"/>
          <w:pgSz w:w="11900" w:h="16840"/>
          <w:pgMar w:top="1440" w:right="1440" w:bottom="1440" w:left="1440" w:header="709" w:footer="709" w:gutter="0"/>
          <w:cols w:space="340"/>
          <w:titlePg/>
          <w:docGrid w:linePitch="360"/>
          <w15:footnoteColumns w:val="1"/>
        </w:sectPr>
      </w:pPr>
    </w:p>
    <w:p w14:paraId="25631964" w14:textId="1D38932C" w:rsidR="00AA62C3" w:rsidRPr="00034410" w:rsidRDefault="00AA62C3" w:rsidP="00AA62C3">
      <w:pPr>
        <w:pStyle w:val="Heading3"/>
      </w:pPr>
      <w:r w:rsidRPr="00034410">
        <w:t>Verification attempt 2</w:t>
      </w:r>
    </w:p>
    <w:p w14:paraId="013B0851" w14:textId="0C4ED865" w:rsidR="00845FB9" w:rsidRPr="00845FB9" w:rsidRDefault="00AA62C3" w:rsidP="00845FB9">
      <w:pPr>
        <w:rPr>
          <w:iCs/>
        </w:rPr>
      </w:pPr>
      <w:r w:rsidRPr="00034410">
        <w:t>The second verification attempt employed Field’s “</w:t>
      </w:r>
      <w:proofErr w:type="spellStart"/>
      <w:r w:rsidRPr="00034410">
        <w:t>Meta_Basic_r.sps</w:t>
      </w:r>
      <w:proofErr w:type="spellEnd"/>
      <w:r w:rsidRPr="00034410">
        <w:t>” script</w:t>
      </w:r>
      <w:r>
        <w:t>, which implements a Hedges’ style “basic” meta-</w:t>
      </w:r>
      <w:r w:rsidR="00A35264">
        <w:t>analysis</w:t>
      </w:r>
      <w:r>
        <w:t>.</w:t>
      </w:r>
      <w:r w:rsidRPr="00034410">
        <w:t xml:space="preserve"> </w:t>
      </w:r>
      <w:r w:rsidR="00845FB9">
        <w:t xml:space="preserve">I was unable to get this script to run in SPSS. </w:t>
      </w:r>
      <w:r w:rsidR="00845FB9">
        <w:rPr>
          <w:iCs/>
        </w:rPr>
        <w:t>I</w:t>
      </w:r>
      <w:r w:rsidR="00845FB9" w:rsidRPr="00845FB9">
        <w:rPr>
          <w:iCs/>
        </w:rPr>
        <w:t xml:space="preserve">t makes use of commands such as </w:t>
      </w:r>
      <w:proofErr w:type="spellStart"/>
      <w:r w:rsidR="00845FB9" w:rsidRPr="00845FB9">
        <w:rPr>
          <w:iCs/>
        </w:rPr>
        <w:t>nrow</w:t>
      </w:r>
      <w:proofErr w:type="spellEnd"/>
      <w:r w:rsidR="00845FB9" w:rsidRPr="00845FB9">
        <w:rPr>
          <w:iCs/>
        </w:rPr>
        <w:t xml:space="preserve">(), </w:t>
      </w:r>
      <w:proofErr w:type="spellStart"/>
      <w:r w:rsidR="00845FB9" w:rsidRPr="00845FB9">
        <w:rPr>
          <w:iCs/>
        </w:rPr>
        <w:t>csum</w:t>
      </w:r>
      <w:proofErr w:type="spellEnd"/>
      <w:r w:rsidR="00845FB9" w:rsidRPr="00845FB9">
        <w:rPr>
          <w:iCs/>
        </w:rPr>
        <w:t xml:space="preserve">(), </w:t>
      </w:r>
      <w:proofErr w:type="spellStart"/>
      <w:r w:rsidR="00845FB9" w:rsidRPr="00845FB9">
        <w:rPr>
          <w:iCs/>
        </w:rPr>
        <w:t>sd</w:t>
      </w:r>
      <w:proofErr w:type="spellEnd"/>
      <w:r w:rsidR="00845FB9" w:rsidRPr="00845FB9">
        <w:rPr>
          <w:iCs/>
        </w:rPr>
        <w:t>(), and t(</w:t>
      </w:r>
      <w:r w:rsidR="00845FB9">
        <w:rPr>
          <w:iCs/>
        </w:rPr>
        <w:t xml:space="preserve">), which </w:t>
      </w:r>
      <w:r w:rsidR="00845FB9" w:rsidRPr="00845FB9">
        <w:rPr>
          <w:iCs/>
        </w:rPr>
        <w:t xml:space="preserve">are </w:t>
      </w:r>
      <w:r w:rsidR="00845FB9">
        <w:rPr>
          <w:iCs/>
        </w:rPr>
        <w:t xml:space="preserve">apparently </w:t>
      </w:r>
      <w:r w:rsidR="00845FB9" w:rsidRPr="00845FB9">
        <w:rPr>
          <w:iCs/>
        </w:rPr>
        <w:t xml:space="preserve">not SPSS commands. R does have similarly named functions, but the script employs these commands within lines of SPSS syntax. </w:t>
      </w:r>
      <w:r w:rsidR="00483AAB">
        <w:rPr>
          <w:iCs/>
        </w:rPr>
        <w:t xml:space="preserve">It does not appear that these commands were simply deprecated between versions of SPSS. </w:t>
      </w:r>
      <w:r w:rsidR="00845FB9" w:rsidRPr="00845FB9">
        <w:rPr>
          <w:iCs/>
        </w:rPr>
        <w:t xml:space="preserve">It is unclear how these </w:t>
      </w:r>
      <w:r w:rsidR="00483AAB">
        <w:rPr>
          <w:iCs/>
        </w:rPr>
        <w:t xml:space="preserve">apparent </w:t>
      </w:r>
      <w:r w:rsidR="00845FB9" w:rsidRPr="00845FB9">
        <w:rPr>
          <w:iCs/>
        </w:rPr>
        <w:t>errors in Field</w:t>
      </w:r>
      <w:r w:rsidR="00483AAB">
        <w:rPr>
          <w:iCs/>
        </w:rPr>
        <w:t xml:space="preserve">’s </w:t>
      </w:r>
      <w:r w:rsidR="00845FB9" w:rsidRPr="00845FB9">
        <w:rPr>
          <w:iCs/>
        </w:rPr>
        <w:t xml:space="preserve">script have apparently not been publicly detected or corrected given they are still distributed on Field’s website and </w:t>
      </w:r>
      <w:r w:rsidR="000F542A">
        <w:rPr>
          <w:iCs/>
        </w:rPr>
        <w:t xml:space="preserve">Field &amp; Gillett </w:t>
      </w:r>
      <w:r w:rsidR="000F542A">
        <w:rPr>
          <w:iCs/>
        </w:rPr>
        <w:t>(2010) continues to be cited (&gt;</w:t>
      </w:r>
      <w:r w:rsidR="00845FB9" w:rsidRPr="00845FB9">
        <w:rPr>
          <w:iCs/>
        </w:rPr>
        <w:t>1</w:t>
      </w:r>
      <w:r w:rsidR="000F542A">
        <w:rPr>
          <w:iCs/>
        </w:rPr>
        <w:t>,</w:t>
      </w:r>
      <w:r w:rsidR="00845FB9" w:rsidRPr="00845FB9">
        <w:rPr>
          <w:iCs/>
        </w:rPr>
        <w:t xml:space="preserve">200 </w:t>
      </w:r>
      <w:r w:rsidR="000F542A">
        <w:rPr>
          <w:iCs/>
        </w:rPr>
        <w:t>citations at time of writing)</w:t>
      </w:r>
      <w:r w:rsidR="00845FB9" w:rsidRPr="00845FB9">
        <w:rPr>
          <w:iCs/>
        </w:rPr>
        <w:t xml:space="preserve">. </w:t>
      </w:r>
    </w:p>
    <w:p w14:paraId="227EBFFE" w14:textId="32C23B01" w:rsidR="00D14AF2" w:rsidRPr="00034410" w:rsidRDefault="00D14AF2" w:rsidP="00D14AF2">
      <w:pPr>
        <w:pStyle w:val="Heading3"/>
      </w:pPr>
      <w:r w:rsidRPr="00034410">
        <w:t xml:space="preserve">Verification attempt </w:t>
      </w:r>
      <w:r>
        <w:t>3</w:t>
      </w:r>
    </w:p>
    <w:p w14:paraId="04895B71" w14:textId="35750909" w:rsidR="00845FB9" w:rsidRDefault="00AA747E" w:rsidP="00C134DD">
      <w:pPr>
        <w:rPr>
          <w:iCs/>
        </w:rPr>
      </w:pPr>
      <w:r>
        <w:rPr>
          <w:iCs/>
        </w:rPr>
        <w:t>I then reimplemented the math specified in the “</w:t>
      </w:r>
      <w:proofErr w:type="spellStart"/>
      <w:r w:rsidRPr="00034410">
        <w:t>Meta_Basic_r.sps</w:t>
      </w:r>
      <w:proofErr w:type="spellEnd"/>
      <w:r>
        <w:t xml:space="preserve">” and </w:t>
      </w:r>
      <w:r w:rsidRPr="00034410">
        <w:t>“</w:t>
      </w:r>
      <w:proofErr w:type="spellStart"/>
      <w:r w:rsidRPr="00034410">
        <w:t>h_s</w:t>
      </w:r>
      <w:proofErr w:type="spellEnd"/>
      <w:r w:rsidRPr="00034410">
        <w:t xml:space="preserve"> </w:t>
      </w:r>
      <w:proofErr w:type="spellStart"/>
      <w:r w:rsidRPr="00034410">
        <w:t>syntax.sps</w:t>
      </w:r>
      <w:proofErr w:type="spellEnd"/>
      <w:r w:rsidRPr="00034410">
        <w:t>”</w:t>
      </w:r>
      <w:r>
        <w:t xml:space="preserve"> in R. I obtained identical results for the SPSS and R versions of the latter, providing some confidence that the reimplementation of the former was also accurate. </w:t>
      </w:r>
    </w:p>
    <w:p w14:paraId="65D1EA44" w14:textId="79139A60" w:rsidR="00AA62C3" w:rsidRDefault="00AA62C3" w:rsidP="00AA62C3">
      <w:pPr>
        <w:rPr>
          <w:iCs/>
        </w:rPr>
      </w:pPr>
      <w:r w:rsidRPr="00034410">
        <w:t xml:space="preserve">One </w:t>
      </w:r>
      <w:r>
        <w:t xml:space="preserve">necessary </w:t>
      </w:r>
      <w:r w:rsidRPr="00034410">
        <w:t xml:space="preserve">alteration was made to the </w:t>
      </w:r>
      <w:r>
        <w:t>code</w:t>
      </w:r>
      <w:r w:rsidRPr="00034410">
        <w:t xml:space="preser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it was set to zero</w:t>
      </w:r>
      <w:r>
        <w:rPr>
          <w:iCs/>
        </w:rPr>
        <w:t xml:space="preserve"> to produce a Credibility Interval width of 0</w:t>
      </w:r>
      <w:r w:rsidR="008D3BC7">
        <w:rPr>
          <w:iCs/>
        </w:rPr>
        <w:t xml:space="preserve">. This correction was specified in </w:t>
      </w:r>
      <w:r w:rsidRPr="00034410">
        <w:t>“</w:t>
      </w:r>
      <w:proofErr w:type="spellStart"/>
      <w:r w:rsidRPr="00034410">
        <w:t>h_s</w:t>
      </w:r>
      <w:proofErr w:type="spellEnd"/>
      <w:r w:rsidRPr="00034410">
        <w:t xml:space="preserve"> </w:t>
      </w:r>
      <w:proofErr w:type="spellStart"/>
      <w:r w:rsidRPr="00034410">
        <w:t>syntax.sps</w:t>
      </w:r>
      <w:proofErr w:type="spellEnd"/>
      <w:r w:rsidRPr="00034410">
        <w:t xml:space="preserve">” </w:t>
      </w:r>
      <w:r w:rsidR="008D3BC7">
        <w:t xml:space="preserve">but not </w:t>
      </w:r>
      <w:r w:rsidR="008D3BC7">
        <w:rPr>
          <w:iCs/>
        </w:rPr>
        <w:t>“</w:t>
      </w:r>
      <w:proofErr w:type="spellStart"/>
      <w:r w:rsidR="008D3BC7" w:rsidRPr="00034410">
        <w:t>Meta_Basic_r.sps</w:t>
      </w:r>
      <w:proofErr w:type="spellEnd"/>
      <w:r w:rsidR="008D3BC7">
        <w:t>”</w:t>
      </w:r>
      <w:r w:rsidR="008D3BC7">
        <w:t xml:space="preserve"> – I merely applied it in both</w:t>
      </w:r>
      <w:r w:rsidRPr="00034410">
        <w:rPr>
          <w:iCs/>
        </w:rPr>
        <w:t xml:space="preserve">. Without this alternation, if </w:t>
      </w:r>
      <w:r w:rsidRPr="00034410">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the script would fail to run. </w:t>
      </w:r>
    </w:p>
    <w:p w14:paraId="411523D8" w14:textId="5C92B5E2" w:rsidR="00AA62C3" w:rsidRDefault="00AA62C3" w:rsidP="00AA62C3">
      <w:pPr>
        <w:rPr>
          <w:iCs/>
        </w:rPr>
      </w:pPr>
      <w:r>
        <w:lastRenderedPageBreak/>
        <w:t>T</w:t>
      </w:r>
      <w:r w:rsidRPr="00034410">
        <w:t xml:space="preserve">his verification attempt </w:t>
      </w:r>
      <w:r w:rsidR="008D6E64">
        <w:t xml:space="preserve">of the R implementation of the Hunter and </w:t>
      </w:r>
      <w:proofErr w:type="spellStart"/>
      <w:r w:rsidR="008D6E64">
        <w:t>Schimdt</w:t>
      </w:r>
      <w:proofErr w:type="spellEnd"/>
      <w:r w:rsidR="008D6E64">
        <w:t xml:space="preserve"> style meta-analysis original implemented in </w:t>
      </w:r>
      <w:r w:rsidR="008D6E64">
        <w:rPr>
          <w:iCs/>
        </w:rPr>
        <w:t>“</w:t>
      </w:r>
      <w:proofErr w:type="spellStart"/>
      <w:r w:rsidR="008D6E64" w:rsidRPr="00034410">
        <w:t>Meta_Basic_r.sps</w:t>
      </w:r>
      <w:proofErr w:type="spellEnd"/>
      <w:r w:rsidR="008D6E64">
        <w:t xml:space="preserve">” </w:t>
      </w:r>
      <w:r w:rsidRPr="00034410">
        <w:t xml:space="preserve">also did not reproduce the original results. The point estimate was off by </w:t>
      </w:r>
      <w:r w:rsidR="0092097D">
        <w:t xml:space="preserve">only </w:t>
      </w:r>
      <w:r w:rsidRPr="00034410">
        <w:t>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1)</w:t>
      </w:r>
      <w:r w:rsidR="0092097D">
        <w:t xml:space="preserve">, although this is </w:t>
      </w:r>
      <w:r w:rsidRPr="00034410">
        <w:t xml:space="preserve">more than </w:t>
      </w:r>
      <w:r w:rsidR="0092097D">
        <w:t xml:space="preserve">can </w:t>
      </w:r>
      <w:r w:rsidRPr="00034410">
        <w:t xml:space="preserve">be accounted for by </w:t>
      </w:r>
      <w:r>
        <w:t xml:space="preserve">common methods of </w:t>
      </w:r>
      <w:r w:rsidRPr="00034410">
        <w:t>rounding</w:t>
      </w:r>
      <w:r w:rsidR="0092097D">
        <w:t xml:space="preserve">, although it </w:t>
      </w:r>
      <w:r>
        <w:t>could be obtained via (erroneous) truncation</w:t>
      </w:r>
      <w:r w:rsidRPr="00034410">
        <w:t xml:space="preserve">. </w:t>
      </w:r>
      <w:r>
        <w:t>However, the Confidence Intervals were nearly four times wider than the original results. In addition, the Credibility Interval</w:t>
      </w:r>
      <w:r w:rsidRPr="00034410">
        <w:t xml:space="preserve">s again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and interval width was therefore set to zero)</w:t>
      </w:r>
      <w:r>
        <w:rPr>
          <w:iCs/>
        </w:rPr>
        <w:t xml:space="preserve"> and therefore greatly differed from the original results.</w:t>
      </w:r>
    </w:p>
    <w:p w14:paraId="158757FF" w14:textId="736EE188" w:rsidR="00486207" w:rsidRDefault="00486207" w:rsidP="00486207">
      <w:pPr>
        <w:pStyle w:val="Heading3"/>
      </w:pPr>
      <w:r w:rsidRPr="00034410">
        <w:t xml:space="preserve">Verification attempt </w:t>
      </w:r>
      <w:r w:rsidR="00CF1099">
        <w:t>4</w:t>
      </w:r>
    </w:p>
    <w:p w14:paraId="40D44F4A" w14:textId="67BEE826" w:rsidR="00926EB5" w:rsidRDefault="00926EB5" w:rsidP="00926EB5">
      <w:r>
        <w:t xml:space="preserve">A close reading of Field &amp; Gillet (2010) and </w:t>
      </w:r>
      <w:r>
        <w:rPr>
          <w:iCs/>
        </w:rPr>
        <w:t>“</w:t>
      </w:r>
      <w:proofErr w:type="spellStart"/>
      <w:r w:rsidRPr="00034410">
        <w:t>Meta_Basic_r.sps</w:t>
      </w:r>
      <w:proofErr w:type="spellEnd"/>
      <w:r>
        <w:t>”</w:t>
      </w:r>
      <w:r>
        <w:t xml:space="preserve"> revealed an inconsistency between them: Field &amp; Gillett state that Overton corrections should be applied to the individual correlations in the Hedges and colleagues approach but not the Hunter and Schmidt approach. However, the SPSS script applies Overton corrections in both. I therefore removed this correction from my R implementation for attempt 4. This changed the results very little from attempt 3, and did not reproduce Vahey et al.’s (2015) results. </w:t>
      </w:r>
    </w:p>
    <w:p w14:paraId="6BC39E96" w14:textId="77777777" w:rsidR="0080648C" w:rsidRDefault="0080648C" w:rsidP="0080648C">
      <w:pPr>
        <w:pStyle w:val="Heading3"/>
      </w:pPr>
      <w:r>
        <w:t>Verification attempt 5</w:t>
      </w:r>
    </w:p>
    <w:p w14:paraId="20409132" w14:textId="5C038BEA" w:rsidR="00B53073" w:rsidRPr="00034410" w:rsidRDefault="00E7751F" w:rsidP="0012469C">
      <w:r>
        <w:t xml:space="preserve">In order to try to obtain the original results, </w:t>
      </w:r>
      <w:r w:rsidR="00486207" w:rsidRPr="00034410">
        <w:t xml:space="preserve">I </w:t>
      </w:r>
      <w:r>
        <w:t xml:space="preserve">then </w:t>
      </w:r>
      <w:r w:rsidR="00486207" w:rsidRPr="00034410">
        <w:t>switched from using</w:t>
      </w:r>
      <w:r>
        <w:t xml:space="preserve"> manual implementations of the equations reported in </w:t>
      </w:r>
      <w:r w:rsidR="00486207" w:rsidRPr="00034410">
        <w:t>Field</w:t>
      </w:r>
      <w:r w:rsidR="00486207">
        <w:t xml:space="preserve"> </w:t>
      </w:r>
      <w:r>
        <w:t xml:space="preserve">&amp; </w:t>
      </w:r>
      <w:r w:rsidR="00486207">
        <w:t>Gillett</w:t>
      </w:r>
      <w:r>
        <w:t xml:space="preserve"> (2010) (i.e., their </w:t>
      </w:r>
      <w:r w:rsidR="00486207" w:rsidRPr="00034410">
        <w:t xml:space="preserve">SPSS </w:t>
      </w:r>
      <w:r w:rsidR="00486207">
        <w:t xml:space="preserve">code </w:t>
      </w:r>
      <w:r>
        <w:t xml:space="preserve">or my translations into R) </w:t>
      </w:r>
      <w:r w:rsidR="00486207" w:rsidRPr="00034410">
        <w:t>to</w:t>
      </w:r>
      <w:r>
        <w:t xml:space="preserve"> instead use an established R package for meta-analyses:</w:t>
      </w:r>
      <w:r w:rsidR="00486207" w:rsidRPr="00034410">
        <w:t xml:space="preserve"> </w:t>
      </w:r>
      <w:proofErr w:type="spellStart"/>
      <w:r w:rsidR="00486207" w:rsidRPr="00034410">
        <w:t>Vi</w:t>
      </w:r>
      <w:r w:rsidR="00394280">
        <w:t>e</w:t>
      </w:r>
      <w:r w:rsidR="00486207" w:rsidRPr="00034410">
        <w:t>chtbauer’s</w:t>
      </w:r>
      <w:proofErr w:type="spellEnd"/>
      <w:r w:rsidR="00486207" w:rsidRPr="00034410">
        <w:t xml:space="preserve"> </w:t>
      </w:r>
      <w:r w:rsidR="00486207" w:rsidRPr="00034410">
        <w:fldChar w:fldCharType="begin"/>
      </w:r>
      <w:r w:rsidR="00486207">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00486207" w:rsidRPr="00034410">
        <w:fldChar w:fldCharType="separate"/>
      </w:r>
      <w:r w:rsidR="00486207">
        <w:t>(2022)</w:t>
      </w:r>
      <w:r w:rsidR="00486207" w:rsidRPr="00034410">
        <w:fldChar w:fldCharType="end"/>
      </w:r>
      <w:r w:rsidR="00486207" w:rsidRPr="00034410">
        <w:t xml:space="preserve"> implementation </w:t>
      </w:r>
      <w:r w:rsidR="00486207">
        <w:t xml:space="preserve">of a </w:t>
      </w:r>
      <w:r w:rsidR="00486207" w:rsidRPr="00034410">
        <w:t xml:space="preserve">Hunter &amp; Schmidt </w:t>
      </w:r>
      <w:r w:rsidR="00486207">
        <w:t xml:space="preserve">style meta-analysis written </w:t>
      </w:r>
      <w:r w:rsidR="00362596">
        <w:t xml:space="preserve">using the </w:t>
      </w:r>
      <w:proofErr w:type="spellStart"/>
      <w:r w:rsidR="00486207" w:rsidRPr="00034410">
        <w:t>metafor</w:t>
      </w:r>
      <w:proofErr w:type="spellEnd"/>
      <w:r w:rsidR="00486207" w:rsidRPr="00034410">
        <w:t xml:space="preserve"> package </w:t>
      </w:r>
      <w:r w:rsidR="00486207" w:rsidRPr="00034410">
        <w:fldChar w:fldCharType="begin"/>
      </w:r>
      <w:r w:rsidR="00486207" w:rsidRPr="00034410">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00486207" w:rsidRPr="00034410">
        <w:rPr>
          <w:rFonts w:ascii="Cambria" w:hAnsi="Cambria" w:cs="Cambria"/>
        </w:rPr>
        <w:instrText>×</w:instrText>
      </w:r>
      <w:r w:rsidR="00486207" w:rsidRPr="00034410">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w:instrText>
      </w:r>
      <w:r w:rsidR="00486207" w:rsidRPr="00034410">
        <w:rPr>
          <w:rFonts w:ascii="Cambria Math" w:hAnsi="Cambria Math" w:cs="Cambria Math"/>
        </w:rPr>
        <w:instrText>≥</w:instrText>
      </w:r>
      <w:r w:rsidR="00486207" w:rsidRPr="00034410">
        <w:instrText xml:space="preserve">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00486207" w:rsidRPr="00034410">
        <w:fldChar w:fldCharType="separate"/>
      </w:r>
      <w:r w:rsidR="00486207" w:rsidRPr="00034410">
        <w:rPr>
          <w:noProof/>
        </w:rPr>
        <w:t>(Viechtbauer, 2010, 2024)</w:t>
      </w:r>
      <w:r w:rsidR="00486207" w:rsidRPr="00034410">
        <w:fldChar w:fldCharType="end"/>
      </w:r>
      <w:r w:rsidR="00486207" w:rsidRPr="00034410">
        <w:t>. This provided new avenue</w:t>
      </w:r>
      <w:r w:rsidR="00486207">
        <w:t>s</w:t>
      </w:r>
      <w:r w:rsidR="00486207" w:rsidRPr="00034410">
        <w:t xml:space="preserve"> to attempt to reproduce the original results in a programming language </w:t>
      </w:r>
      <w:r w:rsidR="00005851">
        <w:t xml:space="preserve">and package </w:t>
      </w:r>
      <w:r w:rsidR="00486207" w:rsidRPr="00034410">
        <w:t>I was more familiar with</w:t>
      </w:r>
      <w:r w:rsidR="00486207">
        <w:t xml:space="preserve">, allowing me to try a variety of variations on a given attempt more efficiently. </w:t>
      </w:r>
      <w:r w:rsidR="00486207" w:rsidRPr="00034410">
        <w:t xml:space="preserve">Field &amp; Gillett’s (2010) equations </w:t>
      </w:r>
      <w:r w:rsidR="00486207">
        <w:t xml:space="preserve">2-5 </w:t>
      </w:r>
      <w:r w:rsidR="00486207" w:rsidRPr="00034410">
        <w:t xml:space="preserve">were </w:t>
      </w:r>
      <w:r w:rsidR="00486207">
        <w:t xml:space="preserve">used to </w:t>
      </w:r>
      <w:r w:rsidR="00486207" w:rsidRPr="00034410">
        <w:t>implement</w:t>
      </w:r>
      <w:r w:rsidR="00486207">
        <w:t xml:space="preserve"> Credibility Intervals</w:t>
      </w:r>
      <w:r w:rsidR="00486207" w:rsidRPr="00034410">
        <w:t xml:space="preserve">. </w:t>
      </w:r>
      <w:r w:rsidR="00486207">
        <w:t>In this attempt,</w:t>
      </w:r>
      <w:r w:rsidR="00486207" w:rsidRPr="00034410">
        <w:t xml:space="preserve"> the </w:t>
      </w:r>
      <w:r w:rsidR="00486207">
        <w:t>Confidence Interval</w:t>
      </w:r>
      <w:r w:rsidR="00486207" w:rsidRPr="00034410">
        <w:t xml:space="preserve">s reported by Vahey et al. (2015) were reproduced. However, the point estimate and </w:t>
      </w:r>
      <w:r w:rsidR="00486207">
        <w:t>Credibility Interval</w:t>
      </w:r>
      <w:r w:rsidR="00486207" w:rsidRPr="00034410">
        <w:t>s again did not reproduce the</w:t>
      </w:r>
      <w:r w:rsidR="00486207">
        <w:t xml:space="preserve"> </w:t>
      </w:r>
      <w:r w:rsidR="00486207" w:rsidRPr="00034410">
        <w:t xml:space="preserve">original results, and matched the results found in verification analyses 1 and </w:t>
      </w:r>
      <w:r w:rsidR="004205E5">
        <w:t>4, as well as being very close to 3.</w:t>
      </w:r>
      <w:r w:rsidR="0042288E">
        <w:t xml:space="preserve"> </w:t>
      </w:r>
    </w:p>
    <w:p w14:paraId="680EE143" w14:textId="7FDFB2B4" w:rsidR="00A50992" w:rsidRPr="00034410" w:rsidRDefault="00000000" w:rsidP="00B53073">
      <w:r w:rsidRPr="00034410">
        <w:t>This verification attempt also attempted to reproduce the original forest plot (Vahey et al., 2015, Figure 1), which was more feasible in R</w:t>
      </w:r>
      <w:r w:rsidR="00955D3B">
        <w:t xml:space="preserve"> and </w:t>
      </w:r>
      <w:proofErr w:type="spellStart"/>
      <w:r w:rsidR="00955D3B">
        <w:t>metafor</w:t>
      </w:r>
      <w:proofErr w:type="spellEnd"/>
      <w:r w:rsidRPr="00034410">
        <w:t>. It is useful to</w:t>
      </w:r>
      <w:r>
        <w:t xml:space="preserve"> </w:t>
      </w:r>
      <w:r w:rsidRPr="00034410">
        <w:t xml:space="preserve">note that the original forest plot reported asymmetric </w:t>
      </w:r>
      <w:r>
        <w:t>Confidence Interval</w:t>
      </w:r>
      <w:r w:rsidRPr="00034410">
        <w:t xml:space="preserve">s around individual effect sizes. That is, the lower bounds are typically further from the point estimate than the upper bounds. This implies that some form of non-linear transformation was employed, such as a Fisher’s </w:t>
      </w:r>
      <w:r w:rsidRPr="00034410">
        <w:rPr>
          <w:i/>
          <w:iCs/>
        </w:rPr>
        <w:t>r</w:t>
      </w:r>
      <w:r w:rsidRPr="00034410">
        <w:t>-to-</w:t>
      </w:r>
      <w:r w:rsidRPr="00034410">
        <w:rPr>
          <w:i/>
          <w:iCs/>
        </w:rPr>
        <w:t>z</w:t>
      </w:r>
      <w:r w:rsidRPr="00034410">
        <w:t xml:space="preserve"> transformation. However, Vahey et al. (2015) do not report employing any transformations in their meta-analysis or forest plot. The forest </w:t>
      </w:r>
      <w:r w:rsidRPr="00095EF1">
        <w:t xml:space="preserve">plot associated with this verification attempt can be seen in Figure </w:t>
      </w:r>
      <w:r>
        <w:t>3</w:t>
      </w:r>
      <w:r w:rsidRPr="00095EF1">
        <w:t>. Confidence</w:t>
      </w:r>
      <w:r>
        <w:t xml:space="preserve"> Interval</w:t>
      </w:r>
      <w:r w:rsidRPr="00034410">
        <w:t xml:space="preserve">s around individual effect sizes were </w:t>
      </w:r>
      <w:r w:rsidRPr="00034410">
        <w:t>symmetric and therefore did not reproduce the original plot.</w:t>
      </w:r>
    </w:p>
    <w:p w14:paraId="1DE4A6BA" w14:textId="321F48F2" w:rsidR="00CE42B4" w:rsidRPr="00034410" w:rsidRDefault="00000000" w:rsidP="00034410">
      <w:pPr>
        <w:pStyle w:val="Heading3"/>
      </w:pPr>
      <w:r w:rsidRPr="00034410">
        <w:t xml:space="preserve">Verification attempt </w:t>
      </w:r>
      <w:r w:rsidR="00CB2D07">
        <w:t>6</w:t>
      </w:r>
    </w:p>
    <w:p w14:paraId="67DCE9D0" w14:textId="1C1DAB9E" w:rsidR="005E75C5" w:rsidRDefault="00C43F97" w:rsidP="00034410">
      <w:r>
        <w:t xml:space="preserve">Next, </w:t>
      </w:r>
      <w:r w:rsidR="00E64CC9" w:rsidRPr="00034410">
        <w:t>I appl</w:t>
      </w:r>
      <w:r w:rsidR="001E6578">
        <w:t>ied</w:t>
      </w:r>
      <w:r w:rsidR="00E64CC9" w:rsidRPr="00034410">
        <w:t xml:space="preserve"> Fisher’s </w:t>
      </w:r>
      <w:r w:rsidR="00E64CC9" w:rsidRPr="00034410">
        <w:rPr>
          <w:i/>
          <w:iCs/>
        </w:rPr>
        <w:t>r</w:t>
      </w:r>
      <w:r w:rsidR="00E64CC9" w:rsidRPr="00034410">
        <w:t>-to-</w:t>
      </w:r>
      <w:r w:rsidR="00E64CC9" w:rsidRPr="00034410">
        <w:rPr>
          <w:i/>
          <w:iCs/>
        </w:rPr>
        <w:t>z</w:t>
      </w:r>
      <w:r w:rsidR="00E64CC9" w:rsidRPr="00034410">
        <w:t xml:space="preserve"> transformations to the individual effect sizes prior to meta-analysis and back transformations prior to reporting and plotting. </w:t>
      </w:r>
      <w:r w:rsidR="000B270B" w:rsidRPr="00034410">
        <w:t xml:space="preserve">The analysis was otherwise identical to the previous attempt. </w:t>
      </w:r>
      <w:r w:rsidR="00A9575F" w:rsidRPr="00034410">
        <w:t>All estimated values were identical to attempt</w:t>
      </w:r>
      <w:r w:rsidR="00BF0A69">
        <w:t xml:space="preserve"> </w:t>
      </w:r>
      <w:r w:rsidR="00BB224F">
        <w:t>5</w:t>
      </w:r>
      <w:r w:rsidR="00A9575F" w:rsidRPr="00034410">
        <w:t xml:space="preserve">, therefore the original </w:t>
      </w:r>
      <w:r w:rsidR="003E7C6F">
        <w:t xml:space="preserve">meta-analysis </w:t>
      </w:r>
      <w:r w:rsidR="00A9575F" w:rsidRPr="00034410">
        <w:t xml:space="preserve">results were not reproduced. </w:t>
      </w:r>
    </w:p>
    <w:p w14:paraId="2102ABE7" w14:textId="77777777" w:rsidR="00550D8B" w:rsidRDefault="00000000" w:rsidP="00034410">
      <w:r>
        <w:t>However, t</w:t>
      </w:r>
      <w:r w:rsidR="00A9575F" w:rsidRPr="00034410">
        <w:t xml:space="preserve">he forest plot associated with this attempt </w:t>
      </w:r>
      <w:r w:rsidR="00095EF1">
        <w:t xml:space="preserve">did </w:t>
      </w:r>
      <w:r w:rsidR="00A9575F" w:rsidRPr="00034410">
        <w:t xml:space="preserve">reproduce the </w:t>
      </w:r>
      <w:r w:rsidR="00BE42D5">
        <w:t>Confidence Interval</w:t>
      </w:r>
      <w:r w:rsidR="00C03C33" w:rsidRPr="00034410">
        <w:t xml:space="preserve">s around the individual effect sizes </w:t>
      </w:r>
      <w:r w:rsidR="003A2CB1">
        <w:t xml:space="preserve">from </w:t>
      </w:r>
      <w:r w:rsidR="00095EF1">
        <w:t xml:space="preserve">Vahey et al.’s (2015) </w:t>
      </w:r>
      <w:r w:rsidR="00C03C33" w:rsidRPr="00034410">
        <w:t xml:space="preserve">original </w:t>
      </w:r>
      <w:r w:rsidR="00095EF1">
        <w:t xml:space="preserve">forest </w:t>
      </w:r>
      <w:r w:rsidR="00095EF1" w:rsidRPr="00095EF1">
        <w:t xml:space="preserve">plot </w:t>
      </w:r>
      <w:r w:rsidR="00A737AB" w:rsidRPr="00095EF1">
        <w:t>(see</w:t>
      </w:r>
      <w:r w:rsidR="00095EF1" w:rsidRPr="00095EF1">
        <w:t xml:space="preserve"> their Figure 1 and this manuscript’s</w:t>
      </w:r>
      <w:r w:rsidR="00A737AB" w:rsidRPr="00095EF1">
        <w:t xml:space="preserve"> Figure</w:t>
      </w:r>
      <w:r w:rsidR="00B24332">
        <w:t>s</w:t>
      </w:r>
      <w:r w:rsidR="00A737AB" w:rsidRPr="00095EF1">
        <w:t xml:space="preserve"> </w:t>
      </w:r>
      <w:r w:rsidR="00B24332">
        <w:t xml:space="preserve">1 and </w:t>
      </w:r>
      <w:r w:rsidR="007745DA">
        <w:t>3</w:t>
      </w:r>
      <w:r w:rsidR="00A737AB" w:rsidRPr="00095EF1">
        <w:t>)</w:t>
      </w:r>
      <w:r w:rsidR="001949BE" w:rsidRPr="00095EF1">
        <w:t>,</w:t>
      </w:r>
      <w:r w:rsidR="001949BE" w:rsidRPr="00034410">
        <w:t xml:space="preserve"> suggesting that Vahey et al. (2015) employed these transformations but did not report them. </w:t>
      </w:r>
      <w:r w:rsidR="0098076F">
        <w:t>This under-reported data transformation also implies a second form of underreporting: Vahey et al. (2015) reported employing a Hunter &amp; Schmidt style meta-analysis, but this implies that they diverged from this strategy by also applying Hedges style data transformations</w:t>
      </w:r>
      <w:r w:rsidR="00F06731">
        <w:t xml:space="preserve"> (in addition to not applying Hunter &amp; Schmidt style corrections for reliability). </w:t>
      </w:r>
      <w:r w:rsidR="004730DE">
        <w:t xml:space="preserve">While this reproduction of the original individual effect sizes and their Confidence Intervals gets us one step closer to understanding the original analytic strategy, it nonetheless does not reproduce the meta-analysis results. </w:t>
      </w:r>
    </w:p>
    <w:p w14:paraId="068BEF2D" w14:textId="3486D085" w:rsidR="00663882" w:rsidRDefault="00663882" w:rsidP="00663882">
      <w:pPr>
        <w:pStyle w:val="Heading3"/>
      </w:pPr>
      <w:r>
        <w:t>Verification attempt 7</w:t>
      </w:r>
    </w:p>
    <w:p w14:paraId="01E8B9F4" w14:textId="5253D601" w:rsidR="00663882" w:rsidRDefault="003925E1" w:rsidP="00663882">
      <w:r>
        <w:t>Lastly, I made an attempt that purposeful</w:t>
      </w:r>
      <w:r w:rsidR="002F018F">
        <w:t>ly made</w:t>
      </w:r>
      <w:r>
        <w:t xml:space="preserve"> </w:t>
      </w:r>
      <w:r w:rsidR="002F018F">
        <w:t xml:space="preserve">statistical errors </w:t>
      </w:r>
      <w:r w:rsidR="005E6726">
        <w:t xml:space="preserve">and went against Vahey et al.’s (2015) descriptions of their analytic strategy </w:t>
      </w:r>
      <w:r>
        <w:t xml:space="preserve">to see if </w:t>
      </w:r>
      <w:r w:rsidR="002F018F">
        <w:t xml:space="preserve">it could allow me to </w:t>
      </w:r>
      <w:r>
        <w:t>reproduce the original results. Although Vahey et al. (2015) are explicit that they meta-analysed the 15 weighted average effect sizes, in this attempt I instead used the 56 individual weighted effect sizes, weighted by the sample sizes reported in the original forest plot (their Figure 1). This analysis therefore purposefully ignored the dependencies among the effect sizes, which Vahey et al. (2015) acknowledge it is problematic to do</w:t>
      </w:r>
      <w:r w:rsidR="0008043F">
        <w:t xml:space="preserve"> (see their Footnote 2)</w:t>
      </w:r>
      <w:r>
        <w:t xml:space="preserve">. </w:t>
      </w:r>
      <w:r w:rsidR="004F1AC7">
        <w:t xml:space="preserve">For this, I returned to using the original </w:t>
      </w:r>
      <w:r w:rsidR="004F1AC7" w:rsidRPr="00034410">
        <w:t>“</w:t>
      </w:r>
      <w:proofErr w:type="spellStart"/>
      <w:r w:rsidR="004F1AC7" w:rsidRPr="00034410">
        <w:t>h_s</w:t>
      </w:r>
      <w:proofErr w:type="spellEnd"/>
      <w:r w:rsidR="004F1AC7" w:rsidRPr="00034410">
        <w:t xml:space="preserve"> </w:t>
      </w:r>
      <w:proofErr w:type="spellStart"/>
      <w:r w:rsidR="004F1AC7" w:rsidRPr="00034410">
        <w:t>syntax.sps</w:t>
      </w:r>
      <w:proofErr w:type="spellEnd"/>
      <w:r w:rsidR="004F1AC7" w:rsidRPr="00034410">
        <w:t>”</w:t>
      </w:r>
      <w:r w:rsidR="004F1AC7">
        <w:t xml:space="preserve"> SPSS script, with all reliabilities still set to 0.0.</w:t>
      </w:r>
      <w:r w:rsidR="005E3ABB">
        <w:t xml:space="preserve"> </w:t>
      </w:r>
    </w:p>
    <w:p w14:paraId="44047104" w14:textId="5937D0AD" w:rsidR="005E3ABB" w:rsidRPr="00663882" w:rsidRDefault="005E3ABB" w:rsidP="00663882">
      <w:r>
        <w:t xml:space="preserve">The results of this verification attempt again did not reproduce the original results (nor did multiple small variations on it, e.g., weighting by degrees of freedom rather than </w:t>
      </w:r>
      <w:r w:rsidRPr="005E3ABB">
        <w:rPr>
          <w:i/>
          <w:iCs/>
        </w:rPr>
        <w:t>N</w:t>
      </w:r>
      <w:r>
        <w:t xml:space="preserve">, or using no weights). However, one thing was perhaps notable: making one additional purposeful mistake provides the closest reproduction of the original results that I managed to obtain. Specifically, if one mislabels the Credibility Intervals as Confidence Intervals and vice versa, results show some alignment with the originally reported results: </w:t>
      </w:r>
      <w:r w:rsidRPr="005E3ABB">
        <w:t xml:space="preserve">reported </w:t>
      </w:r>
      <m:oMath>
        <m:acc>
          <m:accPr>
            <m:chr m:val="̅"/>
            <m:ctrlPr>
              <w:rPr>
                <w:rFonts w:ascii="Cambria Math" w:hAnsi="Cambria Math"/>
              </w:rPr>
            </m:ctrlPr>
          </m:accPr>
          <m:e>
            <m:r>
              <w:rPr>
                <w:rFonts w:ascii="Cambria Math" w:hAnsi="Cambria Math"/>
              </w:rPr>
              <m:t>r</m:t>
            </m:r>
          </m:e>
        </m:acc>
        <m:r>
          <w:rPr>
            <w:rFonts w:ascii="Cambria Math" w:hAnsi="Cambria Math"/>
          </w:rPr>
          <m:t xml:space="preserve"> </m:t>
        </m:r>
      </m:oMath>
      <w:r w:rsidRPr="005E3ABB">
        <w:t xml:space="preserve">= .45, </w:t>
      </w:r>
      <w:r w:rsidRPr="005E3ABB">
        <w:t>recalculated</w:t>
      </w:r>
      <w:r w:rsidRPr="005E3ABB">
        <w:t xml:space="preserve"> </w:t>
      </w:r>
      <m:oMath>
        <m:acc>
          <m:accPr>
            <m:chr m:val="̅"/>
            <m:ctrlPr>
              <w:rPr>
                <w:rFonts w:ascii="Cambria Math" w:hAnsi="Cambria Math"/>
              </w:rPr>
            </m:ctrlPr>
          </m:accPr>
          <m:e>
            <m:r>
              <w:rPr>
                <w:rFonts w:ascii="Cambria Math" w:hAnsi="Cambria Math"/>
              </w:rPr>
              <m:t>r</m:t>
            </m:r>
          </m:e>
        </m:acc>
        <m:r>
          <w:rPr>
            <w:rFonts w:ascii="Cambria Math" w:hAnsi="Cambria Math"/>
          </w:rPr>
          <m:t xml:space="preserve"> </m:t>
        </m:r>
      </m:oMath>
      <w:r w:rsidRPr="005E3ABB">
        <w:t xml:space="preserve">= .48; reported CI = [.40, .54], </w:t>
      </w:r>
      <w:r w:rsidRPr="005E3ABB">
        <w:t>recalculated</w:t>
      </w:r>
      <w:r w:rsidRPr="005E3ABB">
        <w:t xml:space="preserve"> CR = [.39, .57]; reported CR = [.23, .67[,</w:t>
      </w:r>
      <w:r>
        <w:t xml:space="preserve"> </w:t>
      </w:r>
      <w:r w:rsidRPr="005E3ABB">
        <w:t>recalculated</w:t>
      </w:r>
      <w:r w:rsidRPr="005E3ABB">
        <w:t xml:space="preserve"> CI = [.20, 74]. </w:t>
      </w:r>
    </w:p>
    <w:p w14:paraId="7E898080" w14:textId="77777777" w:rsidR="000C5BDB" w:rsidRDefault="00000000" w:rsidP="00034410">
      <w:pPr>
        <w:pStyle w:val="Heading3"/>
      </w:pPr>
      <w:r w:rsidRPr="00034410">
        <w:t>Summar</w:t>
      </w:r>
      <w:r w:rsidR="00987DC7" w:rsidRPr="00034410">
        <w:t xml:space="preserve">y </w:t>
      </w:r>
      <w:r w:rsidR="009B1C88">
        <w:t>of attempts</w:t>
      </w:r>
    </w:p>
    <w:p w14:paraId="7C13A88E" w14:textId="64EAF0AA" w:rsidR="009B1C88" w:rsidRPr="009B1C88" w:rsidRDefault="00000000" w:rsidP="009B1C88">
      <w:r>
        <w:t>A large</w:t>
      </w:r>
      <w:r w:rsidR="007F7517">
        <w:t>r</w:t>
      </w:r>
      <w:r>
        <w:t xml:space="preserve"> number of small variations on the attempts that are reported here were also tried. For </w:t>
      </w:r>
      <w:r>
        <w:lastRenderedPageBreak/>
        <w:t xml:space="preserve">example, alternative values for reliability estimates, and not back-transforming the </w:t>
      </w:r>
      <w:r w:rsidRPr="002D10F0">
        <w:rPr>
          <w:i/>
          <w:iCs/>
        </w:rPr>
        <w:t>z</w:t>
      </w:r>
      <w:r>
        <w:t xml:space="preserve"> values </w:t>
      </w:r>
      <w:r w:rsidR="000D4325">
        <w:t xml:space="preserve">back to </w:t>
      </w:r>
      <w:r w:rsidR="000D4325" w:rsidRPr="000D4325">
        <w:rPr>
          <w:i/>
          <w:iCs/>
        </w:rPr>
        <w:t>r</w:t>
      </w:r>
      <w:r w:rsidR="000D4325">
        <w:t xml:space="preserve"> values</w:t>
      </w:r>
      <w:r>
        <w:t xml:space="preserve">. I also tried </w:t>
      </w:r>
      <w:r w:rsidR="00903996">
        <w:t>several</w:t>
      </w:r>
      <w:r>
        <w:t xml:space="preserve"> </w:t>
      </w:r>
      <w:r w:rsidR="00E63B38">
        <w:t xml:space="preserve">other </w:t>
      </w:r>
      <w:r>
        <w:t>purposeful mistakes, such as miscalculating Credibility Intervals based on plausible mathematical and coding errors. No attempt successfully reproduced the originally reported results.</w:t>
      </w:r>
    </w:p>
    <w:p w14:paraId="19364BBF" w14:textId="6A5D77BF" w:rsidR="004735A6" w:rsidRDefault="00000000" w:rsidP="00034410">
      <w:r>
        <w:t>Confidence Interval</w:t>
      </w:r>
      <w:r w:rsidR="002353CA" w:rsidRPr="00034410">
        <w:t xml:space="preserve">s around individual effect sizes in the </w:t>
      </w:r>
      <w:r w:rsidR="00E0308B">
        <w:t xml:space="preserve">original </w:t>
      </w:r>
      <w:r w:rsidR="002353CA" w:rsidRPr="00034410">
        <w:t xml:space="preserve">forest plot were only reproduced when Fisher’s </w:t>
      </w:r>
      <w:r w:rsidR="002353CA" w:rsidRPr="00034410">
        <w:rPr>
          <w:i/>
          <w:iCs/>
        </w:rPr>
        <w:t>r</w:t>
      </w:r>
      <w:r w:rsidR="002353CA" w:rsidRPr="00034410">
        <w:t>-to-</w:t>
      </w:r>
      <w:r w:rsidR="002353CA" w:rsidRPr="00034410">
        <w:rPr>
          <w:i/>
          <w:iCs/>
        </w:rPr>
        <w:t>z</w:t>
      </w:r>
      <w:r w:rsidR="002353CA" w:rsidRPr="00034410">
        <w:t xml:space="preserve"> transformations were applied (verification attempt </w:t>
      </w:r>
      <w:r w:rsidR="00C86BC8">
        <w:t>6</w:t>
      </w:r>
      <w:r w:rsidR="002353CA" w:rsidRPr="00034410">
        <w:t xml:space="preserve">) and not when they weren't (verification attempts </w:t>
      </w:r>
      <w:r w:rsidR="00C82E8B">
        <w:t>1-3</w:t>
      </w:r>
      <w:r w:rsidR="002353CA" w:rsidRPr="00034410">
        <w:t xml:space="preserve">). </w:t>
      </w:r>
    </w:p>
    <w:p w14:paraId="53C1ABC7" w14:textId="31917E0F" w:rsidR="00EA7CE9" w:rsidRDefault="00EA7CE9" w:rsidP="00034410">
      <w:r>
        <w:t xml:space="preserve">Meta-analysis </w:t>
      </w:r>
      <w:r w:rsidR="00710E09">
        <w:t>C</w:t>
      </w:r>
      <w:r>
        <w:t xml:space="preserve">onfidence </w:t>
      </w:r>
      <w:r w:rsidR="00710E09">
        <w:t>I</w:t>
      </w:r>
      <w:r>
        <w:t xml:space="preserve">ntervals were only reproduced when putting Field’s SPSS scripts aside and reconstructing the analyses in R using the </w:t>
      </w:r>
      <w:proofErr w:type="spellStart"/>
      <w:r>
        <w:t>metafor</w:t>
      </w:r>
      <w:proofErr w:type="spellEnd"/>
      <w:r>
        <w:t xml:space="preserve"> package. This is difficult to account for. </w:t>
      </w:r>
    </w:p>
    <w:p w14:paraId="7AC861A0" w14:textId="7D34211C" w:rsidR="00710E09" w:rsidRDefault="00710E09" w:rsidP="00034410">
      <w:r>
        <w:t xml:space="preserve">Credibility Intervals could not be reproduced in any attempt. Indeed, all verification attempts in both SPSS and R, whether using Field’s mathematical solutions or </w:t>
      </w:r>
      <w:proofErr w:type="spellStart"/>
      <w:r>
        <w:t>metafor’s</w:t>
      </w:r>
      <w:proofErr w:type="spellEnd"/>
      <w:r>
        <w:t>, returned CRs with widths of 0. The only exceptions to this were situations where I made purposeful errors.</w:t>
      </w:r>
      <w:r w:rsidR="00C77A87">
        <w:t xml:space="preserve"> It remains totally unclear how Vahey et al. (2015) produced their reported values. The closest I came to reproducing them was attempt 7, which had to make two serious mistakes on purpose: using the 56 individual effect sizes rather than the 15 weighted averages, and to mislabel Confidence Intervals as Credibility Intervals and vice versa. </w:t>
      </w:r>
    </w:p>
    <w:p w14:paraId="5304911D" w14:textId="310A484E" w:rsidR="000521C2" w:rsidRDefault="00AE2FEA" w:rsidP="000521C2">
      <w:r>
        <w:t xml:space="preserve">Lastly, with regard to the point estimate of the meta-analytic effect size, </w:t>
      </w:r>
      <w:r w:rsidR="00000000">
        <w:t xml:space="preserve">I noted previously in </w:t>
      </w:r>
      <w:r w:rsidR="00000000" w:rsidRPr="000521C2">
        <w:t xml:space="preserve">the “Issues with the meta-analysis </w:t>
      </w:r>
      <w:r w:rsidR="00000000">
        <w:t>results”</w:t>
      </w:r>
      <w:r w:rsidR="00000000" w:rsidRPr="000521C2">
        <w:t xml:space="preserve"> section </w:t>
      </w:r>
      <w:r w:rsidR="00000000">
        <w:t xml:space="preserve">that the original </w:t>
      </w:r>
      <w:r w:rsidR="002C28D0">
        <w:t>meta-analysis point estimate is incompatible with the reported Confidence Intervals. Interestingly, if we assume that (a) the originally reported point estimate is incorrectly reported but the Confidence Intervals are correctly reported, and (b) that the Confidence Intervals are symmetrical, this would imply that a correct point estimate of .47 (i.e., at the halfway point between the intervals). A point estimate of .47 combined with Confidence Intervals of [.40, .54] was reproduced in verification attempts</w:t>
      </w:r>
      <w:r w:rsidR="00F45E46">
        <w:t xml:space="preserve">5 and 6 using </w:t>
      </w:r>
      <w:proofErr w:type="spellStart"/>
      <w:r w:rsidR="00F45E46">
        <w:t>metafor</w:t>
      </w:r>
      <w:proofErr w:type="spellEnd"/>
      <w:r w:rsidR="002C28D0">
        <w:t xml:space="preserve">. </w:t>
      </w:r>
      <w:r w:rsidR="00EC09FF">
        <w:t xml:space="preserve">However, this does not imply that the original results are merely the result of a typo in the point estimate, as (a) the Credibility Intervals in verification attempts 3 and 4 are very different from the original results, and (b) more confusingly, these results were produced only by </w:t>
      </w:r>
      <w:r w:rsidR="00EC09FF" w:rsidRPr="00EC09FF">
        <w:t xml:space="preserve">Viechtbauer’s </w:t>
      </w:r>
      <w:r w:rsidR="00EC09FF">
        <w:t>(2022) implementation of the analysis in R and metafor, but not using the scripts that Vahey et al. (2015) report having used.</w:t>
      </w:r>
      <w:r w:rsidR="0086020D">
        <w:t xml:space="preserve"> Therefore, it remains unclear how Vahey et al. (2015) analyzed their data or obtained all their results</w:t>
      </w:r>
      <w:r w:rsidR="00877E70">
        <w:t xml:space="preserve">, or even which mistakes if any </w:t>
      </w:r>
      <w:r w:rsidR="00877E70">
        <w:t xml:space="preserve">during the meta-analysis </w:t>
      </w:r>
      <w:r w:rsidR="00877E70">
        <w:t>may have given rise to their reported results.</w:t>
      </w:r>
    </w:p>
    <w:p w14:paraId="713FDE3F" w14:textId="77777777" w:rsidR="00697E83" w:rsidRPr="00034410" w:rsidRDefault="00000000" w:rsidP="00034410">
      <w:pPr>
        <w:pStyle w:val="Heading2"/>
      </w:pPr>
      <w:r>
        <w:t>Weighted a</w:t>
      </w:r>
      <w:r w:rsidR="00B95E95" w:rsidRPr="00034410">
        <w:t>verage effect sizes</w:t>
      </w:r>
      <w:r w:rsidR="007E5FD2" w:rsidRPr="00034410">
        <w:t xml:space="preserve"> </w:t>
      </w:r>
    </w:p>
    <w:p w14:paraId="3A3E197D" w14:textId="77777777" w:rsidR="00F73DA2" w:rsidRDefault="00000000" w:rsidP="0046629A">
      <w:r>
        <w:t xml:space="preserve">In order to </w:t>
      </w:r>
      <w:r w:rsidR="008C347B">
        <w:t xml:space="preserve">attempt to retrace the steps involved in the original </w:t>
      </w:r>
      <w:r>
        <w:t xml:space="preserve">analysis, I then noted that </w:t>
      </w:r>
      <w:r w:rsidR="00697E83" w:rsidRPr="00034410">
        <w:t xml:space="preserve">Vahey </w:t>
      </w:r>
      <w:r>
        <w:t xml:space="preserve">et al. (2015) </w:t>
      </w:r>
      <w:r w:rsidR="00697E83" w:rsidRPr="00034410">
        <w:t xml:space="preserve">reported that the </w:t>
      </w:r>
      <w:r w:rsidR="007A6740" w:rsidRPr="00034410">
        <w:t xml:space="preserve">15 </w:t>
      </w:r>
      <w:r w:rsidR="00697E83" w:rsidRPr="00034410">
        <w:t xml:space="preserve">weighted average effect sizes they used in their meta-analysis were calculated from </w:t>
      </w:r>
      <w:r w:rsidR="007A6740" w:rsidRPr="00034410">
        <w:t xml:space="preserve">46 </w:t>
      </w:r>
      <w:r w:rsidR="00697E83" w:rsidRPr="00034410">
        <w:t xml:space="preserve">individual effect sizes and </w:t>
      </w:r>
      <w:r w:rsidR="00FA3C97" w:rsidRPr="00034410">
        <w:t>degrees of freedom</w:t>
      </w:r>
      <w:r w:rsidR="00697E83" w:rsidRPr="00034410">
        <w:t xml:space="preserve"> </w:t>
      </w:r>
      <w:r>
        <w:t>taken from 15 studies. Vahey et al. (2015) report</w:t>
      </w:r>
      <w:r w:rsidR="00C315F6">
        <w:t>ed</w:t>
      </w:r>
      <w:r>
        <w:t xml:space="preserve"> the </w:t>
      </w:r>
      <w:r>
        <w:t>individual effect sizes and degrees of freedom in</w:t>
      </w:r>
      <w:r w:rsidR="00697E83" w:rsidRPr="00034410">
        <w:t xml:space="preserve"> their supplementary materials. I </w:t>
      </w:r>
      <w:r w:rsidR="00C315F6">
        <w:t xml:space="preserve">therefore </w:t>
      </w:r>
      <w:r w:rsidR="00697E83" w:rsidRPr="00034410">
        <w:t xml:space="preserve">attempted to verify </w:t>
      </w:r>
      <w:r w:rsidR="00C315F6">
        <w:t xml:space="preserve">the weighted averages </w:t>
      </w:r>
      <w:r w:rsidR="00697E83" w:rsidRPr="00034410">
        <w:t xml:space="preserve">by recalculating </w:t>
      </w:r>
      <w:r w:rsidR="00C315F6">
        <w:t xml:space="preserve">them using </w:t>
      </w:r>
      <w:r w:rsidR="005354BD">
        <w:t>Vahey et al</w:t>
      </w:r>
      <w:r w:rsidR="00FA3C97" w:rsidRPr="00034410">
        <w:t>'s (2015) strategy of weighting by degrees of freedom</w:t>
      </w:r>
      <w:r w:rsidR="00697E83" w:rsidRPr="00034410">
        <w:t xml:space="preserve">. </w:t>
      </w:r>
      <w:r w:rsidR="00B95E95" w:rsidRPr="00034410">
        <w:t xml:space="preserve">Results were not </w:t>
      </w:r>
      <w:r w:rsidR="00002C55">
        <w:t xml:space="preserve">fully </w:t>
      </w:r>
      <w:r w:rsidR="00B95E95" w:rsidRPr="00034410">
        <w:t>computationally reproducible</w:t>
      </w:r>
      <w:r w:rsidR="0033061C" w:rsidRPr="00034410">
        <w:t xml:space="preserve">: </w:t>
      </w:r>
      <w:r w:rsidR="00B95E95" w:rsidRPr="00034410">
        <w:t xml:space="preserve">2 of 15 (13%) </w:t>
      </w:r>
      <w:r w:rsidR="0033061C" w:rsidRPr="00034410">
        <w:t xml:space="preserve">recomputed weighted averages differed from those reported in </w:t>
      </w:r>
      <w:r w:rsidR="005354BD">
        <w:t>Vahey et al.’s</w:t>
      </w:r>
      <w:r w:rsidR="0033061C" w:rsidRPr="00034410">
        <w:t xml:space="preserve"> forest plot</w:t>
      </w:r>
      <w:r w:rsidR="00B95E95" w:rsidRPr="00034410">
        <w:t xml:space="preserve">. </w:t>
      </w:r>
      <w:r w:rsidR="008B53FE" w:rsidRPr="00034410">
        <w:t>On the one hand, t</w:t>
      </w:r>
      <w:r w:rsidR="00B95E95" w:rsidRPr="00034410">
        <w:t>he magnitudes of the differences were small (</w:t>
      </w:r>
      <m:oMath>
        <m:r>
          <m:rPr>
            <m:sty m:val="p"/>
          </m:rPr>
          <w:rPr>
            <w:rFonts w:ascii="Cambria Math" w:hAnsi="Cambria Math"/>
          </w:rPr>
          <m:t>Δ</m:t>
        </m:r>
        <m:acc>
          <m:accPr>
            <m:chr m:val="̅"/>
            <m:ctrlPr>
              <w:rPr>
                <w:rFonts w:ascii="Cambria Math" w:hAnsi="Cambria Math"/>
                <w:i/>
                <w:sz w:val="20"/>
                <w:szCs w:val="20"/>
              </w:rPr>
            </m:ctrlPr>
          </m:accPr>
          <m:e>
            <m:r>
              <w:rPr>
                <w:rFonts w:ascii="Cambria Math" w:hAnsi="Cambria Math"/>
              </w:rPr>
              <m:t>r</m:t>
            </m:r>
          </m:e>
        </m:acc>
      </m:oMath>
      <w:r w:rsidR="00C73A84" w:rsidRPr="00034410">
        <w:t xml:space="preserve"> </w:t>
      </w:r>
      <w:r w:rsidR="00B95E95" w:rsidRPr="00034410">
        <w:t xml:space="preserve"> = -.02 and .05).</w:t>
      </w:r>
      <w:r w:rsidR="007C71A5" w:rsidRPr="00034410">
        <w:t xml:space="preserve"> </w:t>
      </w:r>
      <w:r w:rsidR="008B53FE" w:rsidRPr="00034410">
        <w:t xml:space="preserve">On the other hand, given the simplicity of these calculations, </w:t>
      </w:r>
      <w:r w:rsidR="001B7C79">
        <w:t>the discrepancy is difficult to understand</w:t>
      </w:r>
      <w:r w:rsidR="008B53FE" w:rsidRPr="00034410">
        <w:t>.</w:t>
      </w:r>
      <w:r w:rsidR="00103A1D">
        <w:t xml:space="preserve"> Both instances with discrepancies came from articles whose first authors were co-authors of Vahey et al. (2015)</w:t>
      </w:r>
      <w:r w:rsidR="00466231">
        <w:t>, suggesting that they were not unfamiliar with the original studies.</w:t>
      </w:r>
    </w:p>
    <w:p w14:paraId="7B649AF6" w14:textId="77777777" w:rsidR="00B879CC" w:rsidRDefault="00000000" w:rsidP="00034410">
      <w:pPr>
        <w:pStyle w:val="Heading2"/>
      </w:pPr>
      <w:r w:rsidRPr="00034410">
        <w:t>I</w:t>
      </w:r>
      <w:r w:rsidR="00B95E95" w:rsidRPr="00034410">
        <w:t xml:space="preserve">ndividual effect sizes </w:t>
      </w:r>
    </w:p>
    <w:p w14:paraId="5D99C54E" w14:textId="77777777" w:rsidR="002B663E" w:rsidRPr="002B663E" w:rsidRDefault="00000000" w:rsidP="002B663E">
      <w:pPr>
        <w:ind w:firstLine="0"/>
      </w:pPr>
      <w:r>
        <w:t xml:space="preserve">Next, I attempted to retrace the next step involved in the original analysis: the extraction of effect sizes from original articles. This involves (a) the </w:t>
      </w:r>
      <w:r w:rsidR="00835CAA">
        <w:t xml:space="preserve">correct </w:t>
      </w:r>
      <w:r>
        <w:t>application of inclusion criteria</w:t>
      </w:r>
      <w:r w:rsidR="0002030D">
        <w:t xml:space="preserve"> in terms of correct inclusions and the absence of incorrect omissions</w:t>
      </w:r>
      <w:r>
        <w:t>, and (</w:t>
      </w:r>
      <w:r w:rsidR="00835CAA">
        <w:t>b</w:t>
      </w:r>
      <w:r>
        <w:t>) the extraction and conversion of effect sizes.</w:t>
      </w:r>
    </w:p>
    <w:p w14:paraId="6F33176D" w14:textId="77777777" w:rsidR="00A64263" w:rsidRPr="00034410" w:rsidRDefault="00000000" w:rsidP="00034410">
      <w:pPr>
        <w:pStyle w:val="Heading3"/>
      </w:pPr>
      <w:r w:rsidRPr="00034410">
        <w:t>Assessment of incorrect inclusion</w:t>
      </w:r>
      <w:r w:rsidR="007E6922" w:rsidRPr="00034410">
        <w:t>s</w:t>
      </w:r>
    </w:p>
    <w:p w14:paraId="1616A57D" w14:textId="77777777" w:rsidR="00A42C2C" w:rsidRDefault="00000000" w:rsidP="00034410">
      <w:r w:rsidRPr="00034410">
        <w:t xml:space="preserve">Lakens et al. (2016) </w:t>
      </w:r>
      <w:r w:rsidR="00526746">
        <w:t>argued that</w:t>
      </w:r>
      <w:r w:rsidRPr="00034410">
        <w:t xml:space="preserve"> </w:t>
      </w:r>
      <w:r w:rsidR="00526746">
        <w:t>“</w:t>
      </w:r>
      <w:r w:rsidRPr="00034410">
        <w:t>incorrect inclusion</w:t>
      </w:r>
      <w:r w:rsidR="00526746">
        <w:t>”</w:t>
      </w:r>
      <w:r w:rsidRPr="00034410">
        <w:t xml:space="preserve"> </w:t>
      </w:r>
      <w:r w:rsidR="00526746">
        <w:t xml:space="preserve">is </w:t>
      </w:r>
      <w:r w:rsidRPr="00034410">
        <w:t>a common type</w:t>
      </w:r>
      <w:r w:rsidR="005C7269" w:rsidRPr="00034410">
        <w:t xml:space="preserve"> </w:t>
      </w:r>
      <w:r w:rsidRPr="00034410">
        <w:t>of error in meta-analy</w:t>
      </w:r>
      <w:r w:rsidR="004B19F2">
        <w:t>sis</w:t>
      </w:r>
      <w:r w:rsidR="002E34D5">
        <w:t xml:space="preserve">. That is, the </w:t>
      </w:r>
      <w:r w:rsidR="00605CE0" w:rsidRPr="00034410">
        <w:t xml:space="preserve">inclusion of effect sizes </w:t>
      </w:r>
      <w:r w:rsidR="005E6648" w:rsidRPr="00034410">
        <w:t xml:space="preserve">that do not meet the inclusion criteria. Vahey et al. (2015) stated that the purpose of their meta-analysis was to </w:t>
      </w:r>
      <w:r w:rsidR="005E6648" w:rsidRPr="008372BF">
        <w:rPr>
          <w:i/>
          <w:iCs/>
        </w:rPr>
        <w:t>“quantify how much IRAP effects from clinically relevant responding co-vary with corresponding clinically relevant criterion variables"</w:t>
      </w:r>
      <w:r w:rsidR="005E6648" w:rsidRPr="00034410">
        <w:t xml:space="preserve"> (p.60). Their inclusion criterion was that </w:t>
      </w:r>
      <w:r w:rsidR="005E6648" w:rsidRPr="008372BF">
        <w:rPr>
          <w:i/>
          <w:iCs/>
        </w:rPr>
        <w:t xml:space="preserve">“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w:t>
      </w:r>
      <w:r w:rsidR="005E6648" w:rsidRPr="00034410">
        <w:t>(p.60).</w:t>
      </w:r>
      <w:r w:rsidR="0035720E" w:rsidRPr="00034410">
        <w:t xml:space="preserve"> </w:t>
      </w:r>
      <w:r w:rsidR="00971ED4">
        <w:t xml:space="preserve">Unfortunately, neither </w:t>
      </w:r>
      <w:r w:rsidR="00971ED4" w:rsidRPr="00034410">
        <w:t xml:space="preserve">the original article </w:t>
      </w:r>
      <w:r w:rsidR="00971ED4">
        <w:t xml:space="preserve">nor its </w:t>
      </w:r>
      <w:r w:rsidR="00971ED4" w:rsidRPr="00034410">
        <w:t xml:space="preserve">supplementary materials </w:t>
      </w:r>
      <w:r w:rsidR="00971ED4">
        <w:t xml:space="preserve">provided data for each extracted effect size regarding which specific </w:t>
      </w:r>
      <w:r w:rsidR="00A22D26" w:rsidRPr="00034410">
        <w:t>clinical condition was targeted by the IRAP and the criterion variable</w:t>
      </w:r>
      <w:r w:rsidR="00971ED4">
        <w:t xml:space="preserve">, or </w:t>
      </w:r>
      <w:r w:rsidR="00A22D26" w:rsidRPr="00034410">
        <w:t xml:space="preserve">the </w:t>
      </w:r>
      <w:r w:rsidR="00271DC8">
        <w:t>“</w:t>
      </w:r>
      <w:r w:rsidR="00A22D26" w:rsidRPr="00034410">
        <w:t>specific empirical literature</w:t>
      </w:r>
      <w:r w:rsidR="00271DC8">
        <w:t>”</w:t>
      </w:r>
      <w:r w:rsidR="00A22D26" w:rsidRPr="00034410">
        <w:t xml:space="preserve"> that Vahey et al. (2015) used to justify the inclusion of each criterion. </w:t>
      </w:r>
    </w:p>
    <w:p w14:paraId="7DD76DAB" w14:textId="77777777" w:rsidR="00C65769" w:rsidRPr="00034410" w:rsidRDefault="00000000" w:rsidP="00A42C2C">
      <w:r w:rsidRPr="00034410">
        <w:t xml:space="preserve">Nonetheless, </w:t>
      </w:r>
      <w:r w:rsidR="0035720E" w:rsidRPr="00034410">
        <w:t>Vahey</w:t>
      </w:r>
      <w:r w:rsidR="00F07A47">
        <w:t xml:space="preserve"> et al.</w:t>
      </w:r>
      <w:r w:rsidR="0035720E" w:rsidRPr="00034410">
        <w:t xml:space="preserve">’s </w:t>
      </w:r>
      <w:r w:rsidR="00F07A47">
        <w:t xml:space="preserve">(2015) </w:t>
      </w:r>
      <w:r w:rsidR="0035720E" w:rsidRPr="00034410">
        <w:t>own inclusion criterion required that effects referred to covariation between an IRAP and an external clinically relevant criterion variable</w:t>
      </w:r>
      <w:r w:rsidR="003A7B3D" w:rsidRPr="00034410">
        <w:t xml:space="preserve">, consistent with the </w:t>
      </w:r>
      <w:r w:rsidR="0035720E" w:rsidRPr="00034410">
        <w:t xml:space="preserve">APA Dictionary of Psychology </w:t>
      </w:r>
      <w:r w:rsidR="003A7B3D" w:rsidRPr="00034410">
        <w:t xml:space="preserve">definition of </w:t>
      </w:r>
      <w:r w:rsidR="0035720E" w:rsidRPr="00034410">
        <w:t xml:space="preserve">criterion validity </w:t>
      </w:r>
      <w:r w:rsidR="00B45502" w:rsidRPr="00034410">
        <w:fldChar w:fldCharType="begin"/>
      </w:r>
      <w:r w:rsidR="00B45502" w:rsidRPr="00034410">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034410">
        <w:fldChar w:fldCharType="separate"/>
      </w:r>
      <w:r w:rsidR="00B45502" w:rsidRPr="00034410">
        <w:rPr>
          <w:noProof/>
        </w:rPr>
        <w:t>(American Psychological Association, 2024)</w:t>
      </w:r>
      <w:r w:rsidR="00B45502" w:rsidRPr="00034410">
        <w:fldChar w:fldCharType="end"/>
      </w:r>
      <w:r w:rsidR="0035720E" w:rsidRPr="00034410">
        <w:t>.</w:t>
      </w:r>
      <w:r w:rsidR="00A42C2C">
        <w:t xml:space="preserve"> </w:t>
      </w:r>
      <w:r w:rsidRPr="00034410">
        <w:t xml:space="preserve">Using the descriptions in </w:t>
      </w:r>
      <w:r w:rsidR="00A42C2C">
        <w:t>Vahey et al.’s (2015)</w:t>
      </w:r>
      <w:r w:rsidRPr="00034410">
        <w:t xml:space="preserve"> supplementary materials</w:t>
      </w:r>
      <w:r w:rsidR="002506A8" w:rsidRPr="00034410">
        <w:t>,</w:t>
      </w:r>
      <w:r w:rsidRPr="00034410">
        <w:t xml:space="preserve"> and with reference to the original papers, the individual effect sizes were </w:t>
      </w:r>
      <w:r w:rsidR="0073469D" w:rsidRPr="00034410">
        <w:t>re-evaluated</w:t>
      </w:r>
      <w:r w:rsidRPr="00034410">
        <w:t xml:space="preserve"> against </w:t>
      </w:r>
      <w:r w:rsidR="005354BD">
        <w:t>Vahey et al.’s</w:t>
      </w:r>
      <w:r w:rsidRPr="00034410">
        <w:t xml:space="preserve"> inclusion criterion of </w:t>
      </w:r>
      <w:r w:rsidR="00C41C74" w:rsidRPr="00034410">
        <w:t xml:space="preserve">covariance between an </w:t>
      </w:r>
      <w:r w:rsidRPr="00034410">
        <w:t xml:space="preserve">IRAP and a second external variable. </w:t>
      </w:r>
      <w:r w:rsidR="005E599F">
        <w:t xml:space="preserve">While the clinical relevance of specific effects might be more subjective, the involvement of a criterion variable other than the IRAP can be assessed objectively. Worryingly, </w:t>
      </w:r>
      <w:r w:rsidR="004666D2" w:rsidRPr="00034410">
        <w:t xml:space="preserve">23 of the 56 </w:t>
      </w:r>
      <w:r w:rsidR="004666D2" w:rsidRPr="00034410">
        <w:lastRenderedPageBreak/>
        <w:t>effect sizes (41%)</w:t>
      </w:r>
      <w:r w:rsidR="005E599F">
        <w:t xml:space="preserve"> employed by Vahey et al. (2015)</w:t>
      </w:r>
      <w:r w:rsidR="004666D2" w:rsidRPr="00034410">
        <w:t xml:space="preserve"> were found to involve no external variable (i.e., they </w:t>
      </w:r>
      <w:r w:rsidR="005E599F">
        <w:t xml:space="preserve">refer only to </w:t>
      </w:r>
      <w:r w:rsidR="004666D2" w:rsidRPr="00034410">
        <w:t>a reaction time differential between the IRAP block types</w:t>
      </w:r>
      <w:r w:rsidR="005E599F">
        <w:t xml:space="preserve">, i.e. from a one-sample </w:t>
      </w:r>
      <w:r w:rsidR="005E599F" w:rsidRPr="005E599F">
        <w:rPr>
          <w:i/>
          <w:iCs/>
        </w:rPr>
        <w:t>t</w:t>
      </w:r>
      <w:r w:rsidR="005E599F">
        <w:t>-test</w:t>
      </w:r>
      <w:r w:rsidR="004666D2" w:rsidRPr="00034410">
        <w:t>)</w:t>
      </w:r>
      <w:r w:rsidR="00C41C74" w:rsidRPr="00034410">
        <w:t xml:space="preserve">, and were therefore not suitable to be included in a meta-analysis of the IRAP’s criterion validity. </w:t>
      </w:r>
      <w:r w:rsidR="003E7022">
        <w:t>A large degree of incorrect inclusion error was therefore detected in Vahey et al.’s (2015) effect sizes.</w:t>
      </w:r>
    </w:p>
    <w:p w14:paraId="4C974157" w14:textId="77777777" w:rsidR="00B923AB" w:rsidRPr="00034410" w:rsidRDefault="00000000" w:rsidP="00034410">
      <w:pPr>
        <w:pStyle w:val="Heading3"/>
      </w:pPr>
      <w:r w:rsidRPr="00034410">
        <w:t>Assessment of incorrect exclusions</w:t>
      </w:r>
    </w:p>
    <w:p w14:paraId="61B288FC" w14:textId="77777777" w:rsidR="00FC6F4E" w:rsidRPr="00034410" w:rsidRDefault="00000000" w:rsidP="00034410">
      <w:r w:rsidRPr="00034410">
        <w:t xml:space="preserve">In addition to incorrect inclusions, it is equally plausible that effect sizes that </w:t>
      </w:r>
      <w:r w:rsidR="00D52134">
        <w:t xml:space="preserve">would have </w:t>
      </w:r>
      <w:r w:rsidRPr="00034410">
        <w:t xml:space="preserve">met inclusion criteria were erroneously not included. </w:t>
      </w:r>
      <w:r w:rsidR="001B6334">
        <w:t>I therefore re-</w:t>
      </w:r>
      <w:r w:rsidR="00F17E87">
        <w:t>e</w:t>
      </w:r>
      <w:r w:rsidR="001B6334">
        <w:t xml:space="preserve">xamined </w:t>
      </w:r>
      <w:r w:rsidRPr="00034410">
        <w:t>the same 15 articles as Vahey et al. (2015)</w:t>
      </w:r>
      <w:r w:rsidR="001B6334">
        <w:t xml:space="preserve"> drew their effect sizes and searched for other effect sizes that met their inclusion criteria</w:t>
      </w:r>
      <w:r w:rsidRPr="00034410">
        <w:t>. Following Vahey et al.’s (2015) method, extractions were not limited to effect sizes reported in the articles, but also considered ones implied by the reported analyses</w:t>
      </w:r>
      <w:r w:rsidR="009D1C09">
        <w:t xml:space="preserve"> (e.g., correlations where only the statistically significant estimates were reported)</w:t>
      </w:r>
      <w:r w:rsidRPr="00034410">
        <w:t xml:space="preserve">. Where necessary, </w:t>
      </w:r>
      <w:r w:rsidR="00DC50FB">
        <w:t xml:space="preserve">I contacted the authors of the individual articles </w:t>
      </w:r>
      <w:r w:rsidRPr="00034410">
        <w:t xml:space="preserve">to obtain additional </w:t>
      </w:r>
      <w:r w:rsidR="00DC50FB">
        <w:t>estimates or data</w:t>
      </w:r>
      <w:r w:rsidRPr="00034410">
        <w:t xml:space="preserve">. For example, if non-significant correlations were reported as merely “other </w:t>
      </w:r>
      <w:r w:rsidRPr="00D37FA9">
        <w:t xml:space="preserve">correlations were non-significant”, these effect sizes were obtained where possible. </w:t>
      </w:r>
      <w:r w:rsidRPr="00034410">
        <w:t xml:space="preserve">Two independent raters rated each effect for clinical relevance </w:t>
      </w:r>
      <w:r w:rsidRPr="003457D0">
        <w:t>using Vahey</w:t>
      </w:r>
      <w:r w:rsidR="00D0309F">
        <w:t xml:space="preserve"> et al.</w:t>
      </w:r>
      <w:r w:rsidR="00312C6B">
        <w:t>’</w:t>
      </w:r>
      <w:r w:rsidR="00D0309F">
        <w:t>s (2015)</w:t>
      </w:r>
      <w:r w:rsidRPr="003457D0">
        <w:t xml:space="preserve"> </w:t>
      </w:r>
      <w:r w:rsidR="00C82775">
        <w:t>criteria</w:t>
      </w:r>
      <w:r w:rsidRPr="003457D0">
        <w:t>. Agreement was found in 90% of cases (Cohen’s Kappa = 0.8</w:t>
      </w:r>
      <w:r w:rsidR="002D29C7" w:rsidRPr="003457D0">
        <w:t>7</w:t>
      </w:r>
      <w:r w:rsidRPr="003457D0">
        <w:t xml:space="preserve">, </w:t>
      </w:r>
      <w:r w:rsidRPr="003457D0">
        <w:rPr>
          <w:i/>
        </w:rPr>
        <w:t>p</w:t>
      </w:r>
      <w:r w:rsidRPr="003457D0">
        <w:t xml:space="preserve"> &lt; .001). As in Vahey</w:t>
      </w:r>
      <w:r w:rsidRPr="00034410">
        <w:t xml:space="preserve"> et al. (2015), if either rater originally rated the effect as clinically relevant then it was included. </w:t>
      </w:r>
    </w:p>
    <w:p w14:paraId="193E1858" w14:textId="77777777" w:rsidR="00C96BF9" w:rsidRDefault="00000000" w:rsidP="00C96BF9">
      <w:r w:rsidRPr="00034410">
        <w:t xml:space="preserve">308 effect sizes were originally extracted. 53 were excluded as non-criterion effect sizes. 99 more were excluded as non-clinically relevant. This left 156 effect sizes for meta-analysis, compared to </w:t>
      </w:r>
      <w:r w:rsidR="00786A29">
        <w:t xml:space="preserve">the 33 included by </w:t>
      </w:r>
      <w:r w:rsidRPr="00034410">
        <w:t>Vahey et al. (2015)</w:t>
      </w:r>
      <w:r w:rsidR="00786A29">
        <w:t xml:space="preserve">, </w:t>
      </w:r>
      <w:r w:rsidR="007A42D1">
        <w:t xml:space="preserve">after </w:t>
      </w:r>
      <w:r w:rsidR="00786A29">
        <w:t xml:space="preserve">I </w:t>
      </w:r>
      <w:r w:rsidR="007A42D1">
        <w:t>exclud</w:t>
      </w:r>
      <w:r w:rsidR="00786A29">
        <w:t xml:space="preserve">ed the </w:t>
      </w:r>
      <w:r w:rsidR="007A42D1">
        <w:t>23 non-criterion effects</w:t>
      </w:r>
      <w:r w:rsidR="00786A29">
        <w:t xml:space="preserve"> (</w:t>
      </w:r>
      <w:r w:rsidR="007A42D1">
        <w:t>as discussed previously)</w:t>
      </w:r>
      <w:r w:rsidRPr="00034410">
        <w:t xml:space="preserve">. </w:t>
      </w:r>
      <w:r w:rsidR="00786A29">
        <w:t xml:space="preserve">This suggests that Vahey may have failed to include 85.3% of the effect sizes that met their inclusion criteria, representing a </w:t>
      </w:r>
      <w:r w:rsidR="00646821">
        <w:t xml:space="preserve">potentially </w:t>
      </w:r>
      <w:r w:rsidR="00786A29">
        <w:t xml:space="preserve">serious source of incorrect non-inclusion error. </w:t>
      </w:r>
    </w:p>
    <w:p w14:paraId="7E38B7EA" w14:textId="77777777" w:rsidR="00D324FD" w:rsidRDefault="00000000" w:rsidP="00C96BF9">
      <w:r w:rsidRPr="00034410">
        <w:t xml:space="preserve">Note that these </w:t>
      </w:r>
      <w:r w:rsidR="00AA2718" w:rsidRPr="00034410">
        <w:t>extractions</w:t>
      </w:r>
      <w:r w:rsidRPr="00034410">
        <w:t xml:space="preserve"> are not exhaustive: some authors of original studies who </w:t>
      </w:r>
      <w:r w:rsidR="00A84EE3">
        <w:t xml:space="preserve">were reported as having </w:t>
      </w:r>
      <w:r w:rsidRPr="00034410">
        <w:t xml:space="preserve">replied to Vahey </w:t>
      </w:r>
      <w:r w:rsidR="00A84EE3">
        <w:t>et al.’s (2015)</w:t>
      </w:r>
      <w:r w:rsidRPr="00034410">
        <w:t xml:space="preserve"> requests for additional information did not reply to </w:t>
      </w:r>
      <w:r w:rsidR="007D03FD">
        <w:t>my requests, perhaps due to the passage of time the ‘half-life’ of data</w:t>
      </w:r>
      <w:r w:rsidRPr="00034410">
        <w:t xml:space="preserve">. </w:t>
      </w:r>
    </w:p>
    <w:p w14:paraId="60F484F1" w14:textId="77777777" w:rsidR="00B923AB" w:rsidRDefault="00000000" w:rsidP="00C96BF9">
      <w:r w:rsidRPr="00034410">
        <w:t xml:space="preserve">These effect sizes were converted to Pearson’s </w:t>
      </w:r>
      <w:r w:rsidRPr="00034410">
        <w:rPr>
          <w:i/>
          <w:iCs/>
        </w:rPr>
        <w:t>r</w:t>
      </w:r>
      <w:r w:rsidRPr="00034410">
        <w:t xml:space="preserve"> for </w:t>
      </w:r>
      <w:r w:rsidR="00793532">
        <w:t xml:space="preserve">use in a new </w:t>
      </w:r>
      <w:r w:rsidRPr="00034410">
        <w:t>meta-</w:t>
      </w:r>
      <w:r w:rsidRPr="003B6603">
        <w:t>analysis</w:t>
      </w:r>
      <w:r w:rsidR="00C944BA" w:rsidRPr="003B6603">
        <w:t xml:space="preserve"> that I discuss later</w:t>
      </w:r>
      <w:r w:rsidRPr="003B6603">
        <w:t xml:space="preserve">. The specific methods of conversion are </w:t>
      </w:r>
      <w:r w:rsidR="005D27AC">
        <w:t>documented</w:t>
      </w:r>
      <w:r w:rsidRPr="003B6603">
        <w:t xml:space="preserve"> in the supplementary materials.</w:t>
      </w:r>
      <w:r w:rsidRPr="00034410">
        <w:t xml:space="preserve"> </w:t>
      </w:r>
    </w:p>
    <w:p w14:paraId="1F9CF1D6" w14:textId="77777777" w:rsidR="004112F6" w:rsidRPr="00034410" w:rsidRDefault="00000000" w:rsidP="004112F6">
      <w:pPr>
        <w:pStyle w:val="Heading3"/>
      </w:pPr>
      <w:r w:rsidRPr="00034410">
        <w:t>Assessment of erroneous calculation</w:t>
      </w:r>
    </w:p>
    <w:p w14:paraId="62F661E0" w14:textId="77777777" w:rsidR="004112F6" w:rsidRPr="00034410" w:rsidRDefault="00000000" w:rsidP="004112F6">
      <w:r w:rsidRPr="00034410">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034410">
        <w:fldChar w:fldCharType="begin"/>
      </w:r>
      <w:r w:rsidRPr="00034410">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034410">
        <w:fldChar w:fldCharType="separate"/>
      </w:r>
      <w:r w:rsidRPr="00034410">
        <w:rPr>
          <w:sz w:val="20"/>
        </w:rPr>
        <w:t>(e.g., Gøtzsche et al., 2007; Maassen et al., 2020)</w:t>
      </w:r>
      <w:r w:rsidRPr="00034410">
        <w:fldChar w:fldCharType="end"/>
      </w:r>
      <w:r w:rsidRPr="00034410">
        <w:t xml:space="preserve">. In their supplementary materials, Vahey et al. (2015) provided explanations </w:t>
      </w:r>
      <w:r w:rsidRPr="00034410">
        <w:t xml:space="preserve">and references for how individual effect sizes were converted to Pearson's </w:t>
      </w:r>
      <w:r w:rsidRPr="00034410">
        <w:rPr>
          <w:i/>
          <w:iCs/>
        </w:rPr>
        <w:t>r</w:t>
      </w:r>
      <w:r w:rsidRPr="00034410">
        <w:t xml:space="preserve">. </w:t>
      </w:r>
      <w:r>
        <w:t>However, i</w:t>
      </w:r>
      <w:r w:rsidRPr="00034410">
        <w:t xml:space="preserve">nspection of </w:t>
      </w:r>
      <w:r>
        <w:t>those</w:t>
      </w:r>
      <w:r w:rsidRPr="00034410">
        <w:t xml:space="preserve"> explanations revealed at least one error: 2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effect sizes taken from ANOVAs, which 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w:r w:rsidRPr="00034410">
        <w:rPr>
          <w:i/>
          <w:iCs/>
        </w:rPr>
        <w:t>r</w:t>
      </w:r>
      <w:r w:rsidRPr="00034410">
        <w:rPr>
          <w:vertAlign w:val="superscript"/>
        </w:rPr>
        <w:t>2</w:t>
      </w:r>
      <w:r w:rsidRPr="00034410">
        <w:t xml:space="preserve"> therefore obtaining </w:t>
      </w:r>
      <w:r w:rsidRPr="00034410">
        <w:rPr>
          <w:i/>
          <w:iCs/>
        </w:rPr>
        <w:t>r</w:t>
      </w:r>
      <w:r w:rsidRPr="00034410">
        <w:t xml:space="preserve"> using the square root function</w:t>
      </w:r>
      <w:r>
        <w:t>”</w:t>
      </w:r>
      <w:r w:rsidRPr="00034410">
        <w:t xml:space="preserve">.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t xml:space="preserve">: as </w:t>
      </w:r>
      <w:r w:rsidRPr="00034410">
        <w:t xml:space="preserve">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cannot be converted to </w:t>
      </w:r>
      <w:r w:rsidRPr="00034410">
        <w:rPr>
          <w:i/>
          <w:iCs/>
        </w:rPr>
        <w:t>r</w:t>
      </w:r>
      <w:r w:rsidRPr="00034410">
        <w:t>, and therefore these conversions are erroneous.</w:t>
      </w:r>
    </w:p>
    <w:p w14:paraId="2115C4FD" w14:textId="77777777" w:rsidR="004112F6" w:rsidRDefault="00000000" w:rsidP="004112F6">
      <w:r w:rsidRPr="00034410">
        <w:t xml:space="preserve">A comprehensive assessment of the reproducibility of the conversions of the individual effect sizes to Pearson's </w:t>
      </w:r>
      <w:r w:rsidRPr="00034410">
        <w:rPr>
          <w:i/>
          <w:iCs/>
        </w:rPr>
        <w:t>r</w:t>
      </w:r>
      <w:r w:rsidRPr="00034410">
        <w:t xml:space="preserve"> was not performed on the basis that the above assessments had already determined these effect sizes to contain </w:t>
      </w:r>
      <w:r>
        <w:t>several</w:t>
      </w:r>
      <w:r w:rsidRPr="00034410">
        <w:t xml:space="preserve"> errors</w:t>
      </w:r>
      <w:r>
        <w:t xml:space="preserve"> (e.g. related to incorrect inclusion).</w:t>
      </w:r>
    </w:p>
    <w:p w14:paraId="5B32E5FD" w14:textId="77777777" w:rsidR="009F3291" w:rsidRPr="00CC11E4" w:rsidRDefault="00000000" w:rsidP="009F3291">
      <w:pPr>
        <w:pStyle w:val="Heading2"/>
      </w:pPr>
      <w:r w:rsidRPr="00CC11E4">
        <w:t>Issues in the publication bias analyses</w:t>
      </w:r>
    </w:p>
    <w:p w14:paraId="4AAE1112" w14:textId="77777777" w:rsidR="00453EBE" w:rsidRDefault="00000000" w:rsidP="00805AFD">
      <w:r w:rsidRPr="00CC11E4">
        <w:t>Vahey et al. (2015) reported employing tests of funnel plot asymmetry</w:t>
      </w:r>
      <w:r w:rsidR="006E596E" w:rsidRPr="00CC11E4">
        <w:t>,</w:t>
      </w:r>
      <w:r w:rsidRPr="00CC11E4">
        <w:t xml:space="preserve"> a sensitivity analysis based on selection models</w:t>
      </w:r>
      <w:r w:rsidR="00A20645" w:rsidRPr="00CC11E4">
        <w:t xml:space="preserve"> </w:t>
      </w:r>
      <w:r w:rsidR="00750F28" w:rsidRPr="00CC11E4">
        <w:fldChar w:fldCharType="begin"/>
      </w:r>
      <w:r w:rsidR="00750F28" w:rsidRPr="00CC11E4">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00750F28" w:rsidRPr="00CC11E4">
        <w:fldChar w:fldCharType="separate"/>
      </w:r>
      <w:r w:rsidR="00750F28" w:rsidRPr="00CC11E4">
        <w:rPr>
          <w:noProof/>
        </w:rPr>
        <w:t>(Vevea &amp; Woods, 2005)</w:t>
      </w:r>
      <w:r w:rsidR="00750F28" w:rsidRPr="00CC11E4">
        <w:fldChar w:fldCharType="end"/>
      </w:r>
      <w:r w:rsidR="009F4032" w:rsidRPr="00CC11E4">
        <w:t xml:space="preserve">, and Kendall’s </w:t>
      </w:r>
      <m:oMath>
        <m:r>
          <w:rPr>
            <w:rFonts w:ascii="Cambria Math" w:hAnsi="Cambria Math"/>
          </w:rPr>
          <m:t>τ</m:t>
        </m:r>
      </m:oMath>
      <w:r w:rsidR="009F4032" w:rsidRPr="00CC11E4">
        <w:t xml:space="preserve"> Rank Correlation Test </w:t>
      </w:r>
      <w:r w:rsidR="009F4032" w:rsidRPr="00CC11E4">
        <w:fldChar w:fldCharType="begin"/>
      </w:r>
      <w:r w:rsidR="009F4032" w:rsidRPr="00CC11E4">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009F4032" w:rsidRPr="00CC11E4">
        <w:fldChar w:fldCharType="separate"/>
      </w:r>
      <w:r w:rsidR="009F4032" w:rsidRPr="00CC11E4">
        <w:rPr>
          <w:noProof/>
        </w:rPr>
        <w:t>(e.g., Egger et al., 1997)</w:t>
      </w:r>
      <w:r w:rsidR="009F4032" w:rsidRPr="00CC11E4">
        <w:fldChar w:fldCharType="end"/>
      </w:r>
      <w:r w:rsidR="009F4032" w:rsidRPr="00CC11E4">
        <w:t>.</w:t>
      </w:r>
      <w:r w:rsidR="00461B7E" w:rsidRPr="00CC11E4">
        <w:t xml:space="preserve"> </w:t>
      </w:r>
      <w:r w:rsidR="008147ED" w:rsidRPr="00CC11E4">
        <w:t xml:space="preserve">While I did not attempt to systematically verify the results of all of these, two points are worth highlighting here. </w:t>
      </w:r>
    </w:p>
    <w:p w14:paraId="12D1CA8A" w14:textId="77777777" w:rsidR="009F3291" w:rsidRPr="00CC11E4" w:rsidRDefault="00000000" w:rsidP="00805AFD">
      <w:r w:rsidRPr="00CC11E4">
        <w:t xml:space="preserve">First, Vahey et al. (2015) conclude that the results of these tests suggest “that the current meta-analysis was not subject to publication bias” (p. 62). </w:t>
      </w:r>
      <w:r w:rsidR="00035BB1" w:rsidRPr="00CC11E4">
        <w:t xml:space="preserve">However, this falls into a statistical fallacy that is common in original research: non-significant </w:t>
      </w:r>
      <w:r w:rsidR="00035BB1" w:rsidRPr="00CC11E4">
        <w:rPr>
          <w:i/>
          <w:iCs/>
        </w:rPr>
        <w:t>p</w:t>
      </w:r>
      <w:r w:rsidR="00035BB1" w:rsidRPr="00CC11E4">
        <w:t xml:space="preserve"> values should not be interpreted as evidence for the null hypothesis, only failure to reject the alternative hypothesis</w:t>
      </w:r>
      <w:r w:rsidR="00455DB6" w:rsidRPr="00CC11E4">
        <w:t xml:space="preserve"> </w:t>
      </w:r>
      <w:r w:rsidR="00455DB6" w:rsidRPr="00CC11E4">
        <w:fldChar w:fldCharType="begin"/>
      </w:r>
      <w:r w:rsidR="00807283" w:rsidRPr="00CC11E4">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455DB6" w:rsidRPr="00CC11E4">
        <w:fldChar w:fldCharType="separate"/>
      </w:r>
      <w:r w:rsidR="00807283" w:rsidRPr="00CC11E4">
        <w:rPr>
          <w:noProof/>
        </w:rPr>
        <w:t>(Aczel et al., 2018; Greenland et al., 2016)</w:t>
      </w:r>
      <w:r w:rsidR="00455DB6" w:rsidRPr="00CC11E4">
        <w:fldChar w:fldCharType="end"/>
      </w:r>
      <w:r w:rsidR="00035BB1" w:rsidRPr="00CC11E4">
        <w:t>.</w:t>
      </w:r>
      <w:r w:rsidR="00455DB6" w:rsidRPr="00CC11E4">
        <w:t xml:space="preserve"> </w:t>
      </w:r>
      <w:r w:rsidR="00035BB1" w:rsidRPr="00CC11E4">
        <w:t xml:space="preserve">Put differently, the absence of evidence is not the same as evidence of absence. </w:t>
      </w:r>
      <w:r w:rsidR="00122EDC" w:rsidRPr="00CC11E4">
        <w:t>This is especially important in the context of meta-analysis bias tests which frequently have very low power</w:t>
      </w:r>
      <w:r w:rsidR="008E7711" w:rsidRPr="00CC11E4">
        <w:t xml:space="preserve"> </w:t>
      </w:r>
      <w:r w:rsidR="008E7711" w:rsidRPr="00CC11E4">
        <w:fldChar w:fldCharType="begin"/>
      </w:r>
      <w:r w:rsidR="008E7711" w:rsidRPr="00CC11E4">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008E7711" w:rsidRPr="00CC11E4">
        <w:fldChar w:fldCharType="separate"/>
      </w:r>
      <w:r w:rsidR="008E7711" w:rsidRPr="00CC11E4">
        <w:t>(Rücker et al., 2011; Sterne et al., 2000)</w:t>
      </w:r>
      <w:r w:rsidR="008E7711" w:rsidRPr="00CC11E4">
        <w:fldChar w:fldCharType="end"/>
      </w:r>
      <w:r w:rsidR="00122EDC" w:rsidRPr="00CC11E4">
        <w:t>, as is the case her</w:t>
      </w:r>
      <w:r w:rsidR="00725437" w:rsidRPr="00CC11E4">
        <w:t>e</w:t>
      </w:r>
      <w:r w:rsidR="00122EDC" w:rsidRPr="00CC11E4">
        <w:t xml:space="preserve">. </w:t>
      </w:r>
      <w:r w:rsidR="00035BB1" w:rsidRPr="00CC11E4">
        <w:t xml:space="preserve">The correct interpretation of </w:t>
      </w:r>
      <w:r w:rsidR="00122EDC" w:rsidRPr="00CC11E4">
        <w:t xml:space="preserve">such non-significant results is no evidence of bias was obtained rather than evidence of no bias. This </w:t>
      </w:r>
      <w:r w:rsidR="00455DB6" w:rsidRPr="00CC11E4">
        <w:t xml:space="preserve">difference in wording may seem subtle at first, but represents a fundamentally different </w:t>
      </w:r>
      <w:r w:rsidR="00794292">
        <w:t xml:space="preserve">and stronger </w:t>
      </w:r>
      <w:r w:rsidR="00455DB6" w:rsidRPr="00CC11E4">
        <w:t>claim.</w:t>
      </w:r>
      <w:r w:rsidR="00794292">
        <w:t xml:space="preserve"> There are few areas of research where publication bias and </w:t>
      </w:r>
      <w:r w:rsidR="00794292" w:rsidRPr="00794292">
        <w:rPr>
          <w:i/>
          <w:iCs/>
        </w:rPr>
        <w:t>p</w:t>
      </w:r>
      <w:r w:rsidR="00794292">
        <w:t>-hacking</w:t>
      </w:r>
      <w:r w:rsidR="00ED2533">
        <w:t xml:space="preserve"> </w:t>
      </w:r>
      <w:r w:rsidR="00794292">
        <w:t xml:space="preserve">could reasonably be assumed to be completely absent. As such, direct evidence for this null effect would need to be strong to dismiss the presence of bias as a plausible default assumption. </w:t>
      </w:r>
    </w:p>
    <w:p w14:paraId="1553D24C" w14:textId="77777777" w:rsidR="00455DB6" w:rsidRPr="009F3291" w:rsidRDefault="00000000" w:rsidP="009633D4">
      <w:r w:rsidRPr="00453EBE">
        <w:t xml:space="preserve">Second, </w:t>
      </w:r>
      <w:r w:rsidR="00B50FEB">
        <w:t xml:space="preserve">bias tests can allude to rigor or objectivity that might obscure other sources of information about whether bias is truly present. It is worth noting that 8 of the 11 (73%) articles used in the meta-analysis were co-authored by at least one author of Vahey et al. (2015). </w:t>
      </w:r>
      <w:r w:rsidR="00220BB9">
        <w:t>The authors of Vahey et al. (2015) therefore had direct knowledge of whether there was a file drawer of unpublished studies</w:t>
      </w:r>
      <w:r w:rsidR="00273E29">
        <w:t xml:space="preserve"> (or indeed any other source of bias)</w:t>
      </w:r>
      <w:r w:rsidR="00220BB9">
        <w:t xml:space="preserve">, but they do not </w:t>
      </w:r>
      <w:r w:rsidR="005D591A">
        <w:t xml:space="preserve">consider </w:t>
      </w:r>
      <w:r w:rsidR="00220BB9">
        <w:t>this</w:t>
      </w:r>
      <w:r w:rsidR="005D591A">
        <w:t xml:space="preserve"> in their estimation of bias</w:t>
      </w:r>
      <w:r w:rsidR="00220BB9">
        <w:t xml:space="preserve">. </w:t>
      </w:r>
      <w:r w:rsidR="002B7E60">
        <w:t>My own compilation of unpublished IRAP studies suggests that there are at least 6 unpublished PhD theses with clinically relevant IRAP studies, most of which came from Barnes-Holmes's research group</w:t>
      </w:r>
      <w:r w:rsidR="007831AF">
        <w:t xml:space="preserve"> </w:t>
      </w:r>
      <w:r w:rsidR="007831AF">
        <w:fldChar w:fldCharType="begin"/>
      </w:r>
      <w:r w:rsidR="007831AF">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007831AF">
        <w:fldChar w:fldCharType="separate"/>
      </w:r>
      <w:r w:rsidR="007831AF">
        <w:rPr>
          <w:noProof/>
        </w:rPr>
        <w:t>(Hussey &amp; Drake, 2022)</w:t>
      </w:r>
      <w:r w:rsidR="007831AF">
        <w:fldChar w:fldCharType="end"/>
      </w:r>
      <w:r w:rsidR="002B7E60">
        <w:t xml:space="preserve">. </w:t>
      </w:r>
      <w:r w:rsidR="003D01B6">
        <w:t xml:space="preserve">Reporting quantitative tests </w:t>
      </w:r>
      <w:r w:rsidR="003D01B6">
        <w:lastRenderedPageBreak/>
        <w:t xml:space="preserve">of publication bias without also reporting </w:t>
      </w:r>
      <w:r w:rsidR="003D01B6" w:rsidRPr="0082796D">
        <w:rPr>
          <w:i/>
          <w:iCs/>
        </w:rPr>
        <w:t>prima facie</w:t>
      </w:r>
      <w:r w:rsidR="003D01B6">
        <w:t xml:space="preserve"> evidence of publication bias from one's own research group ignores important evidence</w:t>
      </w:r>
      <w:r w:rsidR="005B2B9F">
        <w:t xml:space="preserve">, and does so in a way that is biased towards enhancing the </w:t>
      </w:r>
      <w:r w:rsidR="00856724">
        <w:t xml:space="preserve">apparent </w:t>
      </w:r>
      <w:r w:rsidR="005B2B9F">
        <w:t>criterion validity of the measure</w:t>
      </w:r>
      <w:r w:rsidR="00986FBB">
        <w:t xml:space="preserve"> – a measure which was also created by the last author of Vahey et al. (2015). </w:t>
      </w:r>
    </w:p>
    <w:p w14:paraId="4BB76FFF" w14:textId="77777777" w:rsidR="004112F6" w:rsidRPr="00034410" w:rsidRDefault="00000000" w:rsidP="004112F6">
      <w:pPr>
        <w:pStyle w:val="Heading2"/>
      </w:pPr>
      <w:r w:rsidRPr="00034410">
        <w:t>Corrected meta-analysis and power analyses</w:t>
      </w:r>
    </w:p>
    <w:p w14:paraId="45BCB5B4" w14:textId="77777777" w:rsidR="004E47BB" w:rsidRPr="00871704" w:rsidRDefault="00000000" w:rsidP="004E47BB">
      <w:r w:rsidRPr="00034410">
        <w:t xml:space="preserve">In order to </w:t>
      </w:r>
      <w:r>
        <w:t>understand the compound impact of the various errors on the conclusion</w:t>
      </w:r>
      <w:r w:rsidRPr="00034410">
        <w:t xml:space="preserve">s of </w:t>
      </w:r>
      <w:r>
        <w:t xml:space="preserve">the meta-analysis, I fitted </w:t>
      </w:r>
      <w:r w:rsidRPr="00034410">
        <w:t xml:space="preserve">a new meta-analysis </w:t>
      </w:r>
      <w:r>
        <w:t xml:space="preserve">to the 156 effect sizes re-extracted from the original articles. I then used the meta-analysis effect results to calculate </w:t>
      </w:r>
      <w:r w:rsidRPr="00034410">
        <w:t xml:space="preserve">new power </w:t>
      </w:r>
      <w:r w:rsidR="004E47BB" w:rsidRPr="00871704">
        <w:t xml:space="preserve">analyses. Whereas Vahey et al.’s (2015) method of dealing with the non-independence of multiple effect sizes taken from the same study was to average them, research suggests that it is more appropriate to model these dependencies using three-level meta-analyses (i.e., multi-level meta-analyses: Van den </w:t>
      </w:r>
      <w:proofErr w:type="spellStart"/>
      <w:r w:rsidR="004E47BB" w:rsidRPr="00871704">
        <w:t>Noortgate</w:t>
      </w:r>
      <w:proofErr w:type="spellEnd"/>
      <w:r w:rsidR="004E47BB" w:rsidRPr="00871704">
        <w:t xml:space="preserve"> et al. 2013). </w:t>
      </w:r>
    </w:p>
    <w:p w14:paraId="73939CD8" w14:textId="77777777" w:rsidR="004E47BB" w:rsidRPr="00871704" w:rsidRDefault="004E47BB" w:rsidP="004E47BB">
      <w:r w:rsidRPr="00871704">
        <w:t xml:space="preserve">A multi-level random effect meta-analysis with random intercepts for study was therefore employed. I employed the </w:t>
      </w:r>
      <w:proofErr w:type="spellStart"/>
      <w:r w:rsidRPr="00871704">
        <w:t>metafor</w:t>
      </w:r>
      <w:proofErr w:type="spellEnd"/>
      <w:r w:rsidRPr="00871704">
        <w:t xml:space="preserve"> packages’ default settings of a Restricted Maximum Likelihood estimator function and weighting by inverse variance (i.e., rather than </w:t>
      </w:r>
      <w:r w:rsidRPr="00871704">
        <w:rPr>
          <w:i/>
          <w:iCs/>
        </w:rPr>
        <w:t>N</w:t>
      </w:r>
      <w:r w:rsidRPr="00871704">
        <w:t xml:space="preserve">, given that inverse variance is a better estimate of precision and represents the contemporary standard). </w:t>
      </w:r>
    </w:p>
    <w:p w14:paraId="00F4FE3D" w14:textId="77777777" w:rsidR="004E47BB" w:rsidRPr="00871704" w:rsidRDefault="004E47BB" w:rsidP="004E47BB">
      <w:r w:rsidRPr="00871704">
        <w:t xml:space="preserve">Results demonstrated a meta effect size </w:t>
      </w:r>
      <m:oMath>
        <m:acc>
          <m:accPr>
            <m:chr m:val="̅"/>
            <m:ctrlPr>
              <w:rPr>
                <w:rFonts w:ascii="Cambria Math" w:hAnsi="Cambria Math"/>
                <w:i/>
              </w:rPr>
            </m:ctrlPr>
          </m:accPr>
          <m:e>
            <m:r>
              <w:rPr>
                <w:rFonts w:ascii="Cambria Math" w:hAnsi="Cambria Math"/>
              </w:rPr>
              <m:t>r</m:t>
            </m:r>
          </m:e>
        </m:acc>
      </m:oMath>
      <w:r w:rsidRPr="00871704">
        <w:t xml:space="preserve"> = .22, 95% CI [.15, .29], 95% CR [.22, .22], 95% PI [-.01, .42] (see Figure 4 for forest plot). Based on the non-overlap of their Confidence Intervals, this estimate is significantly smaller than the effect size reported by Vahey et al. (2015), i.e., </w:t>
      </w:r>
      <m:oMath>
        <m:acc>
          <m:accPr>
            <m:chr m:val="̅"/>
            <m:ctrlPr>
              <w:rPr>
                <w:rFonts w:ascii="Cambria Math" w:hAnsi="Cambria Math"/>
                <w:i/>
              </w:rPr>
            </m:ctrlPr>
          </m:accPr>
          <m:e>
            <m:r>
              <w:rPr>
                <w:rFonts w:ascii="Cambria Math" w:hAnsi="Cambria Math"/>
              </w:rPr>
              <m:t>r</m:t>
            </m:r>
          </m:e>
        </m:acc>
      </m:oMath>
      <w:r w:rsidRPr="00871704">
        <w:t xml:space="preserve"> = .45, 95% CI [.40, .54], 95% CR [.23, .67]). </w:t>
      </w:r>
    </w:p>
    <w:p w14:paraId="51CA0FB3" w14:textId="77777777" w:rsidR="004E47BB" w:rsidRPr="00871704" w:rsidRDefault="004E47BB" w:rsidP="004E47BB">
      <w:r w:rsidRPr="00871704">
        <w:t>Table 1 contains the new power analyses based on this meta-effect size. As can be seen from the table, sample sizes are substantially larger than those recommended by Vahey et al. (2015). For example, whereas the original abstract includes the recommendation that IRAP studies should employ “</w:t>
      </w:r>
      <w:r w:rsidRPr="00871704">
        <w:rPr>
          <w:i/>
          <w:iCs/>
        </w:rPr>
        <w:t>N</w:t>
      </w:r>
      <w:r w:rsidRPr="00871704">
        <w:t xml:space="preserve"> </w:t>
      </w:r>
    </w:p>
    <w:p w14:paraId="4FC91FF1" w14:textId="77777777" w:rsidR="004E47BB" w:rsidRPr="00871704" w:rsidRDefault="004E47BB" w:rsidP="004E47BB">
      <w:pPr>
        <w:ind w:firstLine="0"/>
      </w:pPr>
      <w:r w:rsidRPr="00871704">
        <w:t xml:space="preserve">of [at least] 29 to 37”, the update numbers for the same tests are </w:t>
      </w:r>
      <w:r w:rsidRPr="00871704">
        <w:rPr>
          <w:i/>
          <w:iCs/>
        </w:rPr>
        <w:t>N</w:t>
      </w:r>
      <w:r w:rsidRPr="00871704">
        <w:t xml:space="preserve">s of at least 126 to 273. Power analyses for the more common and less liberal two-sided test for Pearson’s </w:t>
      </w:r>
      <w:r w:rsidRPr="00871704">
        <w:rPr>
          <w:i/>
          <w:iCs/>
        </w:rPr>
        <w:t>r</w:t>
      </w:r>
      <w:r w:rsidRPr="00871704">
        <w:t xml:space="preserve"> correlations would require </w:t>
      </w:r>
      <w:r w:rsidRPr="00871704">
        <w:rPr>
          <w:i/>
          <w:iCs/>
        </w:rPr>
        <w:t>N</w:t>
      </w:r>
      <w:r w:rsidRPr="00871704">
        <w:t xml:space="preserve">s of at least 160 to 346. </w:t>
      </w:r>
    </w:p>
    <w:p w14:paraId="1DE1D617" w14:textId="71DB44A7" w:rsidR="00032ADB" w:rsidRDefault="00032ADB" w:rsidP="00692B30"/>
    <w:p w14:paraId="7BDF00C0" w14:textId="77777777" w:rsidR="00032ADB" w:rsidRDefault="00000000" w:rsidP="00032ADB">
      <w:pPr>
        <w:ind w:firstLine="0"/>
        <w:jc w:val="left"/>
        <w:rPr>
          <w:b/>
          <w:bCs/>
          <w:iCs/>
        </w:rPr>
      </w:pPr>
      <w:r>
        <w:br w:type="column"/>
      </w:r>
      <w:r w:rsidRPr="00D0718D">
        <w:rPr>
          <w:b/>
          <w:bCs/>
          <w:iCs/>
        </w:rPr>
        <w:t xml:space="preserve">Figure </w:t>
      </w:r>
      <w:r>
        <w:rPr>
          <w:b/>
          <w:bCs/>
          <w:iCs/>
        </w:rPr>
        <w:t>5</w:t>
      </w:r>
      <w:r w:rsidRPr="00D0718D">
        <w:rPr>
          <w:b/>
          <w:bCs/>
          <w:iCs/>
        </w:rPr>
        <w:t xml:space="preserve">. Forest plot for </w:t>
      </w:r>
      <w:r>
        <w:rPr>
          <w:b/>
          <w:bCs/>
          <w:iCs/>
        </w:rPr>
        <w:t>the new meta-analysis</w:t>
      </w:r>
      <w:r w:rsidRPr="00D0718D">
        <w:rPr>
          <w:b/>
          <w:bCs/>
          <w:iCs/>
        </w:rPr>
        <w:t>.</w:t>
      </w:r>
    </w:p>
    <w:p w14:paraId="352CC222" w14:textId="77777777" w:rsidR="00032ADB" w:rsidRDefault="00000000" w:rsidP="00032ADB">
      <w:pPr>
        <w:ind w:firstLine="0"/>
        <w:jc w:val="center"/>
        <w:rPr>
          <w:b/>
          <w:bCs/>
          <w:iCs/>
        </w:rPr>
      </w:pPr>
      <w:r>
        <w:rPr>
          <w:b/>
          <w:bCs/>
          <w:iCs/>
          <w:noProof/>
        </w:rPr>
        <w:drawing>
          <wp:inline distT="0" distB="0" distL="0" distR="0" wp14:anchorId="6B03D611" wp14:editId="0D384A02">
            <wp:extent cx="1738912" cy="8475980"/>
            <wp:effectExtent l="0" t="0" r="1270" b="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17"/>
                    <a:stretch>
                      <a:fillRect/>
                    </a:stretch>
                  </pic:blipFill>
                  <pic:spPr>
                    <a:xfrm>
                      <a:off x="0" y="0"/>
                      <a:ext cx="1754671" cy="8552792"/>
                    </a:xfrm>
                    <a:prstGeom prst="rect">
                      <a:avLst/>
                    </a:prstGeom>
                  </pic:spPr>
                </pic:pic>
              </a:graphicData>
            </a:graphic>
          </wp:inline>
        </w:drawing>
      </w:r>
    </w:p>
    <w:p w14:paraId="112059E9" w14:textId="77777777" w:rsidR="00D5488E" w:rsidRDefault="00D5488E" w:rsidP="00D5488E"/>
    <w:p w14:paraId="21260508" w14:textId="1B61F28E" w:rsidR="00B95E95" w:rsidRPr="00871704" w:rsidRDefault="00000000" w:rsidP="00034410">
      <w:pPr>
        <w:pStyle w:val="Heading1"/>
      </w:pPr>
      <w:r w:rsidRPr="00871704">
        <w:lastRenderedPageBreak/>
        <w:t>Discussion</w:t>
      </w:r>
    </w:p>
    <w:p w14:paraId="4A9BBF06" w14:textId="3FAFF0C0" w:rsidR="00F31469" w:rsidRPr="00871704" w:rsidRDefault="00000000" w:rsidP="00034410">
      <w:r w:rsidRPr="00871704">
        <w:t xml:space="preserve">The results </w:t>
      </w:r>
      <w:r w:rsidR="00ED4354" w:rsidRPr="00871704">
        <w:t xml:space="preserve">of Vahey et al. (2015) </w:t>
      </w:r>
      <w:r w:rsidRPr="00871704">
        <w:t xml:space="preserve">could not be verified at </w:t>
      </w:r>
      <w:r w:rsidR="009D1517">
        <w:t>several</w:t>
      </w:r>
      <w:r w:rsidRPr="00871704">
        <w:t xml:space="preserve"> different stages </w:t>
      </w:r>
      <w:r w:rsidR="009D1517">
        <w:t xml:space="preserve">of the data extraction and </w:t>
      </w:r>
      <w:r w:rsidRPr="00871704">
        <w:t>analysis</w:t>
      </w:r>
      <w:r w:rsidR="00802D88" w:rsidRPr="00871704">
        <w:t xml:space="preserve">, </w:t>
      </w:r>
      <w:r w:rsidR="00751E40" w:rsidRPr="00871704">
        <w:t>and</w:t>
      </w:r>
      <w:r w:rsidR="00802D88" w:rsidRPr="00871704">
        <w:t xml:space="preserve"> multiple errors </w:t>
      </w:r>
      <w:r w:rsidR="00751E40" w:rsidRPr="00871704">
        <w:t>and</w:t>
      </w:r>
      <w:r w:rsidR="00802D88" w:rsidRPr="00871704">
        <w:t xml:space="preserve"> </w:t>
      </w:r>
      <w:r w:rsidR="005C6FA5">
        <w:t xml:space="preserve">internal </w:t>
      </w:r>
      <w:r w:rsidR="00802D88" w:rsidRPr="00871704">
        <w:t xml:space="preserve">discrepancies </w:t>
      </w:r>
      <w:r w:rsidR="00751E40" w:rsidRPr="00871704">
        <w:t xml:space="preserve">were </w:t>
      </w:r>
      <w:r w:rsidR="00802D88" w:rsidRPr="00871704">
        <w:t>detected</w:t>
      </w:r>
      <w:r w:rsidRPr="00871704">
        <w:t xml:space="preserve">. </w:t>
      </w:r>
      <w:r w:rsidR="00AB2048" w:rsidRPr="00871704">
        <w:t xml:space="preserve">The </w:t>
      </w:r>
      <w:r w:rsidR="00EA7DFA" w:rsidRPr="00871704">
        <w:t xml:space="preserve">original article’s </w:t>
      </w:r>
      <w:r w:rsidR="00AB2048" w:rsidRPr="00871704">
        <w:t xml:space="preserve">inclusion and exclusion criteria were not </w:t>
      </w:r>
      <w:r w:rsidR="000A1DC4" w:rsidRPr="00871704">
        <w:t xml:space="preserve">consistently </w:t>
      </w:r>
      <w:r w:rsidR="00AB2048" w:rsidRPr="00871704">
        <w:t>applied</w:t>
      </w:r>
      <w:r w:rsidR="00E93CCC" w:rsidRPr="00871704">
        <w:t>: m</w:t>
      </w:r>
      <w:r w:rsidR="00AB2048" w:rsidRPr="00871704">
        <w:t xml:space="preserve">any effects that met Vahey et al.’s (2015) inclusion criteria were not </w:t>
      </w:r>
      <w:r w:rsidR="00BD1219">
        <w:t>included. C</w:t>
      </w:r>
      <w:r w:rsidR="00AB2048" w:rsidRPr="00871704">
        <w:t xml:space="preserve">onversely, many effects that were included did not meet inclusion criteria, e.g., </w:t>
      </w:r>
      <w:r w:rsidR="004259E7" w:rsidRPr="00871704">
        <w:t>41.1</w:t>
      </w:r>
      <w:r w:rsidR="00AB2048" w:rsidRPr="00871704">
        <w:t>% were not criterion effects as they did not involve a</w:t>
      </w:r>
      <w:r w:rsidR="00E93CCC" w:rsidRPr="00871704">
        <w:t xml:space="preserve">n </w:t>
      </w:r>
      <w:r w:rsidR="00AB2048" w:rsidRPr="00871704">
        <w:t xml:space="preserve">external variable. </w:t>
      </w:r>
      <w:r w:rsidR="003C3CC1" w:rsidRPr="00871704">
        <w:t xml:space="preserve">These inconsistencies in the application of the inclusion and exclusion strategy </w:t>
      </w:r>
      <w:r w:rsidR="00BD1219">
        <w:t xml:space="preserve">were </w:t>
      </w:r>
      <w:r w:rsidR="003C3CC1" w:rsidRPr="00871704">
        <w:t xml:space="preserve">biased towards including larger effect sizes and omitting smaller ones. </w:t>
      </w:r>
      <w:r w:rsidR="002E558B" w:rsidRPr="00871704">
        <w:t xml:space="preserve">The averaging of these effect sizes for each </w:t>
      </w:r>
      <w:r w:rsidR="00EA7DFA" w:rsidRPr="00871704">
        <w:t xml:space="preserve">article </w:t>
      </w:r>
      <w:r w:rsidR="002E558B" w:rsidRPr="00871704">
        <w:t xml:space="preserve">was not </w:t>
      </w:r>
      <w:r w:rsidR="00EA7DFA" w:rsidRPr="00871704">
        <w:t xml:space="preserve">computationally </w:t>
      </w:r>
      <w:r w:rsidR="002E558B" w:rsidRPr="00871704">
        <w:t>reproducibl</w:t>
      </w:r>
      <w:r w:rsidR="00EA7DFA" w:rsidRPr="00871704">
        <w:t>e</w:t>
      </w:r>
      <w:r w:rsidR="007F19D1" w:rsidRPr="00871704">
        <w:t xml:space="preserve"> in</w:t>
      </w:r>
      <w:r w:rsidR="00E93CCC" w:rsidRPr="00871704">
        <w:t xml:space="preserve"> </w:t>
      </w:r>
      <w:r w:rsidR="00B95E95" w:rsidRPr="00871704">
        <w:t>13% of cases.</w:t>
      </w:r>
      <w:r w:rsidR="00F1693C" w:rsidRPr="00871704">
        <w:t xml:space="preserve"> </w:t>
      </w:r>
      <w:r w:rsidR="002E558B" w:rsidRPr="00871704">
        <w:t xml:space="preserve">The results of </w:t>
      </w:r>
      <w:r w:rsidR="00896E27" w:rsidRPr="00871704">
        <w:t xml:space="preserve">the </w:t>
      </w:r>
      <w:r w:rsidR="002E558B" w:rsidRPr="00871704">
        <w:t>meta-analysis could not be reproduced</w:t>
      </w:r>
      <w:r w:rsidR="00933C23" w:rsidRPr="00871704">
        <w:t xml:space="preserve"> despite numerous </w:t>
      </w:r>
      <w:r w:rsidR="00B82B7F" w:rsidRPr="00871704">
        <w:t xml:space="preserve">different </w:t>
      </w:r>
      <w:r w:rsidR="00933C23" w:rsidRPr="00871704">
        <w:t>attempts</w:t>
      </w:r>
      <w:r w:rsidR="00EA7DFA" w:rsidRPr="00871704">
        <w:t xml:space="preserve"> and approaches</w:t>
      </w:r>
      <w:r w:rsidR="00477EC4">
        <w:t>, with the closest reproducing requiring two serious errors to be made on purpose (using the wrong dataset and mislabelling Confidence Intervals as Credibility Intervals and vice versa)</w:t>
      </w:r>
      <w:r w:rsidR="00EA7DFA" w:rsidRPr="00871704">
        <w:t>.</w:t>
      </w:r>
      <w:r w:rsidR="00933C23" w:rsidRPr="00871704">
        <w:t xml:space="preserve"> </w:t>
      </w:r>
      <w:r w:rsidR="006D2D19" w:rsidRPr="00871704">
        <w:t>The original p</w:t>
      </w:r>
      <w:r w:rsidR="00B95E95" w:rsidRPr="00871704">
        <w:t>ower analys</w:t>
      </w:r>
      <w:r w:rsidR="00F04934" w:rsidRPr="00871704">
        <w:t>e</w:t>
      </w:r>
      <w:r w:rsidR="00B95E95" w:rsidRPr="00871704">
        <w:t xml:space="preserve">s </w:t>
      </w:r>
      <w:r w:rsidR="00F04934" w:rsidRPr="00871704">
        <w:t>were mostly reproducible</w:t>
      </w:r>
      <w:r w:rsidR="007F19D1" w:rsidRPr="00871704">
        <w:t>,</w:t>
      </w:r>
      <w:r w:rsidR="006D2D19" w:rsidRPr="00871704">
        <w:t xml:space="preserve"> </w:t>
      </w:r>
      <w:r w:rsidR="007F19D1" w:rsidRPr="00871704">
        <w:t>h</w:t>
      </w:r>
      <w:r w:rsidR="006D2D19" w:rsidRPr="00871704">
        <w:t>owever</w:t>
      </w:r>
      <w:r w:rsidR="00F04934" w:rsidRPr="00871704">
        <w:t>,</w:t>
      </w:r>
      <w:r w:rsidR="006D2D19" w:rsidRPr="00871704">
        <w:t xml:space="preserve"> given the lack of reproducibility of the </w:t>
      </w:r>
      <w:r w:rsidR="00F04934" w:rsidRPr="00871704">
        <w:t>meta-analysis itself</w:t>
      </w:r>
      <w:r w:rsidR="006D2D19" w:rsidRPr="00871704">
        <w:t xml:space="preserve">, the </w:t>
      </w:r>
      <w:r w:rsidR="00F04934" w:rsidRPr="00871704">
        <w:t xml:space="preserve">validity of those </w:t>
      </w:r>
      <w:r w:rsidR="006D2D19" w:rsidRPr="00871704">
        <w:t>power analyses’ results</w:t>
      </w:r>
      <w:r w:rsidR="00F04934" w:rsidRPr="00871704">
        <w:t xml:space="preserve"> </w:t>
      </w:r>
      <w:r w:rsidR="007F19D1" w:rsidRPr="00871704">
        <w:t xml:space="preserve">based on that meta-analysis estimate </w:t>
      </w:r>
      <w:r w:rsidR="00F04934" w:rsidRPr="00871704">
        <w:t xml:space="preserve">was </w:t>
      </w:r>
      <w:r w:rsidR="007F19D1" w:rsidRPr="00871704">
        <w:t xml:space="preserve">fundamentally </w:t>
      </w:r>
      <w:r w:rsidR="00F04934" w:rsidRPr="00871704">
        <w:t>undermined</w:t>
      </w:r>
      <w:r w:rsidR="006D2D19" w:rsidRPr="00871704">
        <w:t xml:space="preserve">. </w:t>
      </w:r>
    </w:p>
    <w:p w14:paraId="53FC2F15" w14:textId="77777777" w:rsidR="00F24EA3" w:rsidRPr="00871704" w:rsidRDefault="00000000" w:rsidP="00034410">
      <w:r w:rsidRPr="00871704">
        <w:t xml:space="preserve">This lack of reproducibility is consistent with what has been found elsewhere for meta-analyses: errors in data extraction and conversion are common, results are frequently not reproducible, and this is hindered by the unavailability of data and code </w:t>
      </w:r>
      <w:r w:rsidRPr="00871704">
        <w:fldChar w:fldCharType="begin"/>
      </w:r>
      <w:r w:rsidR="003221C9" w:rsidRPr="00871704">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871704">
        <w:fldChar w:fldCharType="separate"/>
      </w:r>
      <w:r w:rsidRPr="00871704">
        <w:t>(Gøtzsche et al., 2007; Kadlec et al., 2023; Lakens et al., 2016, 2017; Maassen et al., 2020)</w:t>
      </w:r>
      <w:r w:rsidRPr="00871704">
        <w:fldChar w:fldCharType="end"/>
      </w:r>
      <w:r w:rsidRPr="00871704">
        <w:t xml:space="preserve">. </w:t>
      </w:r>
    </w:p>
    <w:p w14:paraId="0CA713AC" w14:textId="0A5D2A7C" w:rsidR="00240F20" w:rsidRPr="00871704" w:rsidRDefault="00000000" w:rsidP="00034410">
      <w:r w:rsidRPr="00871704">
        <w:t>After correcting th</w:t>
      </w:r>
      <w:r w:rsidR="00F31469" w:rsidRPr="00871704">
        <w:t>e above</w:t>
      </w:r>
      <w:r w:rsidRPr="00871704">
        <w:t xml:space="preserve"> issues, a</w:t>
      </w:r>
      <w:r w:rsidR="006D2D19" w:rsidRPr="00871704">
        <w:t xml:space="preserve"> new meta-analysis was conducted</w:t>
      </w:r>
      <w:r w:rsidR="008926B3" w:rsidRPr="00871704">
        <w:t xml:space="preserve"> in order to convey the combined impact of these issues on the conclusions.</w:t>
      </w:r>
      <w:r w:rsidR="006D2D19" w:rsidRPr="00871704">
        <w:t xml:space="preserve"> Results suggested a meta-effect size </w:t>
      </w:r>
      <w:r w:rsidR="00D065B6" w:rsidRPr="00871704">
        <w:t xml:space="preserve">of </w:t>
      </w:r>
      <m:oMath>
        <m:acc>
          <m:accPr>
            <m:chr m:val="̅"/>
            <m:ctrlPr>
              <w:rPr>
                <w:rFonts w:ascii="Cambria Math" w:hAnsi="Cambria Math"/>
                <w:i/>
              </w:rPr>
            </m:ctrlPr>
          </m:accPr>
          <m:e>
            <m:r>
              <w:rPr>
                <w:rFonts w:ascii="Cambria Math" w:hAnsi="Cambria Math"/>
              </w:rPr>
              <m:t>r</m:t>
            </m:r>
          </m:e>
        </m:acc>
      </m:oMath>
      <w:r w:rsidR="00D065B6" w:rsidRPr="00871704">
        <w:t xml:space="preserve"> = .22, </w:t>
      </w:r>
      <w:r w:rsidR="006D2D19" w:rsidRPr="00871704">
        <w:t xml:space="preserve">less than half that reported in </w:t>
      </w:r>
      <w:r w:rsidR="00D065B6" w:rsidRPr="00871704">
        <w:t>the original article (</w:t>
      </w:r>
      <m:oMath>
        <m:acc>
          <m:accPr>
            <m:chr m:val="̅"/>
            <m:ctrlPr>
              <w:rPr>
                <w:rFonts w:ascii="Cambria Math" w:hAnsi="Cambria Math"/>
                <w:i/>
              </w:rPr>
            </m:ctrlPr>
          </m:accPr>
          <m:e>
            <m:r>
              <w:rPr>
                <w:rFonts w:ascii="Cambria Math" w:hAnsi="Cambria Math"/>
              </w:rPr>
              <m:t>r</m:t>
            </m:r>
          </m:e>
        </m:acc>
      </m:oMath>
      <w:r w:rsidR="00D065B6" w:rsidRPr="00871704">
        <w:t xml:space="preserve"> = .45)</w:t>
      </w:r>
      <w:r w:rsidR="00672A84" w:rsidRPr="00871704">
        <w:t>.</w:t>
      </w:r>
      <w:r w:rsidR="006D2D19" w:rsidRPr="00871704">
        <w:t xml:space="preserve"> </w:t>
      </w:r>
      <w:r w:rsidRPr="00871704">
        <w:t>Vahey et al. (2015) stated that</w:t>
      </w:r>
      <w:r w:rsidR="00D065B6" w:rsidRPr="00871704">
        <w:t>, according to their results,</w:t>
      </w:r>
      <w:r w:rsidRPr="00871704">
        <w:t xml:space="preserve"> the IRAP's criterion validity compares </w:t>
      </w:r>
      <w:r w:rsidR="00EE0367" w:rsidRPr="00871704">
        <w:t>“</w:t>
      </w:r>
      <w:proofErr w:type="spellStart"/>
      <w:r w:rsidRPr="00871704">
        <w:t>favorably</w:t>
      </w:r>
      <w:proofErr w:type="spellEnd"/>
      <w:r w:rsidR="00EE0367" w:rsidRPr="00871704">
        <w:t>”</w:t>
      </w:r>
      <w:r w:rsidRPr="00871704">
        <w:t xml:space="preserve"> to the other popular implicit measures such as the Implicit Association Test (</w:t>
      </w:r>
      <m:oMath>
        <m:acc>
          <m:accPr>
            <m:chr m:val="̅"/>
            <m:ctrlPr>
              <w:rPr>
                <w:rFonts w:ascii="Cambria Math" w:hAnsi="Cambria Math"/>
                <w:i/>
              </w:rPr>
            </m:ctrlPr>
          </m:accPr>
          <m:e>
            <m:r>
              <w:rPr>
                <w:rFonts w:ascii="Cambria Math" w:hAnsi="Cambria Math"/>
              </w:rPr>
              <m:t>r</m:t>
            </m:r>
          </m:e>
        </m:acc>
      </m:oMath>
      <w:r w:rsidRPr="00871704">
        <w:t xml:space="preserve"> = .22 for addiction and </w:t>
      </w:r>
      <m:oMath>
        <m:acc>
          <m:accPr>
            <m:chr m:val="̅"/>
            <m:ctrlPr>
              <w:rPr>
                <w:rFonts w:ascii="Cambria Math" w:hAnsi="Cambria Math"/>
                <w:i/>
              </w:rPr>
            </m:ctrlPr>
          </m:accPr>
          <m:e>
            <m:r>
              <w:rPr>
                <w:rFonts w:ascii="Cambria Math" w:hAnsi="Cambria Math"/>
              </w:rPr>
              <m:t>r</m:t>
            </m:r>
          </m:e>
        </m:acc>
      </m:oMath>
      <w:r w:rsidRPr="00871704">
        <w:t xml:space="preserve"> = .30 for non-addiction psychopathologies: Greenwald et al., 2009) and evaluative priming methods (</w:t>
      </w:r>
      <m:oMath>
        <m:acc>
          <m:accPr>
            <m:chr m:val="̅"/>
            <m:ctrlPr>
              <w:rPr>
                <w:rFonts w:ascii="Cambria Math" w:hAnsi="Cambria Math"/>
                <w:i/>
              </w:rPr>
            </m:ctrlPr>
          </m:accPr>
          <m:e>
            <m:r>
              <w:rPr>
                <w:rFonts w:ascii="Cambria Math" w:hAnsi="Cambria Math"/>
              </w:rPr>
              <m:t>r</m:t>
            </m:r>
          </m:e>
        </m:acc>
      </m:oMath>
      <w:r w:rsidRPr="00871704">
        <w:t xml:space="preserve">s = .18 to .28: Cameron et al. 2012; Herring et al., 2013; Rooke et al., 2008). </w:t>
      </w:r>
      <w:r w:rsidR="00D065B6" w:rsidRPr="00871704">
        <w:t>Without endorsing the updated meta-analysis, by Vahey et al.’s (2015) line of argument, the current results suggest that the IRAP is therefore on par with other such measures rather than superior to them</w:t>
      </w:r>
      <w:r w:rsidRPr="00871704">
        <w:t>.</w:t>
      </w:r>
      <w:r w:rsidR="00707292" w:rsidRPr="00871704">
        <w:t xml:space="preserve"> This also brings the average criterion association observed for the IRAP closely in line with the average correlation observed across social and personality psychology </w:t>
      </w:r>
      <w:r w:rsidR="00707292" w:rsidRPr="00871704">
        <w:fldChar w:fldCharType="begin"/>
      </w:r>
      <w:r w:rsidR="00C571EC" w:rsidRPr="00871704">
        <w:instrText xml:space="preserve"> ADDIN ZOTERO_ITEM CSL_CITATION {"citationID":"q50R3onD","properties":{"formattedCitation":"(i.e., around r = .2: Hemphill, 2003; Hussey, 2023; Richard et al., 2003)","plainCitation":"(i.e., around r = .2: Hemphill, 2003; Hussey,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i.e., around r = .2: "},{"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707292" w:rsidRPr="00871704">
        <w:fldChar w:fldCharType="separate"/>
      </w:r>
      <w:r w:rsidR="00C571EC" w:rsidRPr="00871704">
        <w:rPr>
          <w:noProof/>
        </w:rPr>
        <w:t xml:space="preserve">(i.e., around </w:t>
      </w:r>
      <w:r w:rsidR="00C571EC" w:rsidRPr="00871704">
        <w:rPr>
          <w:i/>
          <w:iCs/>
          <w:noProof/>
        </w:rPr>
        <w:t>r</w:t>
      </w:r>
      <w:r w:rsidR="00C571EC" w:rsidRPr="00871704">
        <w:rPr>
          <w:noProof/>
        </w:rPr>
        <w:t xml:space="preserve"> = .2: Hemphill, 2003; Hussey, 2023; Richard et al., 2003)</w:t>
      </w:r>
      <w:r w:rsidR="00707292" w:rsidRPr="00871704">
        <w:fldChar w:fldCharType="end"/>
      </w:r>
      <w:r w:rsidR="00A7121C" w:rsidRPr="00871704">
        <w:t xml:space="preserve">. </w:t>
      </w:r>
    </w:p>
    <w:p w14:paraId="00AA5533" w14:textId="77777777" w:rsidR="000B1ABC" w:rsidRPr="00871704" w:rsidRDefault="00000000" w:rsidP="0005400B">
      <w:r w:rsidRPr="00871704">
        <w:t xml:space="preserve">New power analyses </w:t>
      </w:r>
      <w:r w:rsidR="006975DC" w:rsidRPr="00871704">
        <w:t xml:space="preserve">mirroring the original ones were then conducted using this new meta-analytic effect size. These </w:t>
      </w:r>
      <w:r w:rsidRPr="00871704">
        <w:t>suggest</w:t>
      </w:r>
      <w:r w:rsidR="00D3019A" w:rsidRPr="00871704">
        <w:t>ed</w:t>
      </w:r>
      <w:r w:rsidRPr="00871704">
        <w:t xml:space="preserve"> that a much larger number of participants is required</w:t>
      </w:r>
      <w:r w:rsidR="00D3019A" w:rsidRPr="00871704">
        <w:t xml:space="preserve"> </w:t>
      </w:r>
      <w:r w:rsidR="006975DC" w:rsidRPr="00871704">
        <w:t xml:space="preserve">in future IRAP studies </w:t>
      </w:r>
      <w:r w:rsidR="00D3019A" w:rsidRPr="00871704">
        <w:t>than recommended</w:t>
      </w:r>
      <w:r w:rsidR="006975DC" w:rsidRPr="00871704">
        <w:t xml:space="preserve"> by Vahey et al. (2015)</w:t>
      </w:r>
      <w:r w:rsidR="00D3019A" w:rsidRPr="00871704">
        <w:t xml:space="preserve">. For example, </w:t>
      </w:r>
      <w:r w:rsidR="00F055F7" w:rsidRPr="00871704">
        <w:t>although Vahey et al. (2015)</w:t>
      </w:r>
      <w:r w:rsidR="00D3019A" w:rsidRPr="00871704">
        <w:t xml:space="preserve"> </w:t>
      </w:r>
      <w:r w:rsidR="00F055F7" w:rsidRPr="00871704">
        <w:t xml:space="preserve">make sample size recommendations for several different analyses and designs, it is most frequently cited for the specific recommendation of </w:t>
      </w:r>
      <w:r w:rsidR="006975DC" w:rsidRPr="00871704">
        <w:rPr>
          <w:i/>
          <w:iCs/>
        </w:rPr>
        <w:t>N</w:t>
      </w:r>
      <w:r w:rsidR="006975DC" w:rsidRPr="00871704">
        <w:t xml:space="preserve"> &gt; </w:t>
      </w:r>
      <w:r w:rsidR="00D3019A" w:rsidRPr="00871704">
        <w:t>37</w:t>
      </w:r>
      <w:r w:rsidR="00F055F7" w:rsidRPr="00871704">
        <w:t xml:space="preserve"> </w:t>
      </w:r>
      <w:r w:rsidR="006975DC" w:rsidRPr="00871704">
        <w:t xml:space="preserve">to detect a </w:t>
      </w:r>
      <w:r w:rsidR="00D3019A" w:rsidRPr="00871704">
        <w:t>first-order correlation</w:t>
      </w:r>
      <w:r w:rsidR="00F055F7" w:rsidRPr="00871704">
        <w:t xml:space="preserve"> (alpha = 0.5, one-tailed, 80% power; e.g., Kavanagh </w:t>
      </w:r>
      <w:r w:rsidR="006D38BA" w:rsidRPr="00871704">
        <w:t>et al. 2022</w:t>
      </w:r>
      <w:r w:rsidR="00F055F7" w:rsidRPr="00871704">
        <w:t>). T</w:t>
      </w:r>
      <w:r w:rsidR="00D3019A" w:rsidRPr="00871704">
        <w:t xml:space="preserve">he </w:t>
      </w:r>
      <w:r w:rsidR="00F055F7" w:rsidRPr="00871704">
        <w:t xml:space="preserve">sample size recommendation based on the updated meta-analytic effect size is </w:t>
      </w:r>
      <w:r w:rsidR="00F055F7" w:rsidRPr="00871704">
        <w:rPr>
          <w:i/>
          <w:iCs/>
        </w:rPr>
        <w:t>N</w:t>
      </w:r>
      <w:r w:rsidR="00F055F7" w:rsidRPr="00871704">
        <w:t xml:space="preserve"> &gt; </w:t>
      </w:r>
      <w:r w:rsidR="00FE6607" w:rsidRPr="00871704">
        <w:t xml:space="preserve">273 for a one-tailed correlation, and 346 for the much more commonly used </w:t>
      </w:r>
      <w:r w:rsidR="007A2826" w:rsidRPr="00871704">
        <w:t xml:space="preserve">and less liberal </w:t>
      </w:r>
      <w:r w:rsidR="00FE6607" w:rsidRPr="00871704">
        <w:t>two-tailed correlation</w:t>
      </w:r>
      <w:r w:rsidR="00F055F7" w:rsidRPr="00871704">
        <w:t xml:space="preserve">. It is worth noting that </w:t>
      </w:r>
      <w:r w:rsidRPr="00871704">
        <w:t xml:space="preserve">between 0% and 2.1% of </w:t>
      </w:r>
      <w:r w:rsidR="00F055F7" w:rsidRPr="00871704">
        <w:t xml:space="preserve">published </w:t>
      </w:r>
      <w:r w:rsidRPr="00871704">
        <w:t xml:space="preserve">original research using the </w:t>
      </w:r>
      <w:r w:rsidR="00F055F7" w:rsidRPr="00871704">
        <w:t xml:space="preserve">IRAP </w:t>
      </w:r>
      <w:r w:rsidR="00270AEF" w:rsidRPr="00871704">
        <w:t xml:space="preserve">has </w:t>
      </w:r>
      <w:r w:rsidR="00F055F7" w:rsidRPr="00871704">
        <w:t xml:space="preserve">included </w:t>
      </w:r>
      <w:r w:rsidRPr="00871704">
        <w:t xml:space="preserve">sample size meeting these </w:t>
      </w:r>
      <w:r w:rsidR="004A2544" w:rsidRPr="00871704">
        <w:t>criteria</w:t>
      </w:r>
      <w:r w:rsidR="00DD32AB" w:rsidRPr="00871704">
        <w:t xml:space="preserve">, according to a recent systematic review of </w:t>
      </w:r>
      <w:r w:rsidR="001B3064" w:rsidRPr="00871704">
        <w:t>IRAP</w:t>
      </w:r>
      <w:r w:rsidR="00DD32AB" w:rsidRPr="00871704">
        <w:t xml:space="preserve"> research </w:t>
      </w:r>
      <w:r w:rsidR="001B3064" w:rsidRPr="00871704">
        <w:t xml:space="preserve">published between 2006 and 2022 </w:t>
      </w:r>
      <w:r w:rsidR="007F77A7" w:rsidRPr="00871704">
        <w:fldChar w:fldCharType="begin"/>
      </w:r>
      <w:r w:rsidR="001B1ED8" w:rsidRPr="00871704">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871704">
        <w:fldChar w:fldCharType="separate"/>
      </w:r>
      <w:r w:rsidR="001B1ED8" w:rsidRPr="00871704">
        <w:rPr>
          <w:noProof/>
        </w:rPr>
        <w:t xml:space="preserve">(188 studies in 150 publications, median </w:t>
      </w:r>
      <w:r w:rsidR="001B1ED8" w:rsidRPr="00871704">
        <w:rPr>
          <w:i/>
          <w:iCs/>
          <w:noProof/>
        </w:rPr>
        <w:t>N</w:t>
      </w:r>
      <w:r w:rsidR="001B1ED8" w:rsidRPr="00871704">
        <w:rPr>
          <w:noProof/>
        </w:rPr>
        <w:t xml:space="preserve"> = 41, range = 9 to 210: Hussey, 2023)</w:t>
      </w:r>
      <w:r w:rsidR="007F77A7" w:rsidRPr="00871704">
        <w:fldChar w:fldCharType="end"/>
      </w:r>
      <w:r w:rsidR="002D63BA" w:rsidRPr="00871704">
        <w:t>.</w:t>
      </w:r>
      <w:r w:rsidR="00276883" w:rsidRPr="00871704">
        <w:t xml:space="preserve"> </w:t>
      </w:r>
    </w:p>
    <w:p w14:paraId="21934358" w14:textId="77777777" w:rsidR="00991577" w:rsidRPr="00034410" w:rsidRDefault="00000000" w:rsidP="00034410">
      <w:r w:rsidRPr="00871704">
        <w:t>With that said, it is important to acknowledge that the primary reason to calculate a new meta-analysis was to illustrate the combined impact of the errors on the results rather than to endorse the results of this new meta-analysis</w:t>
      </w:r>
      <w:r w:rsidR="00372F8A" w:rsidRPr="00871704">
        <w:t xml:space="preserve"> or power analysis</w:t>
      </w:r>
      <w:r w:rsidRPr="00871704">
        <w:t>. In my opinion, Vahey et al.’s (2015) approach of taking different types of effects between the IRAP and other criterion tasks is fundamentally flawed as it combines apples with oranges</w:t>
      </w:r>
      <w:r w:rsidR="00D22F72" w:rsidRPr="00871704">
        <w:t xml:space="preserve"> on multiple different fronts</w:t>
      </w:r>
      <w:r w:rsidRPr="00871704">
        <w:t>. All the following effects were meta-analyzed together: effect sizes representing the magnitude of</w:t>
      </w:r>
      <w:r w:rsidR="00EC2421" w:rsidRPr="00871704">
        <w:t xml:space="preserve"> the compatibility effect on the </w:t>
      </w:r>
      <w:r w:rsidRPr="00871704">
        <w:t>IRAP</w:t>
      </w:r>
      <w:r w:rsidR="00EC2421" w:rsidRPr="00871704">
        <w:t xml:space="preserve"> itself</w:t>
      </w:r>
      <w:r w:rsidR="00D22F72" w:rsidRPr="00871704">
        <w:t>,</w:t>
      </w:r>
      <w:r w:rsidRPr="00871704">
        <w:t xml:space="preserve"> </w:t>
      </w:r>
      <w:r w:rsidR="00EC2421" w:rsidRPr="00871704">
        <w:t>interaction effects between IRAP trial types and group allocations</w:t>
      </w:r>
      <w:r w:rsidR="00D22F72" w:rsidRPr="00871704">
        <w:t>,</w:t>
      </w:r>
      <w:r w:rsidR="00EC2421" w:rsidRPr="00871704">
        <w:t xml:space="preserve"> and correlations between IRAP trial types and criterion tasks. In doing</w:t>
      </w:r>
      <w:r w:rsidR="00EC2421" w:rsidRPr="00034410">
        <w:t xml:space="preserve">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w:t>
      </w:r>
      <w:r w:rsidR="00AC69B4" w:rsidRPr="00034410">
        <w:t xml:space="preserve"> as one. </w:t>
      </w:r>
      <w:r w:rsidR="00CD0505" w:rsidRPr="00034410">
        <w:t xml:space="preserve">It is exceptionally difficult to know what the resulting meta-analyzed effect size is an estimate </w:t>
      </w:r>
      <w:r w:rsidR="00CD0505" w:rsidRPr="00034410">
        <w:rPr>
          <w:i/>
          <w:iCs/>
        </w:rPr>
        <w:t>of</w:t>
      </w:r>
      <w:r w:rsidR="00CD0505" w:rsidRPr="00034410">
        <w:t>, i.e. what the estimand is</w:t>
      </w:r>
      <w:r w:rsidR="00E35347" w:rsidRPr="00034410">
        <w:t xml:space="preserve">, and whether it applies to the type of effect that a researcher may wish to observe in their own future work. For example, to what degree is the interaction effect between a depression IRAP’s trial types and high vs. low experiential-avoidance group informative to a </w:t>
      </w:r>
      <w:r w:rsidR="00303C97" w:rsidRPr="00034410">
        <w:t xml:space="preserve">separate </w:t>
      </w:r>
      <w:r w:rsidR="00E35347" w:rsidRPr="00034410">
        <w:t xml:space="preserve">study on the correlation between </w:t>
      </w:r>
      <w:r w:rsidR="00303C97" w:rsidRPr="00034410">
        <w:t>self-reported self-esteem and a self-esteem IRAP in a prisoner population?</w:t>
      </w:r>
      <w:r w:rsidR="00F35A2C" w:rsidRPr="00034410">
        <w:t xml:space="preserve"> </w:t>
      </w:r>
      <w:r w:rsidR="00C00461" w:rsidRPr="00034410">
        <w:t>I argue that this apples-with-oranges approach is erroneous and leads to misleading conclusions, but the point of the verifications presented here is to highlight that Vahey et al.’s (2015) erroneous analytic approach was also erroneously implemented.</w:t>
      </w:r>
    </w:p>
    <w:p w14:paraId="298B5B31" w14:textId="77777777" w:rsidR="00A261A9" w:rsidRPr="00034410" w:rsidRDefault="00000000" w:rsidP="00034410">
      <w:pPr>
        <w:pStyle w:val="Heading2"/>
      </w:pPr>
      <w:r w:rsidRPr="00034410">
        <w:t>Limitations</w:t>
      </w:r>
    </w:p>
    <w:p w14:paraId="62362C12" w14:textId="77777777" w:rsidR="00991577" w:rsidRDefault="00000000" w:rsidP="00B31D1D">
      <w:r w:rsidRPr="00034410">
        <w:t xml:space="preserve">It </w:t>
      </w:r>
      <w:r w:rsidR="002760FA" w:rsidRPr="00034410">
        <w:t xml:space="preserve">is possible that </w:t>
      </w:r>
      <w:r w:rsidR="00171EBC" w:rsidRPr="00034410">
        <w:t xml:space="preserve">these verification analyses themselves contain errors. The purpose of a verification report is to attempt to independently verify the results presented in the original article and do not represent the last word on error detection. </w:t>
      </w:r>
      <w:r w:rsidR="00E4650E" w:rsidRPr="00034410">
        <w:t xml:space="preserve">Equally, perhaps there is some way to reproduce the original results (e.g., of the meta-analysis) in a way that I have not considered, </w:t>
      </w:r>
      <w:r w:rsidR="00E4650E" w:rsidRPr="00034410">
        <w:lastRenderedPageBreak/>
        <w:t xml:space="preserve">and my not being able to reproduce them does not necessarily mean they are non-reproducible in some absolute manner. </w:t>
      </w:r>
      <w:r w:rsidR="005328E2">
        <w:t>V</w:t>
      </w:r>
      <w:r w:rsidR="00D85DD8" w:rsidRPr="00034410">
        <w:t xml:space="preserve">erification attempts </w:t>
      </w:r>
      <w:r w:rsidR="005328E2">
        <w:t xml:space="preserve">are in general enhanced with </w:t>
      </w:r>
      <w:r w:rsidR="00D85DD8" w:rsidRPr="00034410">
        <w:t xml:space="preserve">access to the original code. Unfortunately, however, the first author of the original article declined to share their code. </w:t>
      </w:r>
    </w:p>
    <w:p w14:paraId="4F0DFA15" w14:textId="77777777" w:rsidR="00F545F5" w:rsidRPr="001951D7" w:rsidRDefault="00F545F5" w:rsidP="00F545F5">
      <w:pPr>
        <w:pStyle w:val="Heading2"/>
      </w:pPr>
      <w:r w:rsidRPr="001951D7">
        <w:t>Future research on error detection in meta-analyses</w:t>
      </w:r>
    </w:p>
    <w:p w14:paraId="663FE027" w14:textId="77777777" w:rsidR="00F545F5" w:rsidRPr="001951D7" w:rsidRDefault="00F545F5" w:rsidP="00F545F5">
      <w:r w:rsidRPr="001951D7">
        <w:t xml:space="preserve">The recommendations of much of the previous meta-science research on errors in meta-analyses have been recommendations to the authors of meta-analyses themselves on how to prevent errors </w:t>
      </w:r>
      <w:r w:rsidRPr="001951D7">
        <w:fldChar w:fldCharType="begin"/>
      </w:r>
      <w:r w:rsidRPr="001951D7">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1951D7">
        <w:fldChar w:fldCharType="separate"/>
      </w:r>
      <w:r w:rsidRPr="001951D7">
        <w:t>(e.g., Lakens et al., 2016; López-Nicolás et al., 2022)</w:t>
      </w:r>
      <w:r w:rsidRPr="001951D7">
        <w:fldChar w:fldCharType="end"/>
      </w:r>
      <w:r w:rsidRPr="001951D7">
        <w:t xml:space="preserve">. Relatively fewer recommendations, or indeed general strategies, have been made for researchers engaged in error detection. Kadlec et al. </w:t>
      </w:r>
      <w:r w:rsidRPr="001951D7">
        <w:fldChar w:fldCharType="begin"/>
      </w:r>
      <w:r w:rsidRPr="001951D7">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rsidRPr="001951D7">
        <w:fldChar w:fldCharType="separate"/>
      </w:r>
      <w:r w:rsidRPr="001951D7">
        <w:rPr>
          <w:noProof/>
        </w:rPr>
        <w:t>(2023)</w:t>
      </w:r>
      <w:r w:rsidRPr="001951D7">
        <w:fldChar w:fldCharType="end"/>
      </w:r>
      <w:r w:rsidRPr="001951D7">
        <w:t xml:space="preserve"> provide an excellent example of this, with both descriptions of their general error detection strategies and concrete recommendations such as regarding Standardized Mean Difference effect sizes (e.g., Cohen’s </w:t>
      </w:r>
      <w:r w:rsidRPr="001951D7">
        <w:rPr>
          <w:i/>
          <w:iCs/>
        </w:rPr>
        <w:t>d</w:t>
      </w:r>
      <w:r w:rsidRPr="001951D7">
        <w:t xml:space="preserve">, Hedges’ </w:t>
      </w:r>
      <w:r w:rsidRPr="001951D7">
        <w:rPr>
          <w:i/>
          <w:iCs/>
        </w:rPr>
        <w:t>g</w:t>
      </w:r>
      <w:r w:rsidRPr="001951D7">
        <w:t>) that are larger than 3 with great suspicion. The current research offers some additional suggestions and guiding principles for error detection in meta-analyses:</w:t>
      </w:r>
    </w:p>
    <w:p w14:paraId="3B8720EB" w14:textId="77777777" w:rsidR="00F545F5" w:rsidRDefault="00F545F5" w:rsidP="00F545F5">
      <w:pPr>
        <w:pStyle w:val="ListParagraph"/>
        <w:numPr>
          <w:ilvl w:val="0"/>
          <w:numId w:val="5"/>
        </w:numPr>
        <w:ind w:left="360" w:hanging="270"/>
      </w:pPr>
      <w:r w:rsidRPr="001951D7">
        <w:t xml:space="preserve">Check whether reported intervals are symmetrical around the point estimate, including both intervals around estimates from original studies and meta-analysis results. The asymmetry of intervals can provide a clue that something may be amiss, depending on their compatibility with the reported model and transformations. </w:t>
      </w:r>
    </w:p>
    <w:p w14:paraId="46441E9B" w14:textId="5CC46730" w:rsidR="0014779F" w:rsidRPr="001951D7" w:rsidRDefault="0014779F" w:rsidP="00F545F5">
      <w:pPr>
        <w:pStyle w:val="ListParagraph"/>
        <w:numPr>
          <w:ilvl w:val="0"/>
          <w:numId w:val="5"/>
        </w:numPr>
        <w:ind w:left="360" w:hanging="270"/>
      </w:pPr>
      <w:r>
        <w:t xml:space="preserve">Plots that appear to have been created using software other than commonly employed meta-analysis software (e.g., common R packages for this, Cochrane’s </w:t>
      </w:r>
      <w:proofErr w:type="spellStart"/>
      <w:r>
        <w:t>RevMan</w:t>
      </w:r>
      <w:proofErr w:type="spellEnd"/>
      <w:r>
        <w:t>, Comprehensive Meta-Analysis, etc) may be more likely to contain or expose errors</w:t>
      </w:r>
      <w:r w:rsidR="00841B98">
        <w:t xml:space="preserve">. </w:t>
      </w:r>
    </w:p>
    <w:p w14:paraId="4A06AEAA" w14:textId="7CA983D0" w:rsidR="00F545F5" w:rsidRPr="001951D7" w:rsidRDefault="0084281E" w:rsidP="00F545F5">
      <w:pPr>
        <w:pStyle w:val="ListParagraph"/>
        <w:numPr>
          <w:ilvl w:val="0"/>
          <w:numId w:val="5"/>
        </w:numPr>
        <w:ind w:left="360" w:hanging="270"/>
      </w:pPr>
      <w:r>
        <w:t xml:space="preserve">Information is sometimes repeated between plots and tables, e.g., between forest and funnel plots. This provides a vector for </w:t>
      </w:r>
      <w:r w:rsidR="00F545F5" w:rsidRPr="001951D7">
        <w:t>error-checking</w:t>
      </w:r>
      <w:r>
        <w:t xml:space="preserve"> that data points which should be identical are indeed so</w:t>
      </w:r>
      <w:r w:rsidR="00F545F5" w:rsidRPr="001951D7">
        <w:t xml:space="preserve">. For example, forest plots often present effect sizes both graphically and numerically, and forest plots and funnel plots present both effect sizes and (repressions of) their precision (i.e., Confidence Intervals vs. Standard Errors, which can be calculated from one another: SE = 95% CI width / [1.96 </w:t>
      </w:r>
      <m:oMath>
        <m:r>
          <w:rPr>
            <w:rFonts w:ascii="Cambria Math" w:hAnsi="Cambria Math"/>
          </w:rPr>
          <m:t>×</m:t>
        </m:r>
      </m:oMath>
      <w:r w:rsidR="00F545F5" w:rsidRPr="001951D7">
        <w:t xml:space="preserve"> 2]). </w:t>
      </w:r>
    </w:p>
    <w:p w14:paraId="7D677AAF" w14:textId="77777777" w:rsidR="00F545F5" w:rsidRPr="001951D7" w:rsidRDefault="00F545F5" w:rsidP="00F545F5">
      <w:pPr>
        <w:pStyle w:val="ListParagraph"/>
        <w:numPr>
          <w:ilvl w:val="0"/>
          <w:numId w:val="5"/>
        </w:numPr>
        <w:ind w:left="360" w:hanging="270"/>
      </w:pPr>
      <w:r w:rsidRPr="001951D7">
        <w:t xml:space="preserve">Data can be extracted from plots for error checking using free and Open Source tools such as </w:t>
      </w:r>
      <w:proofErr w:type="spellStart"/>
      <w:r w:rsidRPr="001951D7">
        <w:t>WebPlotDigitizer</w:t>
      </w:r>
      <w:proofErr w:type="spellEnd"/>
      <w:r w:rsidRPr="001951D7">
        <w:t xml:space="preserve"> </w:t>
      </w:r>
      <w:r w:rsidRPr="001951D7">
        <w:fldChar w:fldCharType="begin"/>
      </w:r>
      <w:r w:rsidRPr="001951D7">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Pr="001951D7">
        <w:fldChar w:fldCharType="separate"/>
      </w:r>
      <w:r w:rsidRPr="001951D7">
        <w:rPr>
          <w:noProof/>
        </w:rPr>
        <w:t>(Marin et al., 2017)</w:t>
      </w:r>
      <w:r w:rsidRPr="001951D7">
        <w:fldChar w:fldCharType="end"/>
      </w:r>
      <w:r w:rsidRPr="001951D7">
        <w:t>.</w:t>
      </w:r>
    </w:p>
    <w:p w14:paraId="05DA7DFE" w14:textId="77777777" w:rsidR="00F545F5" w:rsidRPr="001951D7" w:rsidRDefault="00F545F5" w:rsidP="00F545F5">
      <w:pPr>
        <w:pStyle w:val="ListParagraph"/>
        <w:numPr>
          <w:ilvl w:val="0"/>
          <w:numId w:val="5"/>
        </w:numPr>
        <w:ind w:left="360" w:hanging="270"/>
      </w:pPr>
      <w:r w:rsidRPr="001951D7">
        <w:t>Systemic checking of effect size extractions and conversion can be time-consuming. However, initial spot checks can easily be performed on the most extreme effect sizes, which are most likely to have involved an extraction or conversion error (e.g., confusing SE with SD: see Kadlec et al., 2023).</w:t>
      </w:r>
    </w:p>
    <w:p w14:paraId="2A203AD6" w14:textId="207B8B82" w:rsidR="00F545F5" w:rsidRPr="001951D7" w:rsidRDefault="00661354" w:rsidP="00F545F5">
      <w:pPr>
        <w:pStyle w:val="ListParagraph"/>
        <w:numPr>
          <w:ilvl w:val="0"/>
          <w:numId w:val="5"/>
        </w:numPr>
        <w:ind w:left="360" w:hanging="270"/>
      </w:pPr>
      <w:r>
        <w:t xml:space="preserve">The </w:t>
      </w:r>
      <w:r w:rsidR="00F545F5" w:rsidRPr="001951D7">
        <w:t xml:space="preserve">accurate application of the inclusion criteria can also be </w:t>
      </w:r>
      <w:r>
        <w:t>checked, whether systematically or using spot checks</w:t>
      </w:r>
      <w:r w:rsidR="00F545F5" w:rsidRPr="001951D7">
        <w:t xml:space="preserve">. This can include checks for </w:t>
      </w:r>
      <w:r w:rsidR="00954644">
        <w:t xml:space="preserve">both </w:t>
      </w:r>
      <w:r w:rsidR="00F545F5" w:rsidRPr="001951D7">
        <w:t>incorrect inclusions and incorrect omissions.</w:t>
      </w:r>
    </w:p>
    <w:p w14:paraId="317DFB1C" w14:textId="77777777" w:rsidR="00F545F5" w:rsidRPr="001951D7" w:rsidRDefault="00F545F5" w:rsidP="00F545F5">
      <w:pPr>
        <w:pStyle w:val="ListParagraph"/>
        <w:numPr>
          <w:ilvl w:val="0"/>
          <w:numId w:val="5"/>
        </w:numPr>
        <w:ind w:left="360" w:hanging="270"/>
      </w:pPr>
      <w:r w:rsidRPr="001951D7">
        <w:t xml:space="preserve">The normative plausibility and mathematical possibility of correlations can be assessed by deattenuating them for the reliability of the measures that produced them. This can be done using empirical estimates for those measures or plausible values </w:t>
      </w:r>
      <w:r w:rsidRPr="001951D7">
        <w:fldChar w:fldCharType="begin"/>
      </w:r>
      <w:r w:rsidRPr="001951D7">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rsidRPr="001951D7">
        <w:fldChar w:fldCharType="separate"/>
      </w:r>
      <w:r w:rsidRPr="001951D7">
        <w:rPr>
          <w:noProof/>
        </w:rPr>
        <w:t>(which can themselves be informed by data from the literature: Hussey et al., 2023)</w:t>
      </w:r>
      <w:r w:rsidRPr="001951D7">
        <w:fldChar w:fldCharType="end"/>
      </w:r>
      <w:r w:rsidRPr="001951D7">
        <w:t xml:space="preserve">. Correlations larger than the reliability of the component measures are implausible. </w:t>
      </w:r>
    </w:p>
    <w:p w14:paraId="49173311" w14:textId="77777777" w:rsidR="00F545F5" w:rsidRPr="001951D7" w:rsidRDefault="00F545F5" w:rsidP="00F545F5">
      <w:pPr>
        <w:pStyle w:val="ListParagraph"/>
        <w:numPr>
          <w:ilvl w:val="0"/>
          <w:numId w:val="5"/>
        </w:numPr>
        <w:ind w:left="360" w:hanging="270"/>
      </w:pPr>
      <w:r w:rsidRPr="001951D7">
        <w:t xml:space="preserve">The normative plausibility of effect sizes, both original and meta-analytic, can also be compared to large-scale analyses of this in the literature </w:t>
      </w:r>
      <w:r w:rsidRPr="001951D7">
        <w:fldChar w:fldCharType="begin"/>
      </w:r>
      <w:r w:rsidRPr="001951D7">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w:instrText>
      </w:r>
      <w:r w:rsidRPr="001951D7">
        <w:rPr>
          <w:rFonts w:ascii="Cambria Math" w:hAnsi="Cambria Math" w:cs="Cambria Math"/>
        </w:rPr>
        <w:instrText>−</w:instrText>
      </w:r>
      <w:r w:rsidRPr="001951D7">
        <w:instrText xml:space="preserve">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1951D7">
        <w:fldChar w:fldCharType="separate"/>
      </w:r>
      <w:r w:rsidRPr="001951D7">
        <w:rPr>
          <w:noProof/>
        </w:rPr>
        <w:t>(e.g., Hemphill, 2003; Plessen et al., 2023; Richard et al., 2003)</w:t>
      </w:r>
      <w:r w:rsidRPr="001951D7">
        <w:fldChar w:fldCharType="end"/>
      </w:r>
      <w:r w:rsidRPr="001951D7">
        <w:t>.</w:t>
      </w:r>
    </w:p>
    <w:p w14:paraId="37EB7E8A" w14:textId="77777777" w:rsidR="00A75400" w:rsidRDefault="00F545F5" w:rsidP="00F545F5">
      <w:pPr>
        <w:pStyle w:val="ListParagraph"/>
        <w:numPr>
          <w:ilvl w:val="0"/>
          <w:numId w:val="5"/>
        </w:numPr>
        <w:ind w:left="360" w:hanging="270"/>
      </w:pPr>
      <w:r w:rsidRPr="001951D7">
        <w:t xml:space="preserve">Bias assessments can also be scrutinized. This can include an assessment of over-claiming via incorrect interpretations of non-significant tests for bias. </w:t>
      </w:r>
    </w:p>
    <w:p w14:paraId="1A0F0179" w14:textId="1A19272B" w:rsidR="00F545F5" w:rsidRPr="001951D7" w:rsidRDefault="00F545F5" w:rsidP="00F545F5">
      <w:pPr>
        <w:pStyle w:val="ListParagraph"/>
        <w:numPr>
          <w:ilvl w:val="0"/>
          <w:numId w:val="5"/>
        </w:numPr>
        <w:ind w:left="360" w:hanging="270"/>
      </w:pPr>
      <w:r w:rsidRPr="001951D7">
        <w:t>Additionally, it can be useful to assess the overlap in authorship between the meta-analysis and the original studies</w:t>
      </w:r>
      <w:r w:rsidR="00A75400">
        <w:t xml:space="preserve"> in order to understand potential sources of bias, including but not limited to contextualising the results of any quantitative tests of publication bias or </w:t>
      </w:r>
      <w:r w:rsidR="00A75400" w:rsidRPr="00A75400">
        <w:rPr>
          <w:i/>
          <w:iCs/>
        </w:rPr>
        <w:t>p</w:t>
      </w:r>
      <w:r w:rsidR="00A75400">
        <w:t>-hacking</w:t>
      </w:r>
      <w:r w:rsidR="00CD1F5D">
        <w:t xml:space="preserve">. </w:t>
      </w:r>
      <w:r w:rsidRPr="001951D7">
        <w:t xml:space="preserve"> </w:t>
      </w:r>
    </w:p>
    <w:p w14:paraId="1C75ABB4" w14:textId="77777777" w:rsidR="00C9290D" w:rsidRPr="00034410" w:rsidRDefault="00000000" w:rsidP="00034410">
      <w:pPr>
        <w:pStyle w:val="Heading2"/>
      </w:pPr>
      <w:r w:rsidRPr="00034410">
        <w:t>Conclusions</w:t>
      </w:r>
    </w:p>
    <w:p w14:paraId="6948E0B2" w14:textId="77777777" w:rsidR="00167923" w:rsidRDefault="00000000" w:rsidP="007207F8">
      <w:r w:rsidRPr="00034410">
        <w:t>The results of Vahey et al. (2015) were found to have poor reproducibility at almost every stage of their analytic strategy</w:t>
      </w:r>
      <w:r w:rsidR="0046744E" w:rsidRPr="00034410">
        <w:t xml:space="preserve">. In </w:t>
      </w:r>
      <w:r w:rsidR="0064245C" w:rsidRPr="00034410">
        <w:t>aggregate</w:t>
      </w:r>
      <w:r w:rsidR="0046744E" w:rsidRPr="00034410">
        <w:t xml:space="preserve">, these </w:t>
      </w:r>
      <w:r w:rsidRPr="00034410">
        <w:t>seriously undermin</w:t>
      </w:r>
      <w:r w:rsidR="0004452B" w:rsidRPr="00034410">
        <w:t xml:space="preserve">e </w:t>
      </w:r>
      <w:r w:rsidRPr="00034410">
        <w:t xml:space="preserve">the credibility and utility of </w:t>
      </w:r>
      <w:r w:rsidR="0004452B" w:rsidRPr="00034410">
        <w:t xml:space="preserve">the </w:t>
      </w:r>
      <w:r w:rsidRPr="00034410">
        <w:t>conclusions and recommendations</w:t>
      </w:r>
      <w:r w:rsidR="0004452B" w:rsidRPr="00034410">
        <w:t xml:space="preserve"> of the original article</w:t>
      </w:r>
      <w:r w:rsidRPr="00034410">
        <w:t>.</w:t>
      </w:r>
      <w:r w:rsidR="00847B13" w:rsidRPr="00034410">
        <w:t xml:space="preserve"> </w:t>
      </w:r>
      <w:r w:rsidR="002B6F51">
        <w:t>Recalculated results suggest that the meta-effect size was less than half the original result</w:t>
      </w:r>
      <w:r w:rsidR="000973EE">
        <w:t xml:space="preserve"> (</w:t>
      </w:r>
      <m:oMath>
        <m:acc>
          <m:accPr>
            <m:chr m:val="̅"/>
            <m:ctrlPr>
              <w:rPr>
                <w:rFonts w:ascii="Cambria Math" w:hAnsi="Cambria Math"/>
              </w:rPr>
            </m:ctrlPr>
          </m:accPr>
          <m:e>
            <m:r>
              <w:rPr>
                <w:rFonts w:ascii="Cambria Math" w:hAnsi="Cambria Math"/>
              </w:rPr>
              <m:t>r</m:t>
            </m:r>
          </m:e>
        </m:acc>
      </m:oMath>
      <w:r w:rsidR="000973EE" w:rsidRPr="000973EE">
        <w:t xml:space="preserve"> = .45</w:t>
      </w:r>
      <w:r w:rsidR="000973EE">
        <w:t xml:space="preserve"> vs. </w:t>
      </w:r>
      <w:r w:rsidR="000973EE" w:rsidRPr="00043D43">
        <w:t>.</w:t>
      </w:r>
      <w:r w:rsidR="000973EE">
        <w:t>22)</w:t>
      </w:r>
      <w:r w:rsidR="002B6F51">
        <w:t xml:space="preserve">, and sample size </w:t>
      </w:r>
      <w:r w:rsidR="002B6F51" w:rsidRPr="00CC276E">
        <w:t>recommendations were more than 15 times as large</w:t>
      </w:r>
      <w:r w:rsidR="000973EE" w:rsidRPr="00CC276E">
        <w:t xml:space="preserve"> (minimum </w:t>
      </w:r>
      <w:r w:rsidR="000973EE" w:rsidRPr="00CC276E">
        <w:rPr>
          <w:i/>
          <w:iCs/>
        </w:rPr>
        <w:t>N</w:t>
      </w:r>
      <w:r w:rsidR="000973EE" w:rsidRPr="00CC276E">
        <w:t xml:space="preserve"> = 37 vs. </w:t>
      </w:r>
      <w:r w:rsidR="00FC2759" w:rsidRPr="00CC276E">
        <w:t>346</w:t>
      </w:r>
      <w:r w:rsidR="000973EE" w:rsidRPr="00CC276E">
        <w:t>)</w:t>
      </w:r>
      <w:r w:rsidR="002B6F51" w:rsidRPr="00CC276E">
        <w:t>. Vahey</w:t>
      </w:r>
      <w:r w:rsidR="002B6F51" w:rsidRPr="00034410">
        <w:t xml:space="preserve"> et al. (2015) may therefore require substantial correction</w:t>
      </w:r>
      <w:r w:rsidR="000973EE">
        <w:t>, and researchers should not use it for sample size planning.</w:t>
      </w:r>
    </w:p>
    <w:p w14:paraId="3A80EE90" w14:textId="77777777" w:rsidR="001B6961" w:rsidRPr="001B6961" w:rsidRDefault="001B6961" w:rsidP="001B6961">
      <w:pPr>
        <w:pStyle w:val="Heading1"/>
      </w:pPr>
      <w:r w:rsidRPr="001B6961">
        <w:t>Conflict of Interest</w:t>
      </w:r>
    </w:p>
    <w:p w14:paraId="7F4CDF34" w14:textId="2487FD4B" w:rsidR="001B6961" w:rsidRDefault="001B6961" w:rsidP="001B6961">
      <w:r w:rsidRPr="001B6961">
        <w:t>Prof Dermot Barnes-Holmes</w:t>
      </w:r>
      <w:r>
        <w:t>, o</w:t>
      </w:r>
      <w:r w:rsidRPr="001B6961">
        <w:t xml:space="preserve">ne of the authors of </w:t>
      </w:r>
      <w:r>
        <w:t xml:space="preserve">Vahey et al. (2015), </w:t>
      </w:r>
      <w:r w:rsidRPr="001B6961">
        <w:t xml:space="preserve">was my PhD supervisor </w:t>
      </w:r>
      <w:r>
        <w:t>between 2010 and 2015</w:t>
      </w:r>
      <w:r w:rsidRPr="001B6961">
        <w:t xml:space="preserve">. I have not actively collaborated with Prof Barnes-Holmes since 2015. Articles lead by third parties of which we were both co-authors were published up to 2018. </w:t>
      </w:r>
      <w:r w:rsidR="008739A5">
        <w:t xml:space="preserve">I </w:t>
      </w:r>
      <w:r w:rsidRPr="001B6961">
        <w:t>declare</w:t>
      </w:r>
      <w:r w:rsidR="008739A5">
        <w:t xml:space="preserve"> that I have </w:t>
      </w:r>
      <w:r w:rsidRPr="001B6961">
        <w:t>no other conflict</w:t>
      </w:r>
      <w:r w:rsidR="008739A5">
        <w:t>s</w:t>
      </w:r>
      <w:r w:rsidRPr="001B6961">
        <w:t xml:space="preserve"> of interest associated with the publication of this manuscript.</w:t>
      </w:r>
    </w:p>
    <w:p w14:paraId="43405924" w14:textId="61C5197C" w:rsidR="008A13E3" w:rsidRDefault="008A13E3" w:rsidP="008A13E3">
      <w:pPr>
        <w:pStyle w:val="Heading1"/>
      </w:pPr>
      <w:r>
        <w:t>Acknowledgements</w:t>
      </w:r>
    </w:p>
    <w:p w14:paraId="305197FD" w14:textId="420CFE31" w:rsidR="00871704" w:rsidRDefault="008A13E3" w:rsidP="009A457F">
      <w:r>
        <w:t xml:space="preserve">I first presented elements of these analyses at the Association for Contextual </w:t>
      </w:r>
      <w:proofErr w:type="spellStart"/>
      <w:r>
        <w:t>Behavioral</w:t>
      </w:r>
      <w:proofErr w:type="spellEnd"/>
      <w:r>
        <w:t xml:space="preserve"> Science meeting in Dublin in 2019. </w:t>
      </w:r>
      <w:r w:rsidR="00F8714D">
        <w:t xml:space="preserve">That </w:t>
      </w:r>
      <w:r w:rsidR="009A457F">
        <w:t xml:space="preserve">symposium was also the first </w:t>
      </w:r>
      <w:r w:rsidR="00637F39">
        <w:softHyphen/>
      </w:r>
      <w:r w:rsidR="00637F39">
        <w:softHyphen/>
      </w:r>
      <w:r w:rsidR="009A457F">
        <w:t>time I met my now</w:t>
      </w:r>
      <w:r w:rsidR="006A0F98">
        <w:t>-</w:t>
      </w:r>
      <w:r w:rsidR="009A457F">
        <w:t xml:space="preserve">wife, Sabrina. I would therefore like to acknowledge that although the IRAP literature has brought me </w:t>
      </w:r>
      <w:r w:rsidR="00F8714D">
        <w:t>much</w:t>
      </w:r>
      <w:r w:rsidR="009A457F">
        <w:t xml:space="preserve"> frustration over the years, it also brought me my greatest joy.</w:t>
      </w:r>
    </w:p>
    <w:p w14:paraId="2BE0F15F" w14:textId="249CD985" w:rsidR="00167923" w:rsidRDefault="00000000" w:rsidP="00954504">
      <w:pPr>
        <w:pStyle w:val="Heading1"/>
      </w:pPr>
      <w:r w:rsidRPr="00034410">
        <w:t>References</w:t>
      </w:r>
    </w:p>
    <w:p w14:paraId="022B05C7" w14:textId="77777777" w:rsidR="0074245E" w:rsidRPr="0074245E" w:rsidRDefault="00000000" w:rsidP="0074245E">
      <w:pPr>
        <w:pStyle w:val="Bibliography"/>
      </w:pPr>
      <w:r>
        <w:fldChar w:fldCharType="begin"/>
      </w:r>
      <w:r>
        <w:instrText xml:space="preserve"> ADDIN ZOTERO_BIBL {"uncited":[],"omitted":[],"custom":[]} CSL_BIBLIOGRAPHY </w:instrText>
      </w:r>
      <w:r>
        <w:fldChar w:fldCharType="separate"/>
      </w:r>
      <w:proofErr w:type="spellStart"/>
      <w:r w:rsidR="0074245E" w:rsidRPr="0074245E">
        <w:t>Aczel</w:t>
      </w:r>
      <w:proofErr w:type="spellEnd"/>
      <w:r w:rsidR="0074245E" w:rsidRPr="0074245E">
        <w:t xml:space="preserve">, B., </w:t>
      </w:r>
      <w:proofErr w:type="spellStart"/>
      <w:r w:rsidR="0074245E" w:rsidRPr="0074245E">
        <w:t>Palfi</w:t>
      </w:r>
      <w:proofErr w:type="spellEnd"/>
      <w:r w:rsidR="0074245E" w:rsidRPr="0074245E">
        <w:t xml:space="preserve">, B., </w:t>
      </w:r>
      <w:proofErr w:type="spellStart"/>
      <w:r w:rsidR="0074245E" w:rsidRPr="0074245E">
        <w:t>Szollosi</w:t>
      </w:r>
      <w:proofErr w:type="spellEnd"/>
      <w:r w:rsidR="0074245E" w:rsidRPr="0074245E">
        <w:t xml:space="preserve">, A., Kovacs, M., </w:t>
      </w:r>
      <w:proofErr w:type="spellStart"/>
      <w:r w:rsidR="0074245E" w:rsidRPr="0074245E">
        <w:t>Szaszi</w:t>
      </w:r>
      <w:proofErr w:type="spellEnd"/>
      <w:r w:rsidR="0074245E" w:rsidRPr="0074245E">
        <w:t xml:space="preserve">, B., </w:t>
      </w:r>
      <w:proofErr w:type="spellStart"/>
      <w:r w:rsidR="0074245E" w:rsidRPr="0074245E">
        <w:t>Szecsi</w:t>
      </w:r>
      <w:proofErr w:type="spellEnd"/>
      <w:r w:rsidR="0074245E" w:rsidRPr="0074245E">
        <w:t xml:space="preserve">, P., </w:t>
      </w:r>
      <w:proofErr w:type="spellStart"/>
      <w:r w:rsidR="0074245E" w:rsidRPr="0074245E">
        <w:t>Zrubka</w:t>
      </w:r>
      <w:proofErr w:type="spellEnd"/>
      <w:r w:rsidR="0074245E" w:rsidRPr="0074245E">
        <w:t xml:space="preserve">, M., </w:t>
      </w:r>
      <w:proofErr w:type="spellStart"/>
      <w:r w:rsidR="0074245E" w:rsidRPr="0074245E">
        <w:t>Gronau</w:t>
      </w:r>
      <w:proofErr w:type="spellEnd"/>
      <w:r w:rsidR="0074245E" w:rsidRPr="0074245E">
        <w:t xml:space="preserve">, Q. F., van den Bergh, D., &amp; </w:t>
      </w:r>
      <w:proofErr w:type="spellStart"/>
      <w:r w:rsidR="0074245E" w:rsidRPr="0074245E">
        <w:t>Wagenmakers</w:t>
      </w:r>
      <w:proofErr w:type="spellEnd"/>
      <w:r w:rsidR="0074245E" w:rsidRPr="0074245E">
        <w:t xml:space="preserve">, E.-J. (2018). Quantifying Support for the Null Hypothesis in Psychology: An Empirical Investigation. </w:t>
      </w:r>
      <w:r w:rsidR="0074245E" w:rsidRPr="0074245E">
        <w:rPr>
          <w:i/>
          <w:iCs/>
        </w:rPr>
        <w:t xml:space="preserve">Advances </w:t>
      </w:r>
      <w:r w:rsidR="0074245E" w:rsidRPr="0074245E">
        <w:rPr>
          <w:i/>
          <w:iCs/>
        </w:rPr>
        <w:lastRenderedPageBreak/>
        <w:t>in Methods and Practices in Psychological Science</w:t>
      </w:r>
      <w:r w:rsidR="0074245E" w:rsidRPr="0074245E">
        <w:t xml:space="preserve">, </w:t>
      </w:r>
      <w:r w:rsidR="0074245E" w:rsidRPr="0074245E">
        <w:rPr>
          <w:i/>
          <w:iCs/>
        </w:rPr>
        <w:t>1</w:t>
      </w:r>
      <w:r w:rsidR="0074245E" w:rsidRPr="0074245E">
        <w:t>(3), 357–366. https://doi.org/10.1177/2515245918773742</w:t>
      </w:r>
    </w:p>
    <w:p w14:paraId="47895D36" w14:textId="77777777" w:rsidR="0074245E" w:rsidRPr="0074245E" w:rsidRDefault="0074245E" w:rsidP="0074245E">
      <w:pPr>
        <w:pStyle w:val="Bibliography"/>
      </w:pPr>
      <w:r w:rsidRPr="0074245E">
        <w:t xml:space="preserve">Allen, M. J., &amp; Yen, W. M. (2002). </w:t>
      </w:r>
      <w:r w:rsidRPr="0074245E">
        <w:rPr>
          <w:i/>
          <w:iCs/>
        </w:rPr>
        <w:t>Introduction to measurement theory</w:t>
      </w:r>
      <w:r w:rsidRPr="0074245E">
        <w:t>. Waveland Press.</w:t>
      </w:r>
    </w:p>
    <w:p w14:paraId="7BC9CA1E" w14:textId="77777777" w:rsidR="0074245E" w:rsidRPr="0074245E" w:rsidRDefault="0074245E" w:rsidP="0074245E">
      <w:pPr>
        <w:pStyle w:val="Bibliography"/>
      </w:pPr>
      <w:r w:rsidRPr="0074245E">
        <w:t xml:space="preserve">American Psychological Association. (2024). </w:t>
      </w:r>
      <w:r w:rsidRPr="0074245E">
        <w:rPr>
          <w:i/>
          <w:iCs/>
        </w:rPr>
        <w:t>APA Dictionary of Psychology</w:t>
      </w:r>
      <w:r w:rsidRPr="0074245E">
        <w:t>. https://dictionary.apa.org/criterion-validity</w:t>
      </w:r>
    </w:p>
    <w:p w14:paraId="075BC827" w14:textId="77777777" w:rsidR="0074245E" w:rsidRPr="0074245E" w:rsidRDefault="0074245E" w:rsidP="0074245E">
      <w:pPr>
        <w:pStyle w:val="Bibliography"/>
      </w:pPr>
      <w:r w:rsidRPr="0074245E">
        <w:t xml:space="preserve">Barnes-Holmes, D., Barnes-Holmes, Y., Stewart, I., &amp; Boles, S. (2010). A sketch of the Implicit Relational Assessment Procedure (IRAP) and the Relational Elaboration and Coherence (REC) model. </w:t>
      </w:r>
      <w:r w:rsidRPr="0074245E">
        <w:rPr>
          <w:i/>
          <w:iCs/>
        </w:rPr>
        <w:t>The Psychological Record</w:t>
      </w:r>
      <w:r w:rsidRPr="0074245E">
        <w:t xml:space="preserve">, </w:t>
      </w:r>
      <w:r w:rsidRPr="0074245E">
        <w:rPr>
          <w:i/>
          <w:iCs/>
        </w:rPr>
        <w:t>60</w:t>
      </w:r>
      <w:r w:rsidRPr="0074245E">
        <w:t>(3), 527–542. https://doi.org/10.1007/BF03395726</w:t>
      </w:r>
    </w:p>
    <w:p w14:paraId="671A3F2E" w14:textId="77777777" w:rsidR="0074245E" w:rsidRPr="0074245E" w:rsidRDefault="0074245E" w:rsidP="0074245E">
      <w:pPr>
        <w:pStyle w:val="Bibliography"/>
      </w:pPr>
      <w:r w:rsidRPr="0074245E">
        <w:t xml:space="preserve">Barnes-Holmes, D., &amp; Harte, C. (2022a). The IRAP as a Measure of Implicit Cognition: A Case of Frankenstein’s Monster. </w:t>
      </w:r>
      <w:r w:rsidRPr="0074245E">
        <w:rPr>
          <w:i/>
          <w:iCs/>
        </w:rPr>
        <w:t xml:space="preserve">Perspectives on </w:t>
      </w:r>
      <w:proofErr w:type="spellStart"/>
      <w:r w:rsidRPr="0074245E">
        <w:rPr>
          <w:i/>
          <w:iCs/>
        </w:rPr>
        <w:t>Behavior</w:t>
      </w:r>
      <w:proofErr w:type="spellEnd"/>
      <w:r w:rsidRPr="0074245E">
        <w:rPr>
          <w:i/>
          <w:iCs/>
        </w:rPr>
        <w:t xml:space="preserve"> Science</w:t>
      </w:r>
      <w:r w:rsidRPr="0074245E">
        <w:t>. https://doi.org/10.1007/s40614-022-00352-z</w:t>
      </w:r>
    </w:p>
    <w:p w14:paraId="74F6BEB2" w14:textId="77777777" w:rsidR="0074245E" w:rsidRPr="0074245E" w:rsidRDefault="0074245E" w:rsidP="0074245E">
      <w:pPr>
        <w:pStyle w:val="Bibliography"/>
      </w:pPr>
      <w:r w:rsidRPr="0074245E">
        <w:t xml:space="preserve">Barnes-Holmes, D., &amp; Harte, C. (2022b). Relational frame theory 20 years on: The Odysseus voyage and beyond. In </w:t>
      </w:r>
      <w:r w:rsidRPr="0074245E">
        <w:rPr>
          <w:i/>
          <w:iCs/>
        </w:rPr>
        <w:t xml:space="preserve">Journal of the Experimental Analysis of </w:t>
      </w:r>
      <w:proofErr w:type="spellStart"/>
      <w:r w:rsidRPr="0074245E">
        <w:rPr>
          <w:i/>
          <w:iCs/>
        </w:rPr>
        <w:t>Behavior</w:t>
      </w:r>
      <w:proofErr w:type="spellEnd"/>
      <w:r w:rsidRPr="0074245E">
        <w:t xml:space="preserve"> (Vol. 117, Issue 2, pp. 240–266). WILEY. https://doi.org/10.1002/jeab.733</w:t>
      </w:r>
    </w:p>
    <w:p w14:paraId="38FE9D96" w14:textId="77777777" w:rsidR="0074245E" w:rsidRPr="0074245E" w:rsidRDefault="0074245E" w:rsidP="0074245E">
      <w:pPr>
        <w:pStyle w:val="Bibliography"/>
      </w:pPr>
      <w:r w:rsidRPr="0074245E">
        <w:t xml:space="preserve">Bast, D. F., &amp; Barnes-Holmes, D. (2015). Developing the Implicit Relational Assessment Procedure (IRAP) as a Measure of Self-Forgiveness Related to Failing and Succeeding </w:t>
      </w:r>
      <w:proofErr w:type="spellStart"/>
      <w:r w:rsidRPr="0074245E">
        <w:t>Behaviors</w:t>
      </w:r>
      <w:proofErr w:type="spellEnd"/>
      <w:r w:rsidRPr="0074245E">
        <w:t xml:space="preserve">. </w:t>
      </w:r>
      <w:r w:rsidRPr="0074245E">
        <w:rPr>
          <w:i/>
          <w:iCs/>
        </w:rPr>
        <w:t>The Psychological Record</w:t>
      </w:r>
      <w:r w:rsidRPr="0074245E">
        <w:t xml:space="preserve">, </w:t>
      </w:r>
      <w:r w:rsidRPr="0074245E">
        <w:rPr>
          <w:i/>
          <w:iCs/>
        </w:rPr>
        <w:t>65</w:t>
      </w:r>
      <w:r w:rsidRPr="0074245E">
        <w:t>(1), 189–201. https://doi.org/10.1007/s40732-014-0100-5</w:t>
      </w:r>
    </w:p>
    <w:p w14:paraId="1AF06520" w14:textId="77777777" w:rsidR="0074245E" w:rsidRPr="0074245E" w:rsidRDefault="0074245E" w:rsidP="0074245E">
      <w:pPr>
        <w:pStyle w:val="Bibliography"/>
      </w:pPr>
      <w:proofErr w:type="spellStart"/>
      <w:r w:rsidRPr="0074245E">
        <w:t>Champely</w:t>
      </w:r>
      <w:proofErr w:type="spellEnd"/>
      <w:r w:rsidRPr="0074245E">
        <w:t xml:space="preserve">, S. (2016). </w:t>
      </w:r>
      <w:proofErr w:type="spellStart"/>
      <w:r w:rsidRPr="0074245E">
        <w:rPr>
          <w:i/>
          <w:iCs/>
        </w:rPr>
        <w:t>pwr</w:t>
      </w:r>
      <w:proofErr w:type="spellEnd"/>
      <w:r w:rsidRPr="0074245E">
        <w:rPr>
          <w:i/>
          <w:iCs/>
        </w:rPr>
        <w:t>: Basic Functions for Power Analysis</w:t>
      </w:r>
      <w:r w:rsidRPr="0074245E">
        <w:t xml:space="preserve"> [Computer software]. https://CRAN.R-project.org/package=pwr</w:t>
      </w:r>
    </w:p>
    <w:p w14:paraId="13644A1B" w14:textId="77777777" w:rsidR="0074245E" w:rsidRPr="0074245E" w:rsidRDefault="0074245E" w:rsidP="0074245E">
      <w:pPr>
        <w:pStyle w:val="Bibliography"/>
      </w:pPr>
      <w:r w:rsidRPr="0074245E">
        <w:t xml:space="preserve">Corneille, O., &amp; </w:t>
      </w:r>
      <w:proofErr w:type="spellStart"/>
      <w:r w:rsidRPr="0074245E">
        <w:t>Hütter</w:t>
      </w:r>
      <w:proofErr w:type="spellEnd"/>
      <w:r w:rsidRPr="0074245E">
        <w:t xml:space="preserve">, M. (2020). Implicit? What Do You Mean? A Comprehensive Review of the Delusive Implicitness Construct in Attitude Research. </w:t>
      </w:r>
      <w:r w:rsidRPr="0074245E">
        <w:rPr>
          <w:i/>
          <w:iCs/>
        </w:rPr>
        <w:t>Personality and Social Psychology Review</w:t>
      </w:r>
      <w:r w:rsidRPr="0074245E">
        <w:t>, 1088868320911325. https://doi.org/10.1177/1088868320911325</w:t>
      </w:r>
    </w:p>
    <w:p w14:paraId="097B9A3F" w14:textId="77777777" w:rsidR="0074245E" w:rsidRPr="0074245E" w:rsidRDefault="0074245E" w:rsidP="0074245E">
      <w:pPr>
        <w:pStyle w:val="Bibliography"/>
      </w:pPr>
      <w:r w:rsidRPr="0074245E">
        <w:t xml:space="preserve">Egger, M., Smith, G. D., Schneider, M., &amp; Minder, C. (1997). </w:t>
      </w:r>
      <w:r w:rsidRPr="0074245E">
        <w:rPr>
          <w:i/>
          <w:iCs/>
        </w:rPr>
        <w:t>Bias in meta-analysis detected by a simple, graphical test</w:t>
      </w:r>
      <w:r w:rsidRPr="0074245E">
        <w:t>. https://doi.org/10.1136/bmj.315.7109.629</w:t>
      </w:r>
    </w:p>
    <w:p w14:paraId="65D90B59" w14:textId="77777777" w:rsidR="0074245E" w:rsidRPr="0074245E" w:rsidRDefault="0074245E" w:rsidP="0074245E">
      <w:pPr>
        <w:pStyle w:val="Bibliography"/>
      </w:pPr>
      <w:r w:rsidRPr="0074245E">
        <w:t xml:space="preserve">Farrell, L., &amp; McHugh, L. (2017). Examining gender-STEM bias among STEM and non-STEM students using the Implicit Relational Assessment Procedure (IRAP). </w:t>
      </w:r>
      <w:r w:rsidRPr="0074245E">
        <w:rPr>
          <w:i/>
          <w:iCs/>
        </w:rPr>
        <w:t xml:space="preserve">Journal of Contextual </w:t>
      </w:r>
      <w:proofErr w:type="spellStart"/>
      <w:r w:rsidRPr="0074245E">
        <w:rPr>
          <w:i/>
          <w:iCs/>
        </w:rPr>
        <w:t>Behavioral</w:t>
      </w:r>
      <w:proofErr w:type="spellEnd"/>
      <w:r w:rsidRPr="0074245E">
        <w:rPr>
          <w:i/>
          <w:iCs/>
        </w:rPr>
        <w:t xml:space="preserve"> Science</w:t>
      </w:r>
      <w:r w:rsidRPr="0074245E">
        <w:t xml:space="preserve">, </w:t>
      </w:r>
      <w:r w:rsidRPr="0074245E">
        <w:rPr>
          <w:i/>
          <w:iCs/>
        </w:rPr>
        <w:t>6</w:t>
      </w:r>
      <w:r w:rsidRPr="0074245E">
        <w:t>(1), 80–90. https://doi.org/10.1016/j.jcbs.2017.02.001</w:t>
      </w:r>
    </w:p>
    <w:p w14:paraId="52953278" w14:textId="77777777" w:rsidR="0074245E" w:rsidRPr="0074245E" w:rsidRDefault="0074245E" w:rsidP="0074245E">
      <w:pPr>
        <w:pStyle w:val="Bibliography"/>
      </w:pPr>
      <w:r w:rsidRPr="0074245E">
        <w:t xml:space="preserve">Field, A. P., &amp; Gillett, R. (2010). How to do a meta-analysis. </w:t>
      </w:r>
      <w:r w:rsidRPr="0074245E">
        <w:rPr>
          <w:i/>
          <w:iCs/>
        </w:rPr>
        <w:t>British Journal of Mathematical and Statistical Psychology</w:t>
      </w:r>
      <w:r w:rsidRPr="0074245E">
        <w:t xml:space="preserve">, </w:t>
      </w:r>
      <w:r w:rsidRPr="0074245E">
        <w:rPr>
          <w:i/>
          <w:iCs/>
        </w:rPr>
        <w:t>63</w:t>
      </w:r>
      <w:r w:rsidRPr="0074245E">
        <w:t>(3), 665–694. https://doi.org/10.1348/000711010X502733</w:t>
      </w:r>
    </w:p>
    <w:p w14:paraId="40BDF6F7" w14:textId="77777777" w:rsidR="0074245E" w:rsidRPr="0074245E" w:rsidRDefault="0074245E" w:rsidP="0074245E">
      <w:pPr>
        <w:pStyle w:val="Bibliography"/>
      </w:pPr>
      <w:proofErr w:type="spellStart"/>
      <w:r w:rsidRPr="0074245E">
        <w:t>Golijani</w:t>
      </w:r>
      <w:proofErr w:type="spellEnd"/>
      <w:r w:rsidRPr="0074245E">
        <w:t xml:space="preserve">-Moghaddam, N., Hart, A., &amp; Dawson, D. L. (2013). The Implicit Relational Assessment Procedure: Emerging reliability and validity data. </w:t>
      </w:r>
      <w:r w:rsidRPr="0074245E">
        <w:rPr>
          <w:i/>
          <w:iCs/>
        </w:rPr>
        <w:t xml:space="preserve">Journal of Contextual </w:t>
      </w:r>
      <w:proofErr w:type="spellStart"/>
      <w:r w:rsidRPr="0074245E">
        <w:rPr>
          <w:i/>
          <w:iCs/>
        </w:rPr>
        <w:t>Behavioral</w:t>
      </w:r>
      <w:proofErr w:type="spellEnd"/>
      <w:r w:rsidRPr="0074245E">
        <w:rPr>
          <w:i/>
          <w:iCs/>
        </w:rPr>
        <w:t xml:space="preserve"> Science</w:t>
      </w:r>
      <w:r w:rsidRPr="0074245E">
        <w:t xml:space="preserve">, </w:t>
      </w:r>
      <w:r w:rsidRPr="0074245E">
        <w:rPr>
          <w:i/>
          <w:iCs/>
        </w:rPr>
        <w:t>2</w:t>
      </w:r>
      <w:r w:rsidRPr="0074245E">
        <w:t>(3–4), 105–119. https://doi.org/10.1016/j.jcbs.2013.05.002</w:t>
      </w:r>
    </w:p>
    <w:p w14:paraId="52B8459C" w14:textId="77777777" w:rsidR="0074245E" w:rsidRPr="0074245E" w:rsidRDefault="0074245E" w:rsidP="0074245E">
      <w:pPr>
        <w:pStyle w:val="Bibliography"/>
      </w:pPr>
      <w:proofErr w:type="spellStart"/>
      <w:r w:rsidRPr="0074245E">
        <w:t>Gøtzsche</w:t>
      </w:r>
      <w:proofErr w:type="spellEnd"/>
      <w:r w:rsidRPr="0074245E">
        <w:t xml:space="preserve">, P. C., </w:t>
      </w:r>
      <w:proofErr w:type="spellStart"/>
      <w:r w:rsidRPr="0074245E">
        <w:t>Hróbjartsson</w:t>
      </w:r>
      <w:proofErr w:type="spellEnd"/>
      <w:r w:rsidRPr="0074245E">
        <w:t xml:space="preserve">, A., </w:t>
      </w:r>
      <w:proofErr w:type="spellStart"/>
      <w:r w:rsidRPr="0074245E">
        <w:t>Marić</w:t>
      </w:r>
      <w:proofErr w:type="spellEnd"/>
      <w:r w:rsidRPr="0074245E">
        <w:t xml:space="preserve">, K., &amp; </w:t>
      </w:r>
      <w:proofErr w:type="spellStart"/>
      <w:r w:rsidRPr="0074245E">
        <w:t>Tendal</w:t>
      </w:r>
      <w:proofErr w:type="spellEnd"/>
      <w:r w:rsidRPr="0074245E">
        <w:t xml:space="preserve">, B. (2007). Data Extraction Errors in Meta-analyses That Use Standardized Mean Differences. </w:t>
      </w:r>
      <w:r w:rsidRPr="0074245E">
        <w:rPr>
          <w:i/>
          <w:iCs/>
        </w:rPr>
        <w:t>JAMA</w:t>
      </w:r>
      <w:r w:rsidRPr="0074245E">
        <w:t xml:space="preserve">, </w:t>
      </w:r>
      <w:r w:rsidRPr="0074245E">
        <w:rPr>
          <w:i/>
          <w:iCs/>
        </w:rPr>
        <w:t>298</w:t>
      </w:r>
      <w:r w:rsidRPr="0074245E">
        <w:t>(4), 430–437. https://doi.org/10.1001/jama.298.4.430</w:t>
      </w:r>
    </w:p>
    <w:p w14:paraId="02535063" w14:textId="77777777" w:rsidR="0074245E" w:rsidRPr="0074245E" w:rsidRDefault="0074245E" w:rsidP="0074245E">
      <w:pPr>
        <w:pStyle w:val="Bibliography"/>
      </w:pPr>
      <w:r w:rsidRPr="0074245E">
        <w:t xml:space="preserve">Greenland, S., </w:t>
      </w:r>
      <w:proofErr w:type="spellStart"/>
      <w:r w:rsidRPr="0074245E">
        <w:t>Senn</w:t>
      </w:r>
      <w:proofErr w:type="spellEnd"/>
      <w:r w:rsidRPr="0074245E">
        <w:t xml:space="preserve">, S. J., Rothman, K. J., Carlin, J. B., Poole, C., Goodman, S. N., &amp; Altman, D. G. (2016). Statistical tests, P values, confidence intervals, and power: A guide to misinterpretations. </w:t>
      </w:r>
      <w:r w:rsidRPr="0074245E">
        <w:rPr>
          <w:i/>
          <w:iCs/>
        </w:rPr>
        <w:t>European Journal of Epidemiology</w:t>
      </w:r>
      <w:r w:rsidRPr="0074245E">
        <w:t xml:space="preserve">, </w:t>
      </w:r>
      <w:r w:rsidRPr="0074245E">
        <w:rPr>
          <w:i/>
          <w:iCs/>
        </w:rPr>
        <w:t>31</w:t>
      </w:r>
      <w:r w:rsidRPr="0074245E">
        <w:t>(4), 337–350. https://doi.org/10.1007/s10654-016-0149-3</w:t>
      </w:r>
    </w:p>
    <w:p w14:paraId="513F89DB" w14:textId="77777777" w:rsidR="0074245E" w:rsidRPr="0074245E" w:rsidRDefault="0074245E" w:rsidP="0074245E">
      <w:pPr>
        <w:pStyle w:val="Bibliography"/>
      </w:pPr>
      <w:r w:rsidRPr="0074245E">
        <w:t xml:space="preserve">Greenwald, A. G., &amp; Lai, C. K. (2020). Implicit Social Cognition. </w:t>
      </w:r>
      <w:r w:rsidRPr="0074245E">
        <w:rPr>
          <w:i/>
          <w:iCs/>
        </w:rPr>
        <w:t>Annual Review of Psychology</w:t>
      </w:r>
      <w:r w:rsidRPr="0074245E">
        <w:t xml:space="preserve">, </w:t>
      </w:r>
      <w:r w:rsidRPr="0074245E">
        <w:rPr>
          <w:i/>
          <w:iCs/>
        </w:rPr>
        <w:t>71</w:t>
      </w:r>
      <w:r w:rsidRPr="0074245E">
        <w:t>(1), 419–445. https://doi.org/10.1146/annurev-psych-010419-050837</w:t>
      </w:r>
    </w:p>
    <w:p w14:paraId="0D9870A1" w14:textId="77777777" w:rsidR="0074245E" w:rsidRPr="0074245E" w:rsidRDefault="0074245E" w:rsidP="0074245E">
      <w:pPr>
        <w:pStyle w:val="Bibliography"/>
      </w:pPr>
      <w:r w:rsidRPr="0074245E">
        <w:t xml:space="preserve">Greenwald, A. G., McGhee, D. E., &amp; Schwartz, J. L. (1998). Measuring individual differences in implicit cognition: The Implicit Association Test. </w:t>
      </w:r>
      <w:r w:rsidRPr="0074245E">
        <w:rPr>
          <w:i/>
          <w:iCs/>
        </w:rPr>
        <w:t>Journal of Personality and Social Psychology</w:t>
      </w:r>
      <w:r w:rsidRPr="0074245E">
        <w:t xml:space="preserve">, </w:t>
      </w:r>
      <w:r w:rsidRPr="0074245E">
        <w:rPr>
          <w:i/>
          <w:iCs/>
        </w:rPr>
        <w:t>74</w:t>
      </w:r>
      <w:r w:rsidRPr="0074245E">
        <w:t>(6), 1464–1480. https://doi.org/10.1037/0022-3514.74.6.1464</w:t>
      </w:r>
    </w:p>
    <w:p w14:paraId="2C258158" w14:textId="77777777" w:rsidR="0074245E" w:rsidRPr="0074245E" w:rsidRDefault="0074245E" w:rsidP="0074245E">
      <w:pPr>
        <w:pStyle w:val="Bibliography"/>
      </w:pPr>
      <w:r w:rsidRPr="0074245E">
        <w:t xml:space="preserve">Heathers, J. A., Anaya, J., Zee, T. van der, &amp; Brown, N. J. (2018). </w:t>
      </w:r>
      <w:r w:rsidRPr="0074245E">
        <w:rPr>
          <w:i/>
          <w:iCs/>
        </w:rPr>
        <w:t xml:space="preserve">Recovering data from summary statistics: Sample Parameter Reconstruction via Iterative </w:t>
      </w:r>
      <w:proofErr w:type="spellStart"/>
      <w:r w:rsidRPr="0074245E">
        <w:rPr>
          <w:i/>
          <w:iCs/>
        </w:rPr>
        <w:t>TEchniques</w:t>
      </w:r>
      <w:proofErr w:type="spellEnd"/>
      <w:r w:rsidRPr="0074245E">
        <w:rPr>
          <w:i/>
          <w:iCs/>
        </w:rPr>
        <w:t xml:space="preserve"> (SPRITE)</w:t>
      </w:r>
      <w:r w:rsidRPr="0074245E">
        <w:t xml:space="preserve"> (e26968v1). </w:t>
      </w:r>
      <w:proofErr w:type="spellStart"/>
      <w:r w:rsidRPr="0074245E">
        <w:t>PeerJ</w:t>
      </w:r>
      <w:proofErr w:type="spellEnd"/>
      <w:r w:rsidRPr="0074245E">
        <w:t xml:space="preserve"> Inc. https://doi.org/10.7287/peerj.preprints.26968v1</w:t>
      </w:r>
    </w:p>
    <w:p w14:paraId="35DFD0EE" w14:textId="77777777" w:rsidR="0074245E" w:rsidRPr="0074245E" w:rsidRDefault="0074245E" w:rsidP="0074245E">
      <w:pPr>
        <w:pStyle w:val="Bibliography"/>
      </w:pPr>
      <w:r w:rsidRPr="0074245E">
        <w:t xml:space="preserve">Hemphill, J. F. (2003). Interpreting the magnitudes of correlation coefficients. </w:t>
      </w:r>
      <w:r w:rsidRPr="0074245E">
        <w:rPr>
          <w:i/>
          <w:iCs/>
        </w:rPr>
        <w:t>American Psychologist</w:t>
      </w:r>
      <w:r w:rsidRPr="0074245E">
        <w:t xml:space="preserve">, </w:t>
      </w:r>
      <w:r w:rsidRPr="0074245E">
        <w:rPr>
          <w:i/>
          <w:iCs/>
        </w:rPr>
        <w:t>58</w:t>
      </w:r>
      <w:r w:rsidRPr="0074245E">
        <w:t>(1), 78–79. https://doi.org/10.1037/0003-066X.58.1.78</w:t>
      </w:r>
    </w:p>
    <w:p w14:paraId="665F0AA2" w14:textId="77777777" w:rsidR="0074245E" w:rsidRPr="0074245E" w:rsidRDefault="0074245E" w:rsidP="0074245E">
      <w:pPr>
        <w:pStyle w:val="Bibliography"/>
      </w:pPr>
      <w:r w:rsidRPr="0074245E">
        <w:t xml:space="preserve">Hunter, J. E., &amp; Schmidt, F. L. (2004). </w:t>
      </w:r>
      <w:r w:rsidRPr="0074245E">
        <w:rPr>
          <w:i/>
          <w:iCs/>
        </w:rPr>
        <w:t>Methods of meta-analysis: Correcting error and bias in research findings</w:t>
      </w:r>
      <w:r w:rsidRPr="0074245E">
        <w:t>. Sage.</w:t>
      </w:r>
    </w:p>
    <w:p w14:paraId="6727D053" w14:textId="77777777" w:rsidR="0074245E" w:rsidRPr="0074245E" w:rsidRDefault="0074245E" w:rsidP="0074245E">
      <w:pPr>
        <w:pStyle w:val="Bibliography"/>
      </w:pPr>
      <w:r w:rsidRPr="0074245E">
        <w:t xml:space="preserve">Hussey, I. (2022). Reply to Barnes-Holmes &amp; Harte (2022) “The IRAP as a Measure of Implicit Cognition: A Case of Frankenstein’s Monster”. </w:t>
      </w:r>
      <w:proofErr w:type="spellStart"/>
      <w:r w:rsidRPr="0074245E">
        <w:rPr>
          <w:i/>
          <w:iCs/>
        </w:rPr>
        <w:t>PsyArXiv</w:t>
      </w:r>
      <w:proofErr w:type="spellEnd"/>
      <w:r w:rsidRPr="0074245E">
        <w:t>. https://doi.org/10.31234/osf.io/qmg6s</w:t>
      </w:r>
    </w:p>
    <w:p w14:paraId="7D6FFA6F" w14:textId="77777777" w:rsidR="0074245E" w:rsidRPr="0074245E" w:rsidRDefault="0074245E" w:rsidP="0074245E">
      <w:pPr>
        <w:pStyle w:val="Bibliography"/>
      </w:pPr>
      <w:r w:rsidRPr="0074245E">
        <w:t xml:space="preserve">Hussey, I. (2023). A systematic review of null hypothesis significance testing, sample sizes, and statistical power in research using the Implicit Relational Assessment Procedure. </w:t>
      </w:r>
      <w:r w:rsidRPr="0074245E">
        <w:rPr>
          <w:i/>
          <w:iCs/>
        </w:rPr>
        <w:t xml:space="preserve">Journal of Contextual </w:t>
      </w:r>
      <w:proofErr w:type="spellStart"/>
      <w:r w:rsidRPr="0074245E">
        <w:rPr>
          <w:i/>
          <w:iCs/>
        </w:rPr>
        <w:t>Behavioral</w:t>
      </w:r>
      <w:proofErr w:type="spellEnd"/>
      <w:r w:rsidRPr="0074245E">
        <w:rPr>
          <w:i/>
          <w:iCs/>
        </w:rPr>
        <w:t xml:space="preserve"> Science</w:t>
      </w:r>
      <w:r w:rsidRPr="0074245E">
        <w:t xml:space="preserve">, </w:t>
      </w:r>
      <w:r w:rsidRPr="0074245E">
        <w:rPr>
          <w:i/>
          <w:iCs/>
        </w:rPr>
        <w:t>29</w:t>
      </w:r>
      <w:r w:rsidRPr="0074245E">
        <w:t>, 86–97. https://doi.org/10.1016/j.jcbs.2023.06.008</w:t>
      </w:r>
    </w:p>
    <w:p w14:paraId="4BE75EF2" w14:textId="77777777" w:rsidR="0074245E" w:rsidRPr="0074245E" w:rsidRDefault="0074245E" w:rsidP="0074245E">
      <w:pPr>
        <w:pStyle w:val="Bibliography"/>
      </w:pPr>
      <w:r w:rsidRPr="0074245E">
        <w:t xml:space="preserve">Hussey, I., </w:t>
      </w:r>
      <w:proofErr w:type="spellStart"/>
      <w:r w:rsidRPr="0074245E">
        <w:t>Alsalti</w:t>
      </w:r>
      <w:proofErr w:type="spellEnd"/>
      <w:r w:rsidRPr="0074245E">
        <w:t xml:space="preserve">, T., Bosco, F., Elson, M., &amp; Arslan, R. C. (2023). </w:t>
      </w:r>
      <w:r w:rsidRPr="0074245E">
        <w:rPr>
          <w:i/>
          <w:iCs/>
        </w:rPr>
        <w:t>An aberrant abundance of Cronbach’s alpha values at .70</w:t>
      </w:r>
      <w:r w:rsidRPr="0074245E">
        <w:t xml:space="preserve">. </w:t>
      </w:r>
      <w:proofErr w:type="spellStart"/>
      <w:r w:rsidRPr="0074245E">
        <w:t>PsyArXiv</w:t>
      </w:r>
      <w:proofErr w:type="spellEnd"/>
      <w:r w:rsidRPr="0074245E">
        <w:t>. https://doi.org/10.31234/osf.io/dm8xn</w:t>
      </w:r>
    </w:p>
    <w:p w14:paraId="0632560A" w14:textId="77777777" w:rsidR="0074245E" w:rsidRPr="0074245E" w:rsidRDefault="0074245E" w:rsidP="0074245E">
      <w:pPr>
        <w:pStyle w:val="Bibliography"/>
      </w:pPr>
      <w:r w:rsidRPr="0074245E">
        <w:t xml:space="preserve">Hussey, I., &amp; Drake, C. E. (2020). The Implicit Relational Assessment Procedure demonstrates poor internal consistency and test-retest reliability: A meta-analysis. </w:t>
      </w:r>
      <w:proofErr w:type="spellStart"/>
      <w:r w:rsidRPr="0074245E">
        <w:rPr>
          <w:i/>
          <w:iCs/>
        </w:rPr>
        <w:t>PsyArXiv</w:t>
      </w:r>
      <w:proofErr w:type="spellEnd"/>
      <w:r w:rsidRPr="0074245E">
        <w:t>. https://doi.org/10.31234/osf.io/ge3k7</w:t>
      </w:r>
    </w:p>
    <w:p w14:paraId="541B753B" w14:textId="77777777" w:rsidR="0074245E" w:rsidRPr="0074245E" w:rsidRDefault="0074245E" w:rsidP="0074245E">
      <w:pPr>
        <w:pStyle w:val="Bibliography"/>
      </w:pPr>
      <w:r w:rsidRPr="0074245E">
        <w:t xml:space="preserve">Hussey, I., &amp; Drake, C. E. (2022). </w:t>
      </w:r>
      <w:r w:rsidRPr="0074245E">
        <w:rPr>
          <w:i/>
          <w:iCs/>
        </w:rPr>
        <w:t>The IRAP File-Drawer: A repository of unpublished studies using the Implicit Relational Assessment Procedure</w:t>
      </w:r>
      <w:r w:rsidRPr="0074245E">
        <w:t>. https://osf.io/g4qsu/</w:t>
      </w:r>
    </w:p>
    <w:p w14:paraId="3C6D29BB" w14:textId="77777777" w:rsidR="0074245E" w:rsidRPr="0074245E" w:rsidRDefault="0074245E" w:rsidP="0074245E">
      <w:pPr>
        <w:pStyle w:val="Bibliography"/>
      </w:pPr>
      <w:r w:rsidRPr="0074245E">
        <w:t xml:space="preserve">Kadlec, D., </w:t>
      </w:r>
      <w:proofErr w:type="spellStart"/>
      <w:r w:rsidRPr="0074245E">
        <w:t>Sainani</w:t>
      </w:r>
      <w:proofErr w:type="spellEnd"/>
      <w:r w:rsidRPr="0074245E">
        <w:t xml:space="preserve">, K. L., &amp; Nimphius, S. (2023). With Great Power Comes Great Responsibility: </w:t>
      </w:r>
      <w:r w:rsidRPr="0074245E">
        <w:lastRenderedPageBreak/>
        <w:t xml:space="preserve">Common Errors in Meta-Analyses and Meta-Regressions in Strength &amp; Conditioning Research. </w:t>
      </w:r>
      <w:r w:rsidRPr="0074245E">
        <w:rPr>
          <w:i/>
          <w:iCs/>
        </w:rPr>
        <w:t>Sports Medicine</w:t>
      </w:r>
      <w:r w:rsidRPr="0074245E">
        <w:t xml:space="preserve">, </w:t>
      </w:r>
      <w:r w:rsidRPr="0074245E">
        <w:rPr>
          <w:i/>
          <w:iCs/>
        </w:rPr>
        <w:t>53</w:t>
      </w:r>
      <w:r w:rsidRPr="0074245E">
        <w:t>(2), 313–325. https://doi.org/10.1007/s40279-022-01766-0</w:t>
      </w:r>
    </w:p>
    <w:p w14:paraId="42E6C7D8" w14:textId="77777777" w:rsidR="0074245E" w:rsidRPr="0074245E" w:rsidRDefault="0074245E" w:rsidP="0074245E">
      <w:pPr>
        <w:pStyle w:val="Bibliography"/>
      </w:pPr>
      <w:r w:rsidRPr="0074245E">
        <w:t xml:space="preserve">Kavanagh, D., Barnes-Holmes, Y., &amp; Barnes-Holmes, D. (2022). Attempting to </w:t>
      </w:r>
      <w:proofErr w:type="spellStart"/>
      <w:r w:rsidRPr="0074245E">
        <w:t>Analyze</w:t>
      </w:r>
      <w:proofErr w:type="spellEnd"/>
      <w:r w:rsidRPr="0074245E">
        <w:t xml:space="preserve"> Perspective-Taking with a False Belief Vignette Using the Implicit Relational Assessment Procedure. </w:t>
      </w:r>
      <w:r w:rsidRPr="0074245E">
        <w:rPr>
          <w:i/>
          <w:iCs/>
        </w:rPr>
        <w:t>The Psychological Record</w:t>
      </w:r>
      <w:r w:rsidRPr="0074245E">
        <w:t xml:space="preserve">, </w:t>
      </w:r>
      <w:r w:rsidRPr="0074245E">
        <w:rPr>
          <w:i/>
          <w:iCs/>
        </w:rPr>
        <w:t>72</w:t>
      </w:r>
      <w:r w:rsidRPr="0074245E">
        <w:t>(4), 525–549. https://doi.org/10.1007/s40732-021-00500-y</w:t>
      </w:r>
    </w:p>
    <w:p w14:paraId="2A8D8C4D" w14:textId="77777777" w:rsidR="0074245E" w:rsidRPr="0074245E" w:rsidRDefault="0074245E" w:rsidP="0074245E">
      <w:pPr>
        <w:pStyle w:val="Bibliography"/>
      </w:pPr>
      <w:proofErr w:type="spellStart"/>
      <w:r w:rsidRPr="0074245E">
        <w:t>Lakens</w:t>
      </w:r>
      <w:proofErr w:type="spellEnd"/>
      <w:r w:rsidRPr="0074245E">
        <w:t xml:space="preserve">, D., Hilgard, J., &amp; </w:t>
      </w:r>
      <w:proofErr w:type="spellStart"/>
      <w:r w:rsidRPr="0074245E">
        <w:t>Staaks</w:t>
      </w:r>
      <w:proofErr w:type="spellEnd"/>
      <w:r w:rsidRPr="0074245E">
        <w:t xml:space="preserve">, J. (2016). On the reproducibility of meta-analyses: Six practical recommendations. </w:t>
      </w:r>
      <w:r w:rsidRPr="0074245E">
        <w:rPr>
          <w:i/>
          <w:iCs/>
        </w:rPr>
        <w:t>BMC Psychology</w:t>
      </w:r>
      <w:r w:rsidRPr="0074245E">
        <w:t xml:space="preserve">, </w:t>
      </w:r>
      <w:r w:rsidRPr="0074245E">
        <w:rPr>
          <w:i/>
          <w:iCs/>
        </w:rPr>
        <w:t>4</w:t>
      </w:r>
      <w:r w:rsidRPr="0074245E">
        <w:t>(1), 24. https://doi.org/10.1186/s40359-016-0126-3</w:t>
      </w:r>
    </w:p>
    <w:p w14:paraId="134C2FDB" w14:textId="77777777" w:rsidR="0074245E" w:rsidRPr="0074245E" w:rsidRDefault="0074245E" w:rsidP="0074245E">
      <w:pPr>
        <w:pStyle w:val="Bibliography"/>
      </w:pPr>
      <w:proofErr w:type="spellStart"/>
      <w:r w:rsidRPr="0074245E">
        <w:t>Lakens</w:t>
      </w:r>
      <w:proofErr w:type="spellEnd"/>
      <w:r w:rsidRPr="0074245E">
        <w:t xml:space="preserve">, D., Page-Gould, E., van Assen, M. A. L. M., Spellman, B., </w:t>
      </w:r>
      <w:proofErr w:type="spellStart"/>
      <w:r w:rsidRPr="0074245E">
        <w:t>Schönbrodt</w:t>
      </w:r>
      <w:proofErr w:type="spellEnd"/>
      <w:r w:rsidRPr="0074245E">
        <w:t xml:space="preserve">, F. D., </w:t>
      </w:r>
      <w:proofErr w:type="spellStart"/>
      <w:r w:rsidRPr="0074245E">
        <w:t>Hasselman</w:t>
      </w:r>
      <w:proofErr w:type="spellEnd"/>
      <w:r w:rsidRPr="0074245E">
        <w:t xml:space="preserve">, F., Corker, K. S., Grange, J., Sharples, A., Cavender, C., </w:t>
      </w:r>
      <w:proofErr w:type="spellStart"/>
      <w:r w:rsidRPr="0074245E">
        <w:t>Augusteijn</w:t>
      </w:r>
      <w:proofErr w:type="spellEnd"/>
      <w:r w:rsidRPr="0074245E">
        <w:t xml:space="preserve">, H., </w:t>
      </w:r>
      <w:proofErr w:type="spellStart"/>
      <w:r w:rsidRPr="0074245E">
        <w:t>Augusteijn</w:t>
      </w:r>
      <w:proofErr w:type="spellEnd"/>
      <w:r w:rsidRPr="0074245E">
        <w:t xml:space="preserve">, H., </w:t>
      </w:r>
      <w:proofErr w:type="spellStart"/>
      <w:r w:rsidRPr="0074245E">
        <w:t>Gerger</w:t>
      </w:r>
      <w:proofErr w:type="spellEnd"/>
      <w:r w:rsidRPr="0074245E">
        <w:t xml:space="preserve">, H., </w:t>
      </w:r>
      <w:proofErr w:type="spellStart"/>
      <w:r w:rsidRPr="0074245E">
        <w:t>Locher</w:t>
      </w:r>
      <w:proofErr w:type="spellEnd"/>
      <w:r w:rsidRPr="0074245E">
        <w:t xml:space="preserve">, C., Miller, I. D., </w:t>
      </w:r>
      <w:proofErr w:type="spellStart"/>
      <w:r w:rsidRPr="0074245E">
        <w:t>Anvari</w:t>
      </w:r>
      <w:proofErr w:type="spellEnd"/>
      <w:r w:rsidRPr="0074245E">
        <w:t xml:space="preserve">, F., &amp; Scheel, A. M. (2017). </w:t>
      </w:r>
      <w:r w:rsidRPr="0074245E">
        <w:rPr>
          <w:i/>
          <w:iCs/>
        </w:rPr>
        <w:t>Examining the Reproducibility of Meta-Analyses in Psychology: A Preliminary Report</w:t>
      </w:r>
      <w:r w:rsidRPr="0074245E">
        <w:t xml:space="preserve"> [Preprint]. BITSS. https://doi.org/10.31222/osf.io/xfbjf</w:t>
      </w:r>
    </w:p>
    <w:p w14:paraId="6CD49BC7" w14:textId="77777777" w:rsidR="0074245E" w:rsidRPr="0074245E" w:rsidRDefault="0074245E" w:rsidP="0074245E">
      <w:pPr>
        <w:pStyle w:val="Bibliography"/>
      </w:pPr>
      <w:r w:rsidRPr="0074245E">
        <w:t xml:space="preserve">Leech, A., </w:t>
      </w:r>
      <w:proofErr w:type="spellStart"/>
      <w:r w:rsidRPr="0074245E">
        <w:t>Bouyrden</w:t>
      </w:r>
      <w:proofErr w:type="spellEnd"/>
      <w:r w:rsidRPr="0074245E">
        <w:t xml:space="preserve">, J., </w:t>
      </w:r>
      <w:proofErr w:type="spellStart"/>
      <w:r w:rsidRPr="0074245E">
        <w:t>Bruijsten</w:t>
      </w:r>
      <w:proofErr w:type="spellEnd"/>
      <w:r w:rsidRPr="0074245E">
        <w:t xml:space="preserve">, N., Barnes-Holmes, D., &amp; </w:t>
      </w:r>
      <w:proofErr w:type="spellStart"/>
      <w:r w:rsidRPr="0074245E">
        <w:t>McEnteggart</w:t>
      </w:r>
      <w:proofErr w:type="spellEnd"/>
      <w:r w:rsidRPr="0074245E">
        <w:t xml:space="preserve">, C. (2018). Training and testing for a transformation of fear and avoidance functions using the Implicit Relational Assessment Procedure: The first study. </w:t>
      </w:r>
      <w:r w:rsidRPr="0074245E">
        <w:rPr>
          <w:i/>
          <w:iCs/>
        </w:rPr>
        <w:t>Behavioural Processes</w:t>
      </w:r>
      <w:r w:rsidRPr="0074245E">
        <w:t xml:space="preserve">, </w:t>
      </w:r>
      <w:r w:rsidRPr="0074245E">
        <w:rPr>
          <w:i/>
          <w:iCs/>
        </w:rPr>
        <w:t>157</w:t>
      </w:r>
      <w:r w:rsidRPr="0074245E">
        <w:t>, 24–35. https://doi.org/10.1016/j.beproc.2018.08.012</w:t>
      </w:r>
    </w:p>
    <w:p w14:paraId="33691C7A" w14:textId="77777777" w:rsidR="0074245E" w:rsidRPr="0074245E" w:rsidRDefault="0074245E" w:rsidP="0074245E">
      <w:pPr>
        <w:pStyle w:val="Bibliography"/>
      </w:pPr>
      <w:r w:rsidRPr="0074245E">
        <w:t>López-Nicolás, R., López-López, J. A., Rubio-Aparicio, M., &amp; Sánchez-</w:t>
      </w:r>
      <w:proofErr w:type="spellStart"/>
      <w:r w:rsidRPr="0074245E">
        <w:t>Meca</w:t>
      </w:r>
      <w:proofErr w:type="spellEnd"/>
      <w:r w:rsidRPr="0074245E">
        <w:t xml:space="preserve">, J. (2022). A meta-review of transparency and reproducibility-related reporting practices in published meta-analyses on clinical psychological interventions (2000–2020). </w:t>
      </w:r>
      <w:proofErr w:type="spellStart"/>
      <w:r w:rsidRPr="0074245E">
        <w:rPr>
          <w:i/>
          <w:iCs/>
        </w:rPr>
        <w:t>Behavior</w:t>
      </w:r>
      <w:proofErr w:type="spellEnd"/>
      <w:r w:rsidRPr="0074245E">
        <w:rPr>
          <w:i/>
          <w:iCs/>
        </w:rPr>
        <w:t xml:space="preserve"> Research Methods</w:t>
      </w:r>
      <w:r w:rsidRPr="0074245E">
        <w:t xml:space="preserve">, </w:t>
      </w:r>
      <w:r w:rsidRPr="0074245E">
        <w:rPr>
          <w:i/>
          <w:iCs/>
        </w:rPr>
        <w:t>54</w:t>
      </w:r>
      <w:r w:rsidRPr="0074245E">
        <w:t>(1), 334–349. https://doi.org/10.3758/s13428-021-01644-z</w:t>
      </w:r>
    </w:p>
    <w:p w14:paraId="62763F79" w14:textId="77777777" w:rsidR="0074245E" w:rsidRPr="0074245E" w:rsidRDefault="0074245E" w:rsidP="0074245E">
      <w:pPr>
        <w:pStyle w:val="Bibliography"/>
      </w:pPr>
      <w:proofErr w:type="spellStart"/>
      <w:r w:rsidRPr="0074245E">
        <w:t>Maassen</w:t>
      </w:r>
      <w:proofErr w:type="spellEnd"/>
      <w:r w:rsidRPr="0074245E">
        <w:t xml:space="preserve">, E., Assen, M. A. L. M. van, </w:t>
      </w:r>
      <w:proofErr w:type="spellStart"/>
      <w:r w:rsidRPr="0074245E">
        <w:t>Nuijten</w:t>
      </w:r>
      <w:proofErr w:type="spellEnd"/>
      <w:r w:rsidRPr="0074245E">
        <w:t>, M. B., Olsson-</w:t>
      </w:r>
      <w:proofErr w:type="spellStart"/>
      <w:r w:rsidRPr="0074245E">
        <w:t>Collentine</w:t>
      </w:r>
      <w:proofErr w:type="spellEnd"/>
      <w:r w:rsidRPr="0074245E">
        <w:t xml:space="preserve">, A., &amp; </w:t>
      </w:r>
      <w:proofErr w:type="spellStart"/>
      <w:r w:rsidRPr="0074245E">
        <w:t>Wicherts</w:t>
      </w:r>
      <w:proofErr w:type="spellEnd"/>
      <w:r w:rsidRPr="0074245E">
        <w:t xml:space="preserve">, J. M. (2020). Reproducibility of individual effect sizes in meta-analyses in psychology. </w:t>
      </w:r>
      <w:r w:rsidRPr="0074245E">
        <w:rPr>
          <w:i/>
          <w:iCs/>
        </w:rPr>
        <w:t>PLOS ONE</w:t>
      </w:r>
      <w:r w:rsidRPr="0074245E">
        <w:t xml:space="preserve">, </w:t>
      </w:r>
      <w:r w:rsidRPr="0074245E">
        <w:rPr>
          <w:i/>
          <w:iCs/>
        </w:rPr>
        <w:t>15</w:t>
      </w:r>
      <w:r w:rsidRPr="0074245E">
        <w:t>(5), e0233107. https://doi.org/10.1371/journal.pone.0233107</w:t>
      </w:r>
    </w:p>
    <w:p w14:paraId="6D6DE5E9" w14:textId="77777777" w:rsidR="0074245E" w:rsidRPr="0074245E" w:rsidRDefault="0074245E" w:rsidP="0074245E">
      <w:pPr>
        <w:pStyle w:val="Bibliography"/>
      </w:pPr>
      <w:r w:rsidRPr="0074245E">
        <w:t xml:space="preserve">Maloney, E., &amp; Barnes-Holmes, D. (2016). Exploring the </w:t>
      </w:r>
      <w:proofErr w:type="spellStart"/>
      <w:r w:rsidRPr="0074245E">
        <w:t>Behavioral</w:t>
      </w:r>
      <w:proofErr w:type="spellEnd"/>
      <w:r w:rsidRPr="0074245E">
        <w:t xml:space="preserve"> Dynamics of the Implicit Relational Assessment Procedure: The Role of Relational Contextual Cues Versus Relational Coherence Indicators as Response Options. </w:t>
      </w:r>
      <w:r w:rsidRPr="0074245E">
        <w:rPr>
          <w:i/>
          <w:iCs/>
        </w:rPr>
        <w:t>The Psychological Record</w:t>
      </w:r>
      <w:r w:rsidRPr="0074245E">
        <w:t xml:space="preserve">, </w:t>
      </w:r>
      <w:r w:rsidRPr="0074245E">
        <w:rPr>
          <w:i/>
          <w:iCs/>
        </w:rPr>
        <w:t>66</w:t>
      </w:r>
      <w:r w:rsidRPr="0074245E">
        <w:t>(3), 395–403. https://doi.org/10.1007/s40732-016-0180-5</w:t>
      </w:r>
    </w:p>
    <w:p w14:paraId="2C1A1D7F" w14:textId="77777777" w:rsidR="0074245E" w:rsidRPr="0074245E" w:rsidRDefault="0074245E" w:rsidP="0074245E">
      <w:pPr>
        <w:pStyle w:val="Bibliography"/>
      </w:pPr>
      <w:r w:rsidRPr="0074245E">
        <w:t xml:space="preserve">Marin, F., Rohatgi, A., &amp; </w:t>
      </w:r>
      <w:proofErr w:type="spellStart"/>
      <w:r w:rsidRPr="0074245E">
        <w:t>Charlot</w:t>
      </w:r>
      <w:proofErr w:type="spellEnd"/>
      <w:r w:rsidRPr="0074245E">
        <w:t xml:space="preserve">, S. (2017). </w:t>
      </w:r>
      <w:proofErr w:type="spellStart"/>
      <w:r w:rsidRPr="0074245E">
        <w:rPr>
          <w:i/>
          <w:iCs/>
        </w:rPr>
        <w:t>WebPlotDigitizer</w:t>
      </w:r>
      <w:proofErr w:type="spellEnd"/>
      <w:r w:rsidRPr="0074245E">
        <w:rPr>
          <w:i/>
          <w:iCs/>
        </w:rPr>
        <w:t xml:space="preserve">, a polyvalent and free software to extract spectra from old astronomical publications: Application to ultraviolet </w:t>
      </w:r>
      <w:proofErr w:type="spellStart"/>
      <w:r w:rsidRPr="0074245E">
        <w:rPr>
          <w:i/>
          <w:iCs/>
        </w:rPr>
        <w:t>spectropolarimetry</w:t>
      </w:r>
      <w:proofErr w:type="spellEnd"/>
      <w:r w:rsidRPr="0074245E">
        <w:t xml:space="preserve"> (arXiv:1708.02025). </w:t>
      </w:r>
      <w:proofErr w:type="spellStart"/>
      <w:r w:rsidRPr="0074245E">
        <w:t>arXiv</w:t>
      </w:r>
      <w:proofErr w:type="spellEnd"/>
      <w:r w:rsidRPr="0074245E">
        <w:t>. http://arxiv.org/abs/1708.02025</w:t>
      </w:r>
    </w:p>
    <w:p w14:paraId="00EA62BD" w14:textId="77777777" w:rsidR="0074245E" w:rsidRPr="0074245E" w:rsidRDefault="0074245E" w:rsidP="0074245E">
      <w:pPr>
        <w:pStyle w:val="Bibliography"/>
      </w:pPr>
      <w:proofErr w:type="spellStart"/>
      <w:r w:rsidRPr="0074245E">
        <w:t>Perugini</w:t>
      </w:r>
      <w:proofErr w:type="spellEnd"/>
      <w:r w:rsidRPr="0074245E">
        <w:t xml:space="preserve">, M., Gallucci, M., &amp; </w:t>
      </w:r>
      <w:proofErr w:type="spellStart"/>
      <w:r w:rsidRPr="0074245E">
        <w:t>Costantini</w:t>
      </w:r>
      <w:proofErr w:type="spellEnd"/>
      <w:r w:rsidRPr="0074245E">
        <w:t xml:space="preserve">, G. (2014). Safeguard Power as a Protection Against Imprecise Power Estimates. </w:t>
      </w:r>
      <w:r w:rsidRPr="0074245E">
        <w:rPr>
          <w:i/>
          <w:iCs/>
        </w:rPr>
        <w:t xml:space="preserve">Perspectives on Psychological </w:t>
      </w:r>
      <w:r w:rsidRPr="0074245E">
        <w:rPr>
          <w:i/>
          <w:iCs/>
        </w:rPr>
        <w:t>Science</w:t>
      </w:r>
      <w:r w:rsidRPr="0074245E">
        <w:t xml:space="preserve">, </w:t>
      </w:r>
      <w:r w:rsidRPr="0074245E">
        <w:rPr>
          <w:i/>
          <w:iCs/>
        </w:rPr>
        <w:t>9</w:t>
      </w:r>
      <w:r w:rsidRPr="0074245E">
        <w:t>(3), 319–332. https://doi.org/10.1177/1745691614528519</w:t>
      </w:r>
    </w:p>
    <w:p w14:paraId="3ADA98B8" w14:textId="77777777" w:rsidR="0074245E" w:rsidRPr="0074245E" w:rsidRDefault="0074245E" w:rsidP="0074245E">
      <w:pPr>
        <w:pStyle w:val="Bibliography"/>
      </w:pPr>
      <w:r w:rsidRPr="0074245E">
        <w:t xml:space="preserve">Plessen, C. Y., </w:t>
      </w:r>
      <w:proofErr w:type="spellStart"/>
      <w:r w:rsidRPr="0074245E">
        <w:t>Karyotaki</w:t>
      </w:r>
      <w:proofErr w:type="spellEnd"/>
      <w:r w:rsidRPr="0074245E">
        <w:t xml:space="preserve">, E., Miguel, C., </w:t>
      </w:r>
      <w:proofErr w:type="spellStart"/>
      <w:r w:rsidRPr="0074245E">
        <w:t>Ciharova</w:t>
      </w:r>
      <w:proofErr w:type="spellEnd"/>
      <w:r w:rsidRPr="0074245E">
        <w:t xml:space="preserve">, M., &amp; </w:t>
      </w:r>
      <w:proofErr w:type="spellStart"/>
      <w:r w:rsidRPr="0074245E">
        <w:t>Cuijpers</w:t>
      </w:r>
      <w:proofErr w:type="spellEnd"/>
      <w:r w:rsidRPr="0074245E">
        <w:t xml:space="preserve">, P. (2023). Exploring the efficacy of psychotherapies for depression: A multiverse meta-analysis. </w:t>
      </w:r>
      <w:r w:rsidRPr="0074245E">
        <w:rPr>
          <w:i/>
          <w:iCs/>
        </w:rPr>
        <w:t xml:space="preserve">BMJ </w:t>
      </w:r>
      <w:proofErr w:type="spellStart"/>
      <w:r w:rsidRPr="0074245E">
        <w:rPr>
          <w:i/>
          <w:iCs/>
        </w:rPr>
        <w:t>Ment</w:t>
      </w:r>
      <w:proofErr w:type="spellEnd"/>
      <w:r w:rsidRPr="0074245E">
        <w:rPr>
          <w:i/>
          <w:iCs/>
        </w:rPr>
        <w:t xml:space="preserve"> Health</w:t>
      </w:r>
      <w:r w:rsidRPr="0074245E">
        <w:t xml:space="preserve">, </w:t>
      </w:r>
      <w:r w:rsidRPr="0074245E">
        <w:rPr>
          <w:i/>
          <w:iCs/>
        </w:rPr>
        <w:t>26</w:t>
      </w:r>
      <w:r w:rsidRPr="0074245E">
        <w:t>(1). https://doi.org/10.1136/bmjment-2022-300626</w:t>
      </w:r>
    </w:p>
    <w:p w14:paraId="6F219D30" w14:textId="77777777" w:rsidR="0074245E" w:rsidRPr="0074245E" w:rsidRDefault="0074245E" w:rsidP="0074245E">
      <w:pPr>
        <w:pStyle w:val="Bibliography"/>
      </w:pPr>
      <w:r w:rsidRPr="0074245E">
        <w:t xml:space="preserve">Power, P. M., Harte, C., Barnes-Holmes, D., &amp; Barnes-Holmes, Y. (2017). Exploring Racial Bias in a European Country with a Recent History of Immigration of Black Africans. </w:t>
      </w:r>
      <w:r w:rsidRPr="0074245E">
        <w:rPr>
          <w:i/>
          <w:iCs/>
        </w:rPr>
        <w:t>The Psychological Record</w:t>
      </w:r>
      <w:r w:rsidRPr="0074245E">
        <w:t xml:space="preserve">, </w:t>
      </w:r>
      <w:r w:rsidRPr="0074245E">
        <w:rPr>
          <w:i/>
          <w:iCs/>
        </w:rPr>
        <w:t>67</w:t>
      </w:r>
      <w:r w:rsidRPr="0074245E">
        <w:t>(3), 365–375. https://doi.org/10.1007/s40732-017-0223-6</w:t>
      </w:r>
    </w:p>
    <w:p w14:paraId="779837A4" w14:textId="77777777" w:rsidR="0074245E" w:rsidRPr="0074245E" w:rsidRDefault="0074245E" w:rsidP="0074245E">
      <w:pPr>
        <w:pStyle w:val="Bibliography"/>
      </w:pPr>
      <w:proofErr w:type="spellStart"/>
      <w:r w:rsidRPr="0074245E">
        <w:t>Revelle</w:t>
      </w:r>
      <w:proofErr w:type="spellEnd"/>
      <w:r w:rsidRPr="0074245E">
        <w:t xml:space="preserve">, W. (2009). </w:t>
      </w:r>
      <w:r w:rsidRPr="0074245E">
        <w:rPr>
          <w:i/>
          <w:iCs/>
        </w:rPr>
        <w:t>An introduction to psychometric theory with applications in R</w:t>
      </w:r>
      <w:r w:rsidRPr="0074245E">
        <w:t>. Springer Evanston, IL. https://www.personality-project.org/r/book/</w:t>
      </w:r>
    </w:p>
    <w:p w14:paraId="259B7C80" w14:textId="77777777" w:rsidR="0074245E" w:rsidRPr="0074245E" w:rsidRDefault="0074245E" w:rsidP="0074245E">
      <w:pPr>
        <w:pStyle w:val="Bibliography"/>
      </w:pPr>
      <w:r w:rsidRPr="0074245E">
        <w:t>Richard, F. D., Bond, C. F., &amp; Stokes-</w:t>
      </w:r>
      <w:proofErr w:type="spellStart"/>
      <w:r w:rsidRPr="0074245E">
        <w:t>Zoota</w:t>
      </w:r>
      <w:proofErr w:type="spellEnd"/>
      <w:r w:rsidRPr="0074245E">
        <w:t xml:space="preserve">, J. J. (2003). One Hundred Years of Social Psychology Quantitatively Described. </w:t>
      </w:r>
      <w:r w:rsidRPr="0074245E">
        <w:rPr>
          <w:i/>
          <w:iCs/>
        </w:rPr>
        <w:t>Review of General Psychology</w:t>
      </w:r>
      <w:r w:rsidRPr="0074245E">
        <w:t xml:space="preserve">, </w:t>
      </w:r>
      <w:r w:rsidRPr="0074245E">
        <w:rPr>
          <w:i/>
          <w:iCs/>
        </w:rPr>
        <w:t>7</w:t>
      </w:r>
      <w:r w:rsidRPr="0074245E">
        <w:t>(4), 331–363. https://doi.org/10.1037/1089-2680.7.4.331</w:t>
      </w:r>
    </w:p>
    <w:p w14:paraId="5903FFF5" w14:textId="77777777" w:rsidR="0074245E" w:rsidRPr="0074245E" w:rsidRDefault="0074245E" w:rsidP="0074245E">
      <w:pPr>
        <w:pStyle w:val="Bibliography"/>
      </w:pPr>
      <w:proofErr w:type="spellStart"/>
      <w:r w:rsidRPr="0074245E">
        <w:t>Rücker</w:t>
      </w:r>
      <w:proofErr w:type="spellEnd"/>
      <w:r w:rsidRPr="0074245E">
        <w:t xml:space="preserve">, G., Carpenter, J. R., &amp; Schwarzer, G. (2011). Detecting and adjusting for small-study effects in meta-analysis. </w:t>
      </w:r>
      <w:r w:rsidRPr="0074245E">
        <w:rPr>
          <w:i/>
          <w:iCs/>
        </w:rPr>
        <w:t>Biometrical Journal</w:t>
      </w:r>
      <w:r w:rsidRPr="0074245E">
        <w:t xml:space="preserve">, </w:t>
      </w:r>
      <w:r w:rsidRPr="0074245E">
        <w:rPr>
          <w:i/>
          <w:iCs/>
        </w:rPr>
        <w:t>53</w:t>
      </w:r>
      <w:r w:rsidRPr="0074245E">
        <w:t>(2), 351–368. https://doi.org/10.1002/bimj.201000151</w:t>
      </w:r>
    </w:p>
    <w:p w14:paraId="097F4275" w14:textId="77777777" w:rsidR="0074245E" w:rsidRPr="0074245E" w:rsidRDefault="0074245E" w:rsidP="0074245E">
      <w:pPr>
        <w:pStyle w:val="Bibliography"/>
      </w:pPr>
      <w:r w:rsidRPr="0074245E">
        <w:t xml:space="preserve">Sterne, J. A. C., Gavaghan, D., &amp; Egger, M. (2000). Publication and related bias in meta-analysis: Power of statistical tests and prevalence in the literature. </w:t>
      </w:r>
      <w:r w:rsidRPr="0074245E">
        <w:rPr>
          <w:i/>
          <w:iCs/>
        </w:rPr>
        <w:t>Journal of Clinical Epidemiology</w:t>
      </w:r>
      <w:r w:rsidRPr="0074245E">
        <w:t xml:space="preserve">, </w:t>
      </w:r>
      <w:r w:rsidRPr="0074245E">
        <w:rPr>
          <w:i/>
          <w:iCs/>
        </w:rPr>
        <w:t>53</w:t>
      </w:r>
      <w:r w:rsidRPr="0074245E">
        <w:t>(11), 1119–1129. https://doi.org/10.1016/S0895-4356(00)00242-0</w:t>
      </w:r>
    </w:p>
    <w:p w14:paraId="72253DEB" w14:textId="77777777" w:rsidR="0074245E" w:rsidRPr="0074245E" w:rsidRDefault="0074245E" w:rsidP="0074245E">
      <w:pPr>
        <w:pStyle w:val="Bibliography"/>
      </w:pPr>
      <w:r w:rsidRPr="0074245E">
        <w:t xml:space="preserve">Vahey, N. A., Nicholson, E., &amp; Barnes-Holmes, D. (2015). A meta-analysis of criterion effects for the Implicit Relational Assessment Procedure (IRAP) in the clinical domain. </w:t>
      </w:r>
      <w:r w:rsidRPr="0074245E">
        <w:rPr>
          <w:i/>
          <w:iCs/>
        </w:rPr>
        <w:t xml:space="preserve">Journal of </w:t>
      </w:r>
      <w:proofErr w:type="spellStart"/>
      <w:r w:rsidRPr="0074245E">
        <w:rPr>
          <w:i/>
          <w:iCs/>
        </w:rPr>
        <w:t>Behavior</w:t>
      </w:r>
      <w:proofErr w:type="spellEnd"/>
      <w:r w:rsidRPr="0074245E">
        <w:rPr>
          <w:i/>
          <w:iCs/>
        </w:rPr>
        <w:t xml:space="preserve"> Therapy and Experimental Psychiatry</w:t>
      </w:r>
      <w:r w:rsidRPr="0074245E">
        <w:t xml:space="preserve">, </w:t>
      </w:r>
      <w:r w:rsidRPr="0074245E">
        <w:rPr>
          <w:i/>
          <w:iCs/>
        </w:rPr>
        <w:t>48</w:t>
      </w:r>
      <w:r w:rsidRPr="0074245E">
        <w:t>, 59–65. https://doi.org/10.1016/j.jbtep.2015.01.004</w:t>
      </w:r>
    </w:p>
    <w:p w14:paraId="19C56226" w14:textId="77777777" w:rsidR="0074245E" w:rsidRPr="0074245E" w:rsidRDefault="0074245E" w:rsidP="0074245E">
      <w:pPr>
        <w:pStyle w:val="Bibliography"/>
      </w:pPr>
      <w:proofErr w:type="spellStart"/>
      <w:r w:rsidRPr="0074245E">
        <w:t>Vevea</w:t>
      </w:r>
      <w:proofErr w:type="spellEnd"/>
      <w:r w:rsidRPr="0074245E">
        <w:t xml:space="preserve">, J. L., &amp; Woods, C. M. (2005). Publication bias in research synthesis: Sensitivity analysis using a priori weight functions. </w:t>
      </w:r>
      <w:r w:rsidRPr="0074245E">
        <w:rPr>
          <w:i/>
          <w:iCs/>
        </w:rPr>
        <w:t>Psychological Methods</w:t>
      </w:r>
      <w:r w:rsidRPr="0074245E">
        <w:t xml:space="preserve">, </w:t>
      </w:r>
      <w:r w:rsidRPr="0074245E">
        <w:rPr>
          <w:i/>
          <w:iCs/>
        </w:rPr>
        <w:t>10</w:t>
      </w:r>
      <w:r w:rsidRPr="0074245E">
        <w:t>(4), 428–443. https://doi.org/10.1037/1082-989X.10.4.428</w:t>
      </w:r>
    </w:p>
    <w:p w14:paraId="4453165C" w14:textId="77777777" w:rsidR="0074245E" w:rsidRPr="0074245E" w:rsidRDefault="0074245E" w:rsidP="0074245E">
      <w:pPr>
        <w:pStyle w:val="Bibliography"/>
      </w:pPr>
      <w:proofErr w:type="spellStart"/>
      <w:r w:rsidRPr="0074245E">
        <w:t>Viechtbauer</w:t>
      </w:r>
      <w:proofErr w:type="spellEnd"/>
      <w:r w:rsidRPr="0074245E">
        <w:t xml:space="preserve">, W. (2010). Conducting Meta-Analyses in R with the </w:t>
      </w:r>
      <w:proofErr w:type="spellStart"/>
      <w:r w:rsidRPr="0074245E">
        <w:t>metafor</w:t>
      </w:r>
      <w:proofErr w:type="spellEnd"/>
      <w:r w:rsidRPr="0074245E">
        <w:t xml:space="preserve"> Package. </w:t>
      </w:r>
      <w:r w:rsidRPr="0074245E">
        <w:rPr>
          <w:i/>
          <w:iCs/>
        </w:rPr>
        <w:t>Journal of Statistical Software</w:t>
      </w:r>
      <w:r w:rsidRPr="0074245E">
        <w:t xml:space="preserve">, </w:t>
      </w:r>
      <w:r w:rsidRPr="0074245E">
        <w:rPr>
          <w:i/>
          <w:iCs/>
        </w:rPr>
        <w:t>36</w:t>
      </w:r>
      <w:r w:rsidRPr="0074245E">
        <w:t>(3). https://doi.org/10.18637/jss.v036.i03</w:t>
      </w:r>
    </w:p>
    <w:p w14:paraId="428D96FF" w14:textId="77777777" w:rsidR="0074245E" w:rsidRPr="0074245E" w:rsidRDefault="0074245E" w:rsidP="0074245E">
      <w:pPr>
        <w:pStyle w:val="Bibliography"/>
      </w:pPr>
      <w:proofErr w:type="spellStart"/>
      <w:r w:rsidRPr="0074245E">
        <w:t>Viechtbauer</w:t>
      </w:r>
      <w:proofErr w:type="spellEnd"/>
      <w:r w:rsidRPr="0074245E">
        <w:t xml:space="preserve">, W. (2022). </w:t>
      </w:r>
      <w:r w:rsidRPr="0074245E">
        <w:rPr>
          <w:i/>
          <w:iCs/>
        </w:rPr>
        <w:t>Hunter and Schmidt Method</w:t>
      </w:r>
      <w:r w:rsidRPr="0074245E">
        <w:t>. https://www.metafor-project.org/doku.php/tips:hunter_schmidt_method</w:t>
      </w:r>
    </w:p>
    <w:p w14:paraId="4CE68ABB" w14:textId="77777777" w:rsidR="0074245E" w:rsidRPr="0074245E" w:rsidRDefault="0074245E" w:rsidP="0074245E">
      <w:pPr>
        <w:pStyle w:val="Bibliography"/>
      </w:pPr>
      <w:proofErr w:type="spellStart"/>
      <w:r w:rsidRPr="0074245E">
        <w:t>Viechtbauer</w:t>
      </w:r>
      <w:proofErr w:type="spellEnd"/>
      <w:r w:rsidRPr="0074245E">
        <w:t xml:space="preserve">, W. (2024). </w:t>
      </w:r>
      <w:proofErr w:type="spellStart"/>
      <w:r w:rsidRPr="0074245E">
        <w:rPr>
          <w:i/>
          <w:iCs/>
        </w:rPr>
        <w:t>metafor</w:t>
      </w:r>
      <w:proofErr w:type="spellEnd"/>
      <w:r w:rsidRPr="0074245E">
        <w:rPr>
          <w:i/>
          <w:iCs/>
        </w:rPr>
        <w:t>: Meta-Analysis Package for R</w:t>
      </w:r>
      <w:r w:rsidRPr="0074245E">
        <w:t xml:space="preserve"> (4.6-0) [Computer software]. https://CRAN.R-project.org/package=metafor</w:t>
      </w:r>
    </w:p>
    <w:p w14:paraId="4364F675" w14:textId="77777777" w:rsidR="0074245E" w:rsidRPr="0074245E" w:rsidRDefault="0074245E" w:rsidP="0074245E">
      <w:pPr>
        <w:pStyle w:val="Bibliography"/>
      </w:pPr>
      <w:r w:rsidRPr="0074245E">
        <w:t xml:space="preserve">Wilkinson, J., Heal, C., Antoniou, G. A., </w:t>
      </w:r>
      <w:proofErr w:type="spellStart"/>
      <w:r w:rsidRPr="0074245E">
        <w:t>Alfirevic</w:t>
      </w:r>
      <w:proofErr w:type="spellEnd"/>
      <w:r w:rsidRPr="0074245E">
        <w:t xml:space="preserve">, Z., </w:t>
      </w:r>
      <w:proofErr w:type="spellStart"/>
      <w:r w:rsidRPr="0074245E">
        <w:t>Avenell</w:t>
      </w:r>
      <w:proofErr w:type="spellEnd"/>
      <w:r w:rsidRPr="0074245E">
        <w:t xml:space="preserve">, A., Barbour, V., Brown, N. J. L., Carlisle, J., Dicker, P., </w:t>
      </w:r>
      <w:proofErr w:type="spellStart"/>
      <w:r w:rsidRPr="0074245E">
        <w:t>Dumville</w:t>
      </w:r>
      <w:proofErr w:type="spellEnd"/>
      <w:r w:rsidRPr="0074245E">
        <w:t xml:space="preserve">, J., Grey, A., </w:t>
      </w:r>
      <w:proofErr w:type="spellStart"/>
      <w:r w:rsidRPr="0074245E">
        <w:t>Gurrin</w:t>
      </w:r>
      <w:proofErr w:type="spellEnd"/>
      <w:r w:rsidRPr="0074245E">
        <w:t xml:space="preserve">, L. C., Hayden, J. A., Heathers, J., Hunter, K. E., </w:t>
      </w:r>
      <w:proofErr w:type="spellStart"/>
      <w:r w:rsidRPr="0074245E">
        <w:t>Lasserson</w:t>
      </w:r>
      <w:proofErr w:type="spellEnd"/>
      <w:r w:rsidRPr="0074245E">
        <w:t xml:space="preserve">, T., Lam, E., </w:t>
      </w:r>
      <w:proofErr w:type="spellStart"/>
      <w:r w:rsidRPr="0074245E">
        <w:t>Lensen</w:t>
      </w:r>
      <w:proofErr w:type="spellEnd"/>
      <w:r w:rsidRPr="0074245E">
        <w:t xml:space="preserve">, S., Li, T., … Kirkham, J. J. (2023). </w:t>
      </w:r>
      <w:r w:rsidRPr="0074245E">
        <w:rPr>
          <w:i/>
          <w:iCs/>
        </w:rPr>
        <w:t xml:space="preserve">Protocol for the </w:t>
      </w:r>
      <w:r w:rsidRPr="0074245E">
        <w:rPr>
          <w:i/>
          <w:iCs/>
        </w:rPr>
        <w:lastRenderedPageBreak/>
        <w:t>development of a tool (INSPECT-SR) to identify problematic randomised controlled trials in systematic reviews of health interventions</w:t>
      </w:r>
      <w:r w:rsidRPr="0074245E">
        <w:t xml:space="preserve"> (p. </w:t>
      </w:r>
      <w:r w:rsidRPr="0074245E">
        <w:t xml:space="preserve">2023.09.21.23295626). </w:t>
      </w:r>
      <w:proofErr w:type="spellStart"/>
      <w:r w:rsidRPr="0074245E">
        <w:t>medRxiv</w:t>
      </w:r>
      <w:proofErr w:type="spellEnd"/>
      <w:r w:rsidRPr="0074245E">
        <w:t>. https://doi.org/10.1101/2023.09.21.23295626</w:t>
      </w:r>
    </w:p>
    <w:p w14:paraId="26FB163E" w14:textId="77A3A9D7" w:rsidR="00954504" w:rsidRPr="00954504" w:rsidRDefault="00000000" w:rsidP="00954504">
      <w:pPr>
        <w:ind w:firstLine="0"/>
      </w:pPr>
      <w:r>
        <w:fldChar w:fldCharType="end"/>
      </w:r>
    </w:p>
    <w:p w14:paraId="099114A7" w14:textId="77777777" w:rsidR="00F0388F" w:rsidRDefault="00000000" w:rsidP="002E69B0">
      <w:pPr>
        <w:ind w:firstLine="0"/>
        <w:jc w:val="left"/>
        <w:sectPr w:rsidR="00F0388F" w:rsidSect="00601B7B">
          <w:type w:val="continuous"/>
          <w:pgSz w:w="11900" w:h="16840"/>
          <w:pgMar w:top="1440" w:right="1440" w:bottom="1440" w:left="1440" w:header="709" w:footer="709" w:gutter="0"/>
          <w:cols w:num="2" w:space="340"/>
          <w:titlePg/>
          <w:docGrid w:linePitch="360"/>
          <w15:footnoteColumns w:val="1"/>
        </w:sectPr>
      </w:pPr>
      <w:r>
        <w:t xml:space="preserve"> </w:t>
      </w:r>
    </w:p>
    <w:p w14:paraId="1DD21320" w14:textId="77777777" w:rsidR="00E976A8" w:rsidRPr="00034410" w:rsidRDefault="00E976A8" w:rsidP="00AF6510">
      <w:pPr>
        <w:ind w:firstLine="0"/>
        <w:jc w:val="left"/>
      </w:pPr>
    </w:p>
    <w:sectPr w:rsidR="00E976A8" w:rsidRPr="00034410" w:rsidSect="00F0388F">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C5DABE" w14:textId="77777777" w:rsidR="007325AD" w:rsidRDefault="007325AD">
      <w:r>
        <w:separator/>
      </w:r>
    </w:p>
  </w:endnote>
  <w:endnote w:type="continuationSeparator" w:id="0">
    <w:p w14:paraId="7A3D0B45" w14:textId="77777777" w:rsidR="007325AD" w:rsidRDefault="007325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Heading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1673761"/>
      <w:docPartObj>
        <w:docPartGallery w:val="Page Numbers (Bottom of Page)"/>
        <w:docPartUnique/>
      </w:docPartObj>
    </w:sdtPr>
    <w:sdtContent>
      <w:p w14:paraId="468D5EDE" w14:textId="77777777" w:rsidR="008153E3" w:rsidRDefault="00000000" w:rsidP="000E08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87D4F34" w14:textId="77777777" w:rsidR="008153E3" w:rsidRDefault="008153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47666581"/>
      <w:docPartObj>
        <w:docPartGallery w:val="Page Numbers (Bottom of Page)"/>
        <w:docPartUnique/>
      </w:docPartObj>
    </w:sdtPr>
    <w:sdtContent>
      <w:p w14:paraId="4F57C262" w14:textId="77777777" w:rsidR="008153E3" w:rsidRDefault="00000000" w:rsidP="008153E3">
        <w:pPr>
          <w:pStyle w:val="Footer"/>
          <w:framePr w:wrap="none" w:vAnchor="text" w:hAnchor="page" w:x="5570" w:yAlign="top"/>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4C90709" w14:textId="77777777" w:rsidR="008153E3" w:rsidRPr="008153E3" w:rsidRDefault="008153E3" w:rsidP="008153E3">
    <w:pPr>
      <w:pStyle w:val="Footer"/>
      <w:ind w:firstLine="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7003BD" w14:textId="77777777" w:rsidR="007325AD" w:rsidRDefault="007325AD" w:rsidP="00034410">
      <w:r>
        <w:separator/>
      </w:r>
    </w:p>
  </w:footnote>
  <w:footnote w:type="continuationSeparator" w:id="0">
    <w:p w14:paraId="6771201C" w14:textId="77777777" w:rsidR="007325AD" w:rsidRDefault="007325AD" w:rsidP="00034410">
      <w:r>
        <w:continuationSeparator/>
      </w:r>
    </w:p>
  </w:footnote>
  <w:footnote w:id="1">
    <w:p w14:paraId="20E1D452" w14:textId="77777777" w:rsidR="002B214D" w:rsidRPr="007C23EB" w:rsidRDefault="002B214D" w:rsidP="002B214D">
      <w:pPr>
        <w:pStyle w:val="FootnoteText"/>
        <w:ind w:firstLine="0"/>
        <w:rPr>
          <w:lang w:val="en-US"/>
        </w:rPr>
      </w:pPr>
      <w:r w:rsidRPr="00C3514C">
        <w:rPr>
          <w:rStyle w:val="FootnoteReference"/>
        </w:rPr>
        <w:footnoteRef/>
      </w:r>
      <w:r>
        <w:t xml:space="preserve"> </w:t>
      </w:r>
      <w:r w:rsidRPr="007C23EB">
        <w:t xml:space="preserve">Two other reviews of the IRAP’s test-retest reliability have also been conducted </w:t>
      </w:r>
      <w:r w:rsidRPr="007C23EB">
        <w:rPr>
          <w:lang w:val="en-US"/>
        </w:rPr>
        <w:fldChar w:fldCharType="begin"/>
      </w:r>
      <w:r>
        <w:rPr>
          <w:lang w:val="en-US"/>
        </w:rPr>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7C23EB">
        <w:rPr>
          <w:lang w:val="en-US"/>
        </w:rPr>
        <w:fldChar w:fldCharType="separate"/>
      </w:r>
      <w:r>
        <w:rPr>
          <w:lang w:val="en-US"/>
        </w:rPr>
        <w:t xml:space="preserve">(Golijani-Moghaddam et al., 2013: </w:t>
      </w:r>
      <m:oMath>
        <m:acc>
          <m:accPr>
            <m:chr m:val="̅"/>
            <m:ctrlPr>
              <w:rPr>
                <w:rFonts w:ascii="Cambria Math" w:hAnsi="Cambria Math" w:cstheme="majorHAnsi"/>
                <w:i/>
                <w:sz w:val="20"/>
                <w:szCs w:val="20"/>
              </w:rPr>
            </m:ctrlPr>
          </m:accPr>
          <m:e>
            <m:r>
              <m:rPr>
                <m:sty m:val="p"/>
              </m:rPr>
              <w:rPr>
                <w:rFonts w:ascii="Cambria Math" w:hAnsi="Cambria Math"/>
              </w:rPr>
              <m:t>r</m:t>
            </m:r>
          </m:e>
        </m:acc>
      </m:oMath>
      <w:r>
        <w:rPr>
          <w:lang w:val="en-US"/>
        </w:rPr>
        <w:t xml:space="preserve"> = .49; Greenwald &amp; Lai, 2020: </w:t>
      </w:r>
      <m:oMath>
        <m:acc>
          <m:accPr>
            <m:chr m:val="̅"/>
            <m:ctrlPr>
              <w:rPr>
                <w:rFonts w:ascii="Cambria Math" w:hAnsi="Cambria Math" w:cstheme="majorHAnsi"/>
                <w:i/>
                <w:sz w:val="20"/>
                <w:szCs w:val="20"/>
              </w:rPr>
            </m:ctrlPr>
          </m:accPr>
          <m:e>
            <m:r>
              <m:rPr>
                <m:sty m:val="p"/>
              </m:rPr>
              <w:rPr>
                <w:rFonts w:ascii="Cambria Math" w:hAnsi="Cambria Math"/>
              </w:rPr>
              <m:t>r</m:t>
            </m:r>
          </m:e>
        </m:acc>
      </m:oMath>
      <w:r>
        <w:rPr>
          <w:lang w:val="en-US"/>
        </w:rPr>
        <w:t xml:space="preserve"> = .45)</w:t>
      </w:r>
      <w:r w:rsidRPr="007C23EB">
        <w:rPr>
          <w:lang w:val="en-US"/>
        </w:rPr>
        <w:fldChar w:fldCharType="end"/>
      </w:r>
      <w:r w:rsidRPr="007C23EB">
        <w:rPr>
          <w:lang w:val="en-US"/>
        </w:rPr>
        <w:t>.</w:t>
      </w:r>
      <w:r w:rsidRPr="007C23EB">
        <w:t xml:space="preserve"> However, both estimated test-retest reliability from a very small number of studies (</w:t>
      </w:r>
      <w:proofErr w:type="spellStart"/>
      <w:r w:rsidRPr="007C23EB">
        <w:rPr>
          <w:i/>
          <w:iCs/>
        </w:rPr>
        <w:t>k</w:t>
      </w:r>
      <w:r w:rsidRPr="007C23EB">
        <w:t>s</w:t>
      </w:r>
      <w:proofErr w:type="spellEnd"/>
      <w:r w:rsidRPr="007C23EB">
        <w:t xml:space="preserve"> = 1 and 2, respectively) with very small sample sizes (</w:t>
      </w:r>
      <w:r w:rsidRPr="007C23EB">
        <w:rPr>
          <w:i/>
          <w:iCs/>
        </w:rPr>
        <w:t>N</w:t>
      </w:r>
      <w:r w:rsidRPr="007C23EB">
        <w:t xml:space="preserve">s = 12 and 25, respectively). Hussey &amp; Drake’s </w:t>
      </w:r>
      <w:r w:rsidRPr="007C23EB">
        <w:fldChar w:fldCharType="begin"/>
      </w:r>
      <w:r>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7C23EB">
        <w:fldChar w:fldCharType="separate"/>
      </w:r>
      <w:r w:rsidRPr="007C23EB">
        <w:t>(2020)</w:t>
      </w:r>
      <w:r w:rsidRPr="007C23EB">
        <w:rPr>
          <w:lang w:val="en-US"/>
        </w:rPr>
        <w:fldChar w:fldCharType="end"/>
      </w:r>
      <w:r w:rsidRPr="007C23EB">
        <w:t xml:space="preserve"> estimate</w:t>
      </w:r>
      <w:r>
        <w:t xml:space="preserve">s, which were derived from a </w:t>
      </w:r>
      <w:r w:rsidRPr="007D7ACB">
        <w:t>larger</w:t>
      </w:r>
      <w:r>
        <w:t xml:space="preserve"> number of studies and participants (k = 8, N = </w:t>
      </w:r>
      <w:r w:rsidRPr="007C23EB">
        <w:rPr>
          <w:lang w:val="en-US"/>
        </w:rPr>
        <w:t>318</w:t>
      </w:r>
      <w:r>
        <w:rPr>
          <w:lang w:val="en-US"/>
        </w:rPr>
        <w:t>)</w:t>
      </w:r>
      <w:r w:rsidRPr="007C23EB">
        <w:t xml:space="preserve"> therefore represent the </w:t>
      </w:r>
      <w:r>
        <w:t xml:space="preserve">more </w:t>
      </w:r>
      <w:r w:rsidRPr="007C23EB">
        <w:t>precise estimate</w:t>
      </w:r>
      <w:r>
        <w:t>s. In addition, Hussey &amp; Drake (2020) employ both more appropriate methods to estimate reliability (i.e., permutation-based internal consistency rather than split-half reliability, and ICC</w:t>
      </w:r>
      <w:r w:rsidRPr="00E15CFC">
        <w:rPr>
          <w:rFonts w:cs="Calibri (Headings)"/>
          <w:vertAlign w:val="subscript"/>
        </w:rPr>
        <w:t>2</w:t>
      </w:r>
      <w:r>
        <w:t xml:space="preserve"> rather than Pearson’s </w:t>
      </w:r>
      <w:r w:rsidRPr="00E15CFC">
        <w:rPr>
          <w:i/>
          <w:iCs/>
        </w:rPr>
        <w:t>r</w:t>
      </w:r>
      <w:r>
        <w:t xml:space="preserve">. See Hussey &amp; Drake (2020) for further discuss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CD11E5"/>
    <w:multiLevelType w:val="hybridMultilevel"/>
    <w:tmpl w:val="1FD23106"/>
    <w:lvl w:ilvl="0" w:tplc="DE10C270">
      <w:start w:val="1"/>
      <w:numFmt w:val="decimal"/>
      <w:lvlText w:val="%1."/>
      <w:lvlJc w:val="left"/>
      <w:pPr>
        <w:ind w:left="720" w:hanging="360"/>
      </w:pPr>
      <w:rPr>
        <w:rFonts w:hint="default"/>
      </w:rPr>
    </w:lvl>
    <w:lvl w:ilvl="1" w:tplc="D01AFC18" w:tentative="1">
      <w:start w:val="1"/>
      <w:numFmt w:val="lowerLetter"/>
      <w:lvlText w:val="%2."/>
      <w:lvlJc w:val="left"/>
      <w:pPr>
        <w:ind w:left="1440" w:hanging="360"/>
      </w:pPr>
    </w:lvl>
    <w:lvl w:ilvl="2" w:tplc="C0A297EA" w:tentative="1">
      <w:start w:val="1"/>
      <w:numFmt w:val="lowerRoman"/>
      <w:lvlText w:val="%3."/>
      <w:lvlJc w:val="right"/>
      <w:pPr>
        <w:ind w:left="2160" w:hanging="180"/>
      </w:pPr>
    </w:lvl>
    <w:lvl w:ilvl="3" w:tplc="8D323568" w:tentative="1">
      <w:start w:val="1"/>
      <w:numFmt w:val="decimal"/>
      <w:lvlText w:val="%4."/>
      <w:lvlJc w:val="left"/>
      <w:pPr>
        <w:ind w:left="2880" w:hanging="360"/>
      </w:pPr>
    </w:lvl>
    <w:lvl w:ilvl="4" w:tplc="51B60D90" w:tentative="1">
      <w:start w:val="1"/>
      <w:numFmt w:val="lowerLetter"/>
      <w:lvlText w:val="%5."/>
      <w:lvlJc w:val="left"/>
      <w:pPr>
        <w:ind w:left="3600" w:hanging="360"/>
      </w:pPr>
    </w:lvl>
    <w:lvl w:ilvl="5" w:tplc="B5644C4A" w:tentative="1">
      <w:start w:val="1"/>
      <w:numFmt w:val="lowerRoman"/>
      <w:lvlText w:val="%6."/>
      <w:lvlJc w:val="right"/>
      <w:pPr>
        <w:ind w:left="4320" w:hanging="180"/>
      </w:pPr>
    </w:lvl>
    <w:lvl w:ilvl="6" w:tplc="394A5544" w:tentative="1">
      <w:start w:val="1"/>
      <w:numFmt w:val="decimal"/>
      <w:lvlText w:val="%7."/>
      <w:lvlJc w:val="left"/>
      <w:pPr>
        <w:ind w:left="5040" w:hanging="360"/>
      </w:pPr>
    </w:lvl>
    <w:lvl w:ilvl="7" w:tplc="767CF23A" w:tentative="1">
      <w:start w:val="1"/>
      <w:numFmt w:val="lowerLetter"/>
      <w:lvlText w:val="%8."/>
      <w:lvlJc w:val="left"/>
      <w:pPr>
        <w:ind w:left="5760" w:hanging="360"/>
      </w:pPr>
    </w:lvl>
    <w:lvl w:ilvl="8" w:tplc="32BE0F6C" w:tentative="1">
      <w:start w:val="1"/>
      <w:numFmt w:val="lowerRoman"/>
      <w:lvlText w:val="%9."/>
      <w:lvlJc w:val="right"/>
      <w:pPr>
        <w:ind w:left="6480" w:hanging="180"/>
      </w:pPr>
    </w:lvl>
  </w:abstractNum>
  <w:abstractNum w:abstractNumId="1" w15:restartNumberingAfterBreak="0">
    <w:nsid w:val="190343CC"/>
    <w:multiLevelType w:val="hybridMultilevel"/>
    <w:tmpl w:val="1F8C8082"/>
    <w:lvl w:ilvl="0" w:tplc="E8DE47E8">
      <w:start w:val="1"/>
      <w:numFmt w:val="bullet"/>
      <w:lvlText w:val="-"/>
      <w:lvlJc w:val="left"/>
      <w:pPr>
        <w:ind w:left="1080" w:hanging="360"/>
      </w:pPr>
      <w:rPr>
        <w:rFonts w:ascii="CMU Serif Roman" w:eastAsiaTheme="minorEastAsia" w:hAnsi="CMU Serif Roman" w:cs="CMU Serif Roman" w:hint="default"/>
      </w:rPr>
    </w:lvl>
    <w:lvl w:ilvl="1" w:tplc="106A1D38" w:tentative="1">
      <w:start w:val="1"/>
      <w:numFmt w:val="bullet"/>
      <w:lvlText w:val="o"/>
      <w:lvlJc w:val="left"/>
      <w:pPr>
        <w:ind w:left="1800" w:hanging="360"/>
      </w:pPr>
      <w:rPr>
        <w:rFonts w:ascii="Courier New" w:hAnsi="Courier New" w:cs="Courier New" w:hint="default"/>
      </w:rPr>
    </w:lvl>
    <w:lvl w:ilvl="2" w:tplc="5AB425F2" w:tentative="1">
      <w:start w:val="1"/>
      <w:numFmt w:val="bullet"/>
      <w:lvlText w:val=""/>
      <w:lvlJc w:val="left"/>
      <w:pPr>
        <w:ind w:left="2520" w:hanging="360"/>
      </w:pPr>
      <w:rPr>
        <w:rFonts w:ascii="Wingdings" w:hAnsi="Wingdings" w:hint="default"/>
      </w:rPr>
    </w:lvl>
    <w:lvl w:ilvl="3" w:tplc="19AAEC8E" w:tentative="1">
      <w:start w:val="1"/>
      <w:numFmt w:val="bullet"/>
      <w:lvlText w:val=""/>
      <w:lvlJc w:val="left"/>
      <w:pPr>
        <w:ind w:left="3240" w:hanging="360"/>
      </w:pPr>
      <w:rPr>
        <w:rFonts w:ascii="Symbol" w:hAnsi="Symbol" w:hint="default"/>
      </w:rPr>
    </w:lvl>
    <w:lvl w:ilvl="4" w:tplc="8A60FF48" w:tentative="1">
      <w:start w:val="1"/>
      <w:numFmt w:val="bullet"/>
      <w:lvlText w:val="o"/>
      <w:lvlJc w:val="left"/>
      <w:pPr>
        <w:ind w:left="3960" w:hanging="360"/>
      </w:pPr>
      <w:rPr>
        <w:rFonts w:ascii="Courier New" w:hAnsi="Courier New" w:cs="Courier New" w:hint="default"/>
      </w:rPr>
    </w:lvl>
    <w:lvl w:ilvl="5" w:tplc="3C747A74" w:tentative="1">
      <w:start w:val="1"/>
      <w:numFmt w:val="bullet"/>
      <w:lvlText w:val=""/>
      <w:lvlJc w:val="left"/>
      <w:pPr>
        <w:ind w:left="4680" w:hanging="360"/>
      </w:pPr>
      <w:rPr>
        <w:rFonts w:ascii="Wingdings" w:hAnsi="Wingdings" w:hint="default"/>
      </w:rPr>
    </w:lvl>
    <w:lvl w:ilvl="6" w:tplc="45FE944C" w:tentative="1">
      <w:start w:val="1"/>
      <w:numFmt w:val="bullet"/>
      <w:lvlText w:val=""/>
      <w:lvlJc w:val="left"/>
      <w:pPr>
        <w:ind w:left="5400" w:hanging="360"/>
      </w:pPr>
      <w:rPr>
        <w:rFonts w:ascii="Symbol" w:hAnsi="Symbol" w:hint="default"/>
      </w:rPr>
    </w:lvl>
    <w:lvl w:ilvl="7" w:tplc="AC98EE72" w:tentative="1">
      <w:start w:val="1"/>
      <w:numFmt w:val="bullet"/>
      <w:lvlText w:val="o"/>
      <w:lvlJc w:val="left"/>
      <w:pPr>
        <w:ind w:left="6120" w:hanging="360"/>
      </w:pPr>
      <w:rPr>
        <w:rFonts w:ascii="Courier New" w:hAnsi="Courier New" w:cs="Courier New" w:hint="default"/>
      </w:rPr>
    </w:lvl>
    <w:lvl w:ilvl="8" w:tplc="1FBE4826" w:tentative="1">
      <w:start w:val="1"/>
      <w:numFmt w:val="bullet"/>
      <w:lvlText w:val=""/>
      <w:lvlJc w:val="left"/>
      <w:pPr>
        <w:ind w:left="6840" w:hanging="360"/>
      </w:pPr>
      <w:rPr>
        <w:rFonts w:ascii="Wingdings" w:hAnsi="Wingdings" w:hint="default"/>
      </w:rPr>
    </w:lvl>
  </w:abstractNum>
  <w:abstractNum w:abstractNumId="2" w15:restartNumberingAfterBreak="0">
    <w:nsid w:val="301021DF"/>
    <w:multiLevelType w:val="hybridMultilevel"/>
    <w:tmpl w:val="9CD0579A"/>
    <w:lvl w:ilvl="0" w:tplc="A0320F0C">
      <w:start w:val="30"/>
      <w:numFmt w:val="bullet"/>
      <w:lvlText w:val=""/>
      <w:lvlJc w:val="left"/>
      <w:pPr>
        <w:ind w:left="720" w:hanging="360"/>
      </w:pPr>
      <w:rPr>
        <w:rFonts w:ascii="Symbol" w:eastAsia="MS Mincho" w:hAnsi="Symbol" w:cs="CMU Serif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4779A3"/>
    <w:multiLevelType w:val="hybridMultilevel"/>
    <w:tmpl w:val="483443A8"/>
    <w:lvl w:ilvl="0" w:tplc="B170BA0E">
      <w:start w:val="30"/>
      <w:numFmt w:val="bullet"/>
      <w:lvlText w:val=""/>
      <w:lvlJc w:val="left"/>
      <w:pPr>
        <w:ind w:left="720" w:hanging="360"/>
      </w:pPr>
      <w:rPr>
        <w:rFonts w:ascii="Symbol" w:eastAsia="MS Mincho" w:hAnsi="Symbol" w:cs="CMU Serif Roman" w:hint="default"/>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BD1029"/>
    <w:multiLevelType w:val="hybridMultilevel"/>
    <w:tmpl w:val="90802C1E"/>
    <w:lvl w:ilvl="0" w:tplc="A7367636">
      <w:start w:val="30"/>
      <w:numFmt w:val="bullet"/>
      <w:lvlText w:val=""/>
      <w:lvlJc w:val="left"/>
      <w:pPr>
        <w:ind w:left="720" w:hanging="360"/>
      </w:pPr>
      <w:rPr>
        <w:rFonts w:ascii="Symbol" w:eastAsia="MS Mincho" w:hAnsi="Symbol" w:cs="CMU Serif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6DA6860"/>
    <w:multiLevelType w:val="hybridMultilevel"/>
    <w:tmpl w:val="C45C7218"/>
    <w:lvl w:ilvl="0" w:tplc="FDBCDCD6">
      <w:start w:val="5"/>
      <w:numFmt w:val="bullet"/>
      <w:lvlText w:val=""/>
      <w:lvlJc w:val="left"/>
      <w:pPr>
        <w:ind w:left="720" w:hanging="360"/>
      </w:pPr>
      <w:rPr>
        <w:rFonts w:ascii="Symbol" w:eastAsia="Times New Roman" w:hAnsi="Symbol" w:cstheme="majorHAnsi" w:hint="default"/>
      </w:rPr>
    </w:lvl>
    <w:lvl w:ilvl="1" w:tplc="85523C66" w:tentative="1">
      <w:start w:val="1"/>
      <w:numFmt w:val="bullet"/>
      <w:lvlText w:val="o"/>
      <w:lvlJc w:val="left"/>
      <w:pPr>
        <w:ind w:left="1440" w:hanging="360"/>
      </w:pPr>
      <w:rPr>
        <w:rFonts w:ascii="Courier New" w:hAnsi="Courier New" w:hint="default"/>
      </w:rPr>
    </w:lvl>
    <w:lvl w:ilvl="2" w:tplc="9AE6F7AC" w:tentative="1">
      <w:start w:val="1"/>
      <w:numFmt w:val="bullet"/>
      <w:lvlText w:val=""/>
      <w:lvlJc w:val="left"/>
      <w:pPr>
        <w:ind w:left="2160" w:hanging="360"/>
      </w:pPr>
      <w:rPr>
        <w:rFonts w:ascii="Wingdings" w:hAnsi="Wingdings" w:hint="default"/>
      </w:rPr>
    </w:lvl>
    <w:lvl w:ilvl="3" w:tplc="3FA64542" w:tentative="1">
      <w:start w:val="1"/>
      <w:numFmt w:val="bullet"/>
      <w:lvlText w:val=""/>
      <w:lvlJc w:val="left"/>
      <w:pPr>
        <w:ind w:left="2880" w:hanging="360"/>
      </w:pPr>
      <w:rPr>
        <w:rFonts w:ascii="Symbol" w:hAnsi="Symbol" w:hint="default"/>
      </w:rPr>
    </w:lvl>
    <w:lvl w:ilvl="4" w:tplc="7F3CB92E" w:tentative="1">
      <w:start w:val="1"/>
      <w:numFmt w:val="bullet"/>
      <w:lvlText w:val="o"/>
      <w:lvlJc w:val="left"/>
      <w:pPr>
        <w:ind w:left="3600" w:hanging="360"/>
      </w:pPr>
      <w:rPr>
        <w:rFonts w:ascii="Courier New" w:hAnsi="Courier New" w:hint="default"/>
      </w:rPr>
    </w:lvl>
    <w:lvl w:ilvl="5" w:tplc="916EB4A4" w:tentative="1">
      <w:start w:val="1"/>
      <w:numFmt w:val="bullet"/>
      <w:lvlText w:val=""/>
      <w:lvlJc w:val="left"/>
      <w:pPr>
        <w:ind w:left="4320" w:hanging="360"/>
      </w:pPr>
      <w:rPr>
        <w:rFonts w:ascii="Wingdings" w:hAnsi="Wingdings" w:hint="default"/>
      </w:rPr>
    </w:lvl>
    <w:lvl w:ilvl="6" w:tplc="AE684806" w:tentative="1">
      <w:start w:val="1"/>
      <w:numFmt w:val="bullet"/>
      <w:lvlText w:val=""/>
      <w:lvlJc w:val="left"/>
      <w:pPr>
        <w:ind w:left="5040" w:hanging="360"/>
      </w:pPr>
      <w:rPr>
        <w:rFonts w:ascii="Symbol" w:hAnsi="Symbol" w:hint="default"/>
      </w:rPr>
    </w:lvl>
    <w:lvl w:ilvl="7" w:tplc="9F32CA3E" w:tentative="1">
      <w:start w:val="1"/>
      <w:numFmt w:val="bullet"/>
      <w:lvlText w:val="o"/>
      <w:lvlJc w:val="left"/>
      <w:pPr>
        <w:ind w:left="5760" w:hanging="360"/>
      </w:pPr>
      <w:rPr>
        <w:rFonts w:ascii="Courier New" w:hAnsi="Courier New" w:hint="default"/>
      </w:rPr>
    </w:lvl>
    <w:lvl w:ilvl="8" w:tplc="52EA3A94" w:tentative="1">
      <w:start w:val="1"/>
      <w:numFmt w:val="bullet"/>
      <w:lvlText w:val=""/>
      <w:lvlJc w:val="left"/>
      <w:pPr>
        <w:ind w:left="6480" w:hanging="360"/>
      </w:pPr>
      <w:rPr>
        <w:rFonts w:ascii="Wingdings" w:hAnsi="Wingdings" w:hint="default"/>
      </w:rPr>
    </w:lvl>
  </w:abstractNum>
  <w:abstractNum w:abstractNumId="6" w15:restartNumberingAfterBreak="0">
    <w:nsid w:val="5CFD233D"/>
    <w:multiLevelType w:val="hybridMultilevel"/>
    <w:tmpl w:val="370C3190"/>
    <w:lvl w:ilvl="0" w:tplc="B83457D4">
      <w:start w:val="5"/>
      <w:numFmt w:val="bullet"/>
      <w:lvlText w:val=""/>
      <w:lvlJc w:val="left"/>
      <w:pPr>
        <w:ind w:left="720" w:hanging="360"/>
      </w:pPr>
      <w:rPr>
        <w:rFonts w:ascii="Symbol" w:eastAsia="Times New Roman" w:hAnsi="Symbol" w:cstheme="majorHAnsi" w:hint="default"/>
      </w:rPr>
    </w:lvl>
    <w:lvl w:ilvl="1" w:tplc="DB96C714" w:tentative="1">
      <w:start w:val="1"/>
      <w:numFmt w:val="bullet"/>
      <w:lvlText w:val="o"/>
      <w:lvlJc w:val="left"/>
      <w:pPr>
        <w:ind w:left="1440" w:hanging="360"/>
      </w:pPr>
      <w:rPr>
        <w:rFonts w:ascii="Courier New" w:hAnsi="Courier New" w:hint="default"/>
      </w:rPr>
    </w:lvl>
    <w:lvl w:ilvl="2" w:tplc="C49E5A02" w:tentative="1">
      <w:start w:val="1"/>
      <w:numFmt w:val="bullet"/>
      <w:lvlText w:val=""/>
      <w:lvlJc w:val="left"/>
      <w:pPr>
        <w:ind w:left="2160" w:hanging="360"/>
      </w:pPr>
      <w:rPr>
        <w:rFonts w:ascii="Wingdings" w:hAnsi="Wingdings" w:hint="default"/>
      </w:rPr>
    </w:lvl>
    <w:lvl w:ilvl="3" w:tplc="9A3690F6" w:tentative="1">
      <w:start w:val="1"/>
      <w:numFmt w:val="bullet"/>
      <w:lvlText w:val=""/>
      <w:lvlJc w:val="left"/>
      <w:pPr>
        <w:ind w:left="2880" w:hanging="360"/>
      </w:pPr>
      <w:rPr>
        <w:rFonts w:ascii="Symbol" w:hAnsi="Symbol" w:hint="default"/>
      </w:rPr>
    </w:lvl>
    <w:lvl w:ilvl="4" w:tplc="A0602B78" w:tentative="1">
      <w:start w:val="1"/>
      <w:numFmt w:val="bullet"/>
      <w:lvlText w:val="o"/>
      <w:lvlJc w:val="left"/>
      <w:pPr>
        <w:ind w:left="3600" w:hanging="360"/>
      </w:pPr>
      <w:rPr>
        <w:rFonts w:ascii="Courier New" w:hAnsi="Courier New" w:hint="default"/>
      </w:rPr>
    </w:lvl>
    <w:lvl w:ilvl="5" w:tplc="DE54E35E" w:tentative="1">
      <w:start w:val="1"/>
      <w:numFmt w:val="bullet"/>
      <w:lvlText w:val=""/>
      <w:lvlJc w:val="left"/>
      <w:pPr>
        <w:ind w:left="4320" w:hanging="360"/>
      </w:pPr>
      <w:rPr>
        <w:rFonts w:ascii="Wingdings" w:hAnsi="Wingdings" w:hint="default"/>
      </w:rPr>
    </w:lvl>
    <w:lvl w:ilvl="6" w:tplc="0D40C08E" w:tentative="1">
      <w:start w:val="1"/>
      <w:numFmt w:val="bullet"/>
      <w:lvlText w:val=""/>
      <w:lvlJc w:val="left"/>
      <w:pPr>
        <w:ind w:left="5040" w:hanging="360"/>
      </w:pPr>
      <w:rPr>
        <w:rFonts w:ascii="Symbol" w:hAnsi="Symbol" w:hint="default"/>
      </w:rPr>
    </w:lvl>
    <w:lvl w:ilvl="7" w:tplc="97EA6888" w:tentative="1">
      <w:start w:val="1"/>
      <w:numFmt w:val="bullet"/>
      <w:lvlText w:val="o"/>
      <w:lvlJc w:val="left"/>
      <w:pPr>
        <w:ind w:left="5760" w:hanging="360"/>
      </w:pPr>
      <w:rPr>
        <w:rFonts w:ascii="Courier New" w:hAnsi="Courier New" w:hint="default"/>
      </w:rPr>
    </w:lvl>
    <w:lvl w:ilvl="8" w:tplc="B67AFEF6" w:tentative="1">
      <w:start w:val="1"/>
      <w:numFmt w:val="bullet"/>
      <w:lvlText w:val=""/>
      <w:lvlJc w:val="left"/>
      <w:pPr>
        <w:ind w:left="6480" w:hanging="360"/>
      </w:pPr>
      <w:rPr>
        <w:rFonts w:ascii="Wingdings" w:hAnsi="Wingdings" w:hint="default"/>
      </w:rPr>
    </w:lvl>
  </w:abstractNum>
  <w:abstractNum w:abstractNumId="7" w15:restartNumberingAfterBreak="0">
    <w:nsid w:val="5FF631D9"/>
    <w:multiLevelType w:val="hybridMultilevel"/>
    <w:tmpl w:val="EFCA9C06"/>
    <w:lvl w:ilvl="0" w:tplc="7CA6713E">
      <w:start w:val="30"/>
      <w:numFmt w:val="bullet"/>
      <w:lvlText w:val=""/>
      <w:lvlJc w:val="left"/>
      <w:pPr>
        <w:ind w:left="720" w:hanging="360"/>
      </w:pPr>
      <w:rPr>
        <w:rFonts w:ascii="Symbol" w:eastAsia="MS Mincho" w:hAnsi="Symbol" w:cs="CMU Serif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5046E9"/>
    <w:multiLevelType w:val="hybridMultilevel"/>
    <w:tmpl w:val="19564406"/>
    <w:lvl w:ilvl="0" w:tplc="78E08DF8">
      <w:start w:val="1"/>
      <w:numFmt w:val="decimal"/>
      <w:lvlText w:val="%1."/>
      <w:lvlJc w:val="left"/>
      <w:pPr>
        <w:ind w:left="720" w:hanging="360"/>
      </w:pPr>
    </w:lvl>
    <w:lvl w:ilvl="1" w:tplc="F0F8F8EA" w:tentative="1">
      <w:start w:val="1"/>
      <w:numFmt w:val="lowerLetter"/>
      <w:lvlText w:val="%2."/>
      <w:lvlJc w:val="left"/>
      <w:pPr>
        <w:ind w:left="1440" w:hanging="360"/>
      </w:pPr>
    </w:lvl>
    <w:lvl w:ilvl="2" w:tplc="F4AC30F8" w:tentative="1">
      <w:start w:val="1"/>
      <w:numFmt w:val="lowerRoman"/>
      <w:lvlText w:val="%3."/>
      <w:lvlJc w:val="right"/>
      <w:pPr>
        <w:ind w:left="2160" w:hanging="180"/>
      </w:pPr>
    </w:lvl>
    <w:lvl w:ilvl="3" w:tplc="16120700" w:tentative="1">
      <w:start w:val="1"/>
      <w:numFmt w:val="decimal"/>
      <w:lvlText w:val="%4."/>
      <w:lvlJc w:val="left"/>
      <w:pPr>
        <w:ind w:left="2880" w:hanging="360"/>
      </w:pPr>
    </w:lvl>
    <w:lvl w:ilvl="4" w:tplc="EDCE86E4" w:tentative="1">
      <w:start w:val="1"/>
      <w:numFmt w:val="lowerLetter"/>
      <w:lvlText w:val="%5."/>
      <w:lvlJc w:val="left"/>
      <w:pPr>
        <w:ind w:left="3600" w:hanging="360"/>
      </w:pPr>
    </w:lvl>
    <w:lvl w:ilvl="5" w:tplc="6C428C36" w:tentative="1">
      <w:start w:val="1"/>
      <w:numFmt w:val="lowerRoman"/>
      <w:lvlText w:val="%6."/>
      <w:lvlJc w:val="right"/>
      <w:pPr>
        <w:ind w:left="4320" w:hanging="180"/>
      </w:pPr>
    </w:lvl>
    <w:lvl w:ilvl="6" w:tplc="82521F64" w:tentative="1">
      <w:start w:val="1"/>
      <w:numFmt w:val="decimal"/>
      <w:lvlText w:val="%7."/>
      <w:lvlJc w:val="left"/>
      <w:pPr>
        <w:ind w:left="5040" w:hanging="360"/>
      </w:pPr>
    </w:lvl>
    <w:lvl w:ilvl="7" w:tplc="C7408CA8" w:tentative="1">
      <w:start w:val="1"/>
      <w:numFmt w:val="lowerLetter"/>
      <w:lvlText w:val="%8."/>
      <w:lvlJc w:val="left"/>
      <w:pPr>
        <w:ind w:left="5760" w:hanging="360"/>
      </w:pPr>
    </w:lvl>
    <w:lvl w:ilvl="8" w:tplc="70CE2328" w:tentative="1">
      <w:start w:val="1"/>
      <w:numFmt w:val="lowerRoman"/>
      <w:lvlText w:val="%9."/>
      <w:lvlJc w:val="right"/>
      <w:pPr>
        <w:ind w:left="6480" w:hanging="180"/>
      </w:pPr>
    </w:lvl>
  </w:abstractNum>
  <w:num w:numId="1" w16cid:durableId="614214778">
    <w:abstractNumId w:val="8"/>
  </w:num>
  <w:num w:numId="2" w16cid:durableId="2050379569">
    <w:abstractNumId w:val="1"/>
  </w:num>
  <w:num w:numId="3" w16cid:durableId="208222507">
    <w:abstractNumId w:val="5"/>
  </w:num>
  <w:num w:numId="4" w16cid:durableId="643656210">
    <w:abstractNumId w:val="6"/>
  </w:num>
  <w:num w:numId="5" w16cid:durableId="1759593516">
    <w:abstractNumId w:val="0"/>
  </w:num>
  <w:num w:numId="6" w16cid:durableId="1606109854">
    <w:abstractNumId w:val="3"/>
  </w:num>
  <w:num w:numId="7" w16cid:durableId="911041080">
    <w:abstractNumId w:val="7"/>
  </w:num>
  <w:num w:numId="8" w16cid:durableId="108866411">
    <w:abstractNumId w:val="4"/>
  </w:num>
  <w:num w:numId="9" w16cid:durableId="8725703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34B3"/>
    <w:rsid w:val="00003F3D"/>
    <w:rsid w:val="00005851"/>
    <w:rsid w:val="00006528"/>
    <w:rsid w:val="00006A5B"/>
    <w:rsid w:val="000111B2"/>
    <w:rsid w:val="00011913"/>
    <w:rsid w:val="000119D0"/>
    <w:rsid w:val="00011BAA"/>
    <w:rsid w:val="000128DF"/>
    <w:rsid w:val="00013124"/>
    <w:rsid w:val="00013508"/>
    <w:rsid w:val="0001350A"/>
    <w:rsid w:val="00013AE4"/>
    <w:rsid w:val="00013F4A"/>
    <w:rsid w:val="00017296"/>
    <w:rsid w:val="0002030D"/>
    <w:rsid w:val="00020A4F"/>
    <w:rsid w:val="00021197"/>
    <w:rsid w:val="000218F8"/>
    <w:rsid w:val="00021C43"/>
    <w:rsid w:val="00021F72"/>
    <w:rsid w:val="00023292"/>
    <w:rsid w:val="00026A25"/>
    <w:rsid w:val="00027CD4"/>
    <w:rsid w:val="00030218"/>
    <w:rsid w:val="000314B2"/>
    <w:rsid w:val="000323B2"/>
    <w:rsid w:val="00032ADB"/>
    <w:rsid w:val="00034410"/>
    <w:rsid w:val="00035BB1"/>
    <w:rsid w:val="0003712A"/>
    <w:rsid w:val="000374D3"/>
    <w:rsid w:val="000377F3"/>
    <w:rsid w:val="000377F9"/>
    <w:rsid w:val="0004010A"/>
    <w:rsid w:val="000415FA"/>
    <w:rsid w:val="000416BA"/>
    <w:rsid w:val="00043D43"/>
    <w:rsid w:val="0004418F"/>
    <w:rsid w:val="0004447F"/>
    <w:rsid w:val="0004452B"/>
    <w:rsid w:val="00045544"/>
    <w:rsid w:val="00050D9B"/>
    <w:rsid w:val="000521C2"/>
    <w:rsid w:val="00052449"/>
    <w:rsid w:val="000525B9"/>
    <w:rsid w:val="000532FD"/>
    <w:rsid w:val="0005400B"/>
    <w:rsid w:val="00055607"/>
    <w:rsid w:val="00056983"/>
    <w:rsid w:val="00057A7F"/>
    <w:rsid w:val="00061F2B"/>
    <w:rsid w:val="00062730"/>
    <w:rsid w:val="00064BCC"/>
    <w:rsid w:val="00064C50"/>
    <w:rsid w:val="0006572D"/>
    <w:rsid w:val="0006583B"/>
    <w:rsid w:val="00066346"/>
    <w:rsid w:val="00067C1A"/>
    <w:rsid w:val="000713C8"/>
    <w:rsid w:val="0007173C"/>
    <w:rsid w:val="00072B87"/>
    <w:rsid w:val="00072B9F"/>
    <w:rsid w:val="000735A8"/>
    <w:rsid w:val="00073AA3"/>
    <w:rsid w:val="00073C53"/>
    <w:rsid w:val="0007490C"/>
    <w:rsid w:val="000756C6"/>
    <w:rsid w:val="00076F33"/>
    <w:rsid w:val="0008043F"/>
    <w:rsid w:val="000805A0"/>
    <w:rsid w:val="00080D76"/>
    <w:rsid w:val="000810BE"/>
    <w:rsid w:val="000819D9"/>
    <w:rsid w:val="000831AD"/>
    <w:rsid w:val="000838C2"/>
    <w:rsid w:val="000839C3"/>
    <w:rsid w:val="00083EC4"/>
    <w:rsid w:val="00084AD6"/>
    <w:rsid w:val="000879BA"/>
    <w:rsid w:val="0009015C"/>
    <w:rsid w:val="00093F1F"/>
    <w:rsid w:val="00094126"/>
    <w:rsid w:val="00094699"/>
    <w:rsid w:val="000954F4"/>
    <w:rsid w:val="00095EF1"/>
    <w:rsid w:val="000967B0"/>
    <w:rsid w:val="000973EE"/>
    <w:rsid w:val="000A1DC4"/>
    <w:rsid w:val="000A23D1"/>
    <w:rsid w:val="000A2AE2"/>
    <w:rsid w:val="000A6136"/>
    <w:rsid w:val="000A6649"/>
    <w:rsid w:val="000A6CD5"/>
    <w:rsid w:val="000A6E4B"/>
    <w:rsid w:val="000B0C9B"/>
    <w:rsid w:val="000B1677"/>
    <w:rsid w:val="000B19C6"/>
    <w:rsid w:val="000B1ABC"/>
    <w:rsid w:val="000B2144"/>
    <w:rsid w:val="000B270B"/>
    <w:rsid w:val="000B2EE3"/>
    <w:rsid w:val="000B4933"/>
    <w:rsid w:val="000B4D42"/>
    <w:rsid w:val="000B51B2"/>
    <w:rsid w:val="000B6252"/>
    <w:rsid w:val="000B7BA9"/>
    <w:rsid w:val="000C0C37"/>
    <w:rsid w:val="000C1E96"/>
    <w:rsid w:val="000C322F"/>
    <w:rsid w:val="000C3762"/>
    <w:rsid w:val="000C4DB7"/>
    <w:rsid w:val="000C5051"/>
    <w:rsid w:val="000C5BDB"/>
    <w:rsid w:val="000C749A"/>
    <w:rsid w:val="000D0203"/>
    <w:rsid w:val="000D085A"/>
    <w:rsid w:val="000D1059"/>
    <w:rsid w:val="000D11A2"/>
    <w:rsid w:val="000D2430"/>
    <w:rsid w:val="000D2622"/>
    <w:rsid w:val="000D2676"/>
    <w:rsid w:val="000D2F24"/>
    <w:rsid w:val="000D4325"/>
    <w:rsid w:val="000D68CF"/>
    <w:rsid w:val="000D6DA5"/>
    <w:rsid w:val="000D7837"/>
    <w:rsid w:val="000D7C57"/>
    <w:rsid w:val="000D7CEC"/>
    <w:rsid w:val="000E02ED"/>
    <w:rsid w:val="000E0890"/>
    <w:rsid w:val="000E2434"/>
    <w:rsid w:val="000E24E4"/>
    <w:rsid w:val="000E284E"/>
    <w:rsid w:val="000E29C2"/>
    <w:rsid w:val="000E3572"/>
    <w:rsid w:val="000F12D8"/>
    <w:rsid w:val="000F1AA0"/>
    <w:rsid w:val="000F1DBE"/>
    <w:rsid w:val="000F2C73"/>
    <w:rsid w:val="000F3D9D"/>
    <w:rsid w:val="000F43B1"/>
    <w:rsid w:val="000F4E35"/>
    <w:rsid w:val="000F4ECD"/>
    <w:rsid w:val="000F5299"/>
    <w:rsid w:val="000F542A"/>
    <w:rsid w:val="000F5F5C"/>
    <w:rsid w:val="000F6427"/>
    <w:rsid w:val="001011B7"/>
    <w:rsid w:val="00103A1D"/>
    <w:rsid w:val="00104D58"/>
    <w:rsid w:val="001058C6"/>
    <w:rsid w:val="001066D4"/>
    <w:rsid w:val="0010680E"/>
    <w:rsid w:val="00107FDA"/>
    <w:rsid w:val="00110490"/>
    <w:rsid w:val="001104F8"/>
    <w:rsid w:val="0011130B"/>
    <w:rsid w:val="00111F08"/>
    <w:rsid w:val="0011275B"/>
    <w:rsid w:val="00113C79"/>
    <w:rsid w:val="00114258"/>
    <w:rsid w:val="00116220"/>
    <w:rsid w:val="001165DC"/>
    <w:rsid w:val="001175AC"/>
    <w:rsid w:val="0012052E"/>
    <w:rsid w:val="001206E0"/>
    <w:rsid w:val="00122EDC"/>
    <w:rsid w:val="00123A38"/>
    <w:rsid w:val="0012469C"/>
    <w:rsid w:val="00124C89"/>
    <w:rsid w:val="00125897"/>
    <w:rsid w:val="00126622"/>
    <w:rsid w:val="001273F6"/>
    <w:rsid w:val="00130820"/>
    <w:rsid w:val="00130A52"/>
    <w:rsid w:val="00130E5B"/>
    <w:rsid w:val="00131382"/>
    <w:rsid w:val="00131E06"/>
    <w:rsid w:val="001325C5"/>
    <w:rsid w:val="001326F7"/>
    <w:rsid w:val="00133C1B"/>
    <w:rsid w:val="001431F4"/>
    <w:rsid w:val="001432AC"/>
    <w:rsid w:val="00144382"/>
    <w:rsid w:val="00144468"/>
    <w:rsid w:val="001449AE"/>
    <w:rsid w:val="00144E52"/>
    <w:rsid w:val="00146175"/>
    <w:rsid w:val="0014685A"/>
    <w:rsid w:val="001475A1"/>
    <w:rsid w:val="001475A4"/>
    <w:rsid w:val="0014779F"/>
    <w:rsid w:val="00150CC4"/>
    <w:rsid w:val="00151B5F"/>
    <w:rsid w:val="0015221A"/>
    <w:rsid w:val="00153513"/>
    <w:rsid w:val="001537F8"/>
    <w:rsid w:val="00154563"/>
    <w:rsid w:val="001556FB"/>
    <w:rsid w:val="00157B0C"/>
    <w:rsid w:val="00157C1E"/>
    <w:rsid w:val="0016193C"/>
    <w:rsid w:val="00163914"/>
    <w:rsid w:val="00163E3E"/>
    <w:rsid w:val="00164FDF"/>
    <w:rsid w:val="001652A7"/>
    <w:rsid w:val="00166356"/>
    <w:rsid w:val="0016681A"/>
    <w:rsid w:val="00167923"/>
    <w:rsid w:val="00167DAE"/>
    <w:rsid w:val="00170C4C"/>
    <w:rsid w:val="00171EBC"/>
    <w:rsid w:val="001721B4"/>
    <w:rsid w:val="0017243A"/>
    <w:rsid w:val="0017266A"/>
    <w:rsid w:val="00172C84"/>
    <w:rsid w:val="00174134"/>
    <w:rsid w:val="00177875"/>
    <w:rsid w:val="001813FF"/>
    <w:rsid w:val="00182CB6"/>
    <w:rsid w:val="00183655"/>
    <w:rsid w:val="00183AF3"/>
    <w:rsid w:val="00186FE5"/>
    <w:rsid w:val="00192DDC"/>
    <w:rsid w:val="001930F6"/>
    <w:rsid w:val="0019313A"/>
    <w:rsid w:val="00194485"/>
    <w:rsid w:val="001949BE"/>
    <w:rsid w:val="001951D7"/>
    <w:rsid w:val="0019784B"/>
    <w:rsid w:val="001A187C"/>
    <w:rsid w:val="001A2DD8"/>
    <w:rsid w:val="001A36AD"/>
    <w:rsid w:val="001A407A"/>
    <w:rsid w:val="001A4627"/>
    <w:rsid w:val="001A77BB"/>
    <w:rsid w:val="001A7C9D"/>
    <w:rsid w:val="001B1E91"/>
    <w:rsid w:val="001B1ED8"/>
    <w:rsid w:val="001B25E1"/>
    <w:rsid w:val="001B27B2"/>
    <w:rsid w:val="001B3064"/>
    <w:rsid w:val="001B48EB"/>
    <w:rsid w:val="001B4ACA"/>
    <w:rsid w:val="001B570D"/>
    <w:rsid w:val="001B6144"/>
    <w:rsid w:val="001B6334"/>
    <w:rsid w:val="001B6416"/>
    <w:rsid w:val="001B6961"/>
    <w:rsid w:val="001B7BBE"/>
    <w:rsid w:val="001B7C79"/>
    <w:rsid w:val="001C175E"/>
    <w:rsid w:val="001C1A84"/>
    <w:rsid w:val="001C1DCA"/>
    <w:rsid w:val="001C29F6"/>
    <w:rsid w:val="001C36E5"/>
    <w:rsid w:val="001C378E"/>
    <w:rsid w:val="001C589F"/>
    <w:rsid w:val="001C5EFE"/>
    <w:rsid w:val="001C7252"/>
    <w:rsid w:val="001D02E4"/>
    <w:rsid w:val="001D10AC"/>
    <w:rsid w:val="001D11EA"/>
    <w:rsid w:val="001D2EEC"/>
    <w:rsid w:val="001D325F"/>
    <w:rsid w:val="001D3517"/>
    <w:rsid w:val="001D38D7"/>
    <w:rsid w:val="001D4143"/>
    <w:rsid w:val="001D4C34"/>
    <w:rsid w:val="001D6A74"/>
    <w:rsid w:val="001D6B18"/>
    <w:rsid w:val="001E11B0"/>
    <w:rsid w:val="001E1496"/>
    <w:rsid w:val="001E19B4"/>
    <w:rsid w:val="001E1E17"/>
    <w:rsid w:val="001E4E33"/>
    <w:rsid w:val="001E6578"/>
    <w:rsid w:val="001E78CC"/>
    <w:rsid w:val="001F0E8B"/>
    <w:rsid w:val="001F31EF"/>
    <w:rsid w:val="001F4118"/>
    <w:rsid w:val="001F4B6A"/>
    <w:rsid w:val="001F6779"/>
    <w:rsid w:val="002001D3"/>
    <w:rsid w:val="00200475"/>
    <w:rsid w:val="0020136D"/>
    <w:rsid w:val="00202091"/>
    <w:rsid w:val="00203362"/>
    <w:rsid w:val="00204843"/>
    <w:rsid w:val="002048B7"/>
    <w:rsid w:val="00204DC1"/>
    <w:rsid w:val="00205706"/>
    <w:rsid w:val="00205F41"/>
    <w:rsid w:val="00206610"/>
    <w:rsid w:val="00206637"/>
    <w:rsid w:val="00206A65"/>
    <w:rsid w:val="002100B8"/>
    <w:rsid w:val="00210D84"/>
    <w:rsid w:val="002119C3"/>
    <w:rsid w:val="00212601"/>
    <w:rsid w:val="00213DFC"/>
    <w:rsid w:val="00214168"/>
    <w:rsid w:val="00214D48"/>
    <w:rsid w:val="002164E2"/>
    <w:rsid w:val="00216896"/>
    <w:rsid w:val="00216DC9"/>
    <w:rsid w:val="00217015"/>
    <w:rsid w:val="00217153"/>
    <w:rsid w:val="00220759"/>
    <w:rsid w:val="00220BAE"/>
    <w:rsid w:val="00220BB9"/>
    <w:rsid w:val="0022221C"/>
    <w:rsid w:val="00222A14"/>
    <w:rsid w:val="00223420"/>
    <w:rsid w:val="00224408"/>
    <w:rsid w:val="00224644"/>
    <w:rsid w:val="00224679"/>
    <w:rsid w:val="00224DDA"/>
    <w:rsid w:val="002255F0"/>
    <w:rsid w:val="00225AFE"/>
    <w:rsid w:val="00226E49"/>
    <w:rsid w:val="00231171"/>
    <w:rsid w:val="00231610"/>
    <w:rsid w:val="00232667"/>
    <w:rsid w:val="0023425A"/>
    <w:rsid w:val="002353CA"/>
    <w:rsid w:val="00235562"/>
    <w:rsid w:val="00235649"/>
    <w:rsid w:val="00235B77"/>
    <w:rsid w:val="00235EAA"/>
    <w:rsid w:val="00236F94"/>
    <w:rsid w:val="0023725A"/>
    <w:rsid w:val="00240F20"/>
    <w:rsid w:val="00241488"/>
    <w:rsid w:val="00242FCC"/>
    <w:rsid w:val="00243714"/>
    <w:rsid w:val="00243840"/>
    <w:rsid w:val="0025012C"/>
    <w:rsid w:val="002506A8"/>
    <w:rsid w:val="002513CA"/>
    <w:rsid w:val="002514D5"/>
    <w:rsid w:val="00251D2E"/>
    <w:rsid w:val="00253397"/>
    <w:rsid w:val="00254E71"/>
    <w:rsid w:val="00255A28"/>
    <w:rsid w:val="00257BD3"/>
    <w:rsid w:val="002601DC"/>
    <w:rsid w:val="0026116A"/>
    <w:rsid w:val="002616D0"/>
    <w:rsid w:val="00261AE1"/>
    <w:rsid w:val="00261AE7"/>
    <w:rsid w:val="0026226A"/>
    <w:rsid w:val="00262FB5"/>
    <w:rsid w:val="0026327E"/>
    <w:rsid w:val="00267892"/>
    <w:rsid w:val="00270AEF"/>
    <w:rsid w:val="002716EC"/>
    <w:rsid w:val="00271DC8"/>
    <w:rsid w:val="00271DCF"/>
    <w:rsid w:val="00272422"/>
    <w:rsid w:val="00272A3F"/>
    <w:rsid w:val="00273625"/>
    <w:rsid w:val="00273E29"/>
    <w:rsid w:val="0027409C"/>
    <w:rsid w:val="00275020"/>
    <w:rsid w:val="00275A04"/>
    <w:rsid w:val="002760FA"/>
    <w:rsid w:val="00276268"/>
    <w:rsid w:val="00276883"/>
    <w:rsid w:val="00282BA3"/>
    <w:rsid w:val="00282FBB"/>
    <w:rsid w:val="00284576"/>
    <w:rsid w:val="002850DA"/>
    <w:rsid w:val="0028714C"/>
    <w:rsid w:val="002874E7"/>
    <w:rsid w:val="00287689"/>
    <w:rsid w:val="002900B2"/>
    <w:rsid w:val="002913A6"/>
    <w:rsid w:val="0029220C"/>
    <w:rsid w:val="002928AB"/>
    <w:rsid w:val="00292B1C"/>
    <w:rsid w:val="00293E80"/>
    <w:rsid w:val="0029623A"/>
    <w:rsid w:val="00296320"/>
    <w:rsid w:val="00297052"/>
    <w:rsid w:val="00297066"/>
    <w:rsid w:val="0029741A"/>
    <w:rsid w:val="002A028E"/>
    <w:rsid w:val="002A0921"/>
    <w:rsid w:val="002A1989"/>
    <w:rsid w:val="002A2A64"/>
    <w:rsid w:val="002A329B"/>
    <w:rsid w:val="002A4524"/>
    <w:rsid w:val="002A592F"/>
    <w:rsid w:val="002A6DBB"/>
    <w:rsid w:val="002A781F"/>
    <w:rsid w:val="002B214D"/>
    <w:rsid w:val="002B3973"/>
    <w:rsid w:val="002B3C8A"/>
    <w:rsid w:val="002B642C"/>
    <w:rsid w:val="002B663E"/>
    <w:rsid w:val="002B6911"/>
    <w:rsid w:val="002B6DB3"/>
    <w:rsid w:val="002B6F51"/>
    <w:rsid w:val="002B72D1"/>
    <w:rsid w:val="002B790E"/>
    <w:rsid w:val="002B7DC4"/>
    <w:rsid w:val="002B7E60"/>
    <w:rsid w:val="002C0916"/>
    <w:rsid w:val="002C0DD4"/>
    <w:rsid w:val="002C1363"/>
    <w:rsid w:val="002C28D0"/>
    <w:rsid w:val="002C31EF"/>
    <w:rsid w:val="002C36CC"/>
    <w:rsid w:val="002C4B4F"/>
    <w:rsid w:val="002C4F69"/>
    <w:rsid w:val="002C5358"/>
    <w:rsid w:val="002C57B0"/>
    <w:rsid w:val="002D0D8F"/>
    <w:rsid w:val="002D0DC0"/>
    <w:rsid w:val="002D10F0"/>
    <w:rsid w:val="002D1462"/>
    <w:rsid w:val="002D233D"/>
    <w:rsid w:val="002D2539"/>
    <w:rsid w:val="002D2566"/>
    <w:rsid w:val="002D29C7"/>
    <w:rsid w:val="002D2CD5"/>
    <w:rsid w:val="002D34A9"/>
    <w:rsid w:val="002D4F5B"/>
    <w:rsid w:val="002D5E0C"/>
    <w:rsid w:val="002D63BA"/>
    <w:rsid w:val="002D69CC"/>
    <w:rsid w:val="002D765F"/>
    <w:rsid w:val="002D7954"/>
    <w:rsid w:val="002D7CFE"/>
    <w:rsid w:val="002E0A95"/>
    <w:rsid w:val="002E2196"/>
    <w:rsid w:val="002E34D5"/>
    <w:rsid w:val="002E3735"/>
    <w:rsid w:val="002E378F"/>
    <w:rsid w:val="002E558B"/>
    <w:rsid w:val="002E6130"/>
    <w:rsid w:val="002E69B0"/>
    <w:rsid w:val="002F018F"/>
    <w:rsid w:val="002F0273"/>
    <w:rsid w:val="002F06BD"/>
    <w:rsid w:val="002F1558"/>
    <w:rsid w:val="002F1FF1"/>
    <w:rsid w:val="002F2881"/>
    <w:rsid w:val="002F3183"/>
    <w:rsid w:val="002F3892"/>
    <w:rsid w:val="002F4A2E"/>
    <w:rsid w:val="002F7402"/>
    <w:rsid w:val="00300368"/>
    <w:rsid w:val="00300E5D"/>
    <w:rsid w:val="00302570"/>
    <w:rsid w:val="0030349F"/>
    <w:rsid w:val="00303C97"/>
    <w:rsid w:val="00305082"/>
    <w:rsid w:val="00305BC4"/>
    <w:rsid w:val="00306549"/>
    <w:rsid w:val="00306D45"/>
    <w:rsid w:val="00306F43"/>
    <w:rsid w:val="0030705A"/>
    <w:rsid w:val="00307F56"/>
    <w:rsid w:val="00311064"/>
    <w:rsid w:val="003113BF"/>
    <w:rsid w:val="003117BB"/>
    <w:rsid w:val="00312336"/>
    <w:rsid w:val="003124FF"/>
    <w:rsid w:val="003126E0"/>
    <w:rsid w:val="00312C6B"/>
    <w:rsid w:val="003134CD"/>
    <w:rsid w:val="003147BE"/>
    <w:rsid w:val="00317D16"/>
    <w:rsid w:val="003221C9"/>
    <w:rsid w:val="00323377"/>
    <w:rsid w:val="003241A0"/>
    <w:rsid w:val="00325F71"/>
    <w:rsid w:val="003264B6"/>
    <w:rsid w:val="00326B00"/>
    <w:rsid w:val="00326B56"/>
    <w:rsid w:val="00326F0A"/>
    <w:rsid w:val="0033061C"/>
    <w:rsid w:val="00332DED"/>
    <w:rsid w:val="0033320A"/>
    <w:rsid w:val="00333DE7"/>
    <w:rsid w:val="00334497"/>
    <w:rsid w:val="00334AE1"/>
    <w:rsid w:val="003351C0"/>
    <w:rsid w:val="00340BCF"/>
    <w:rsid w:val="00344F3C"/>
    <w:rsid w:val="003457D0"/>
    <w:rsid w:val="00345876"/>
    <w:rsid w:val="00345998"/>
    <w:rsid w:val="003469FC"/>
    <w:rsid w:val="00347726"/>
    <w:rsid w:val="0035022A"/>
    <w:rsid w:val="003514C3"/>
    <w:rsid w:val="0035173C"/>
    <w:rsid w:val="00355181"/>
    <w:rsid w:val="0035720E"/>
    <w:rsid w:val="00360494"/>
    <w:rsid w:val="00362596"/>
    <w:rsid w:val="003628F7"/>
    <w:rsid w:val="0036441B"/>
    <w:rsid w:val="00364AB9"/>
    <w:rsid w:val="003665AD"/>
    <w:rsid w:val="00366912"/>
    <w:rsid w:val="00367018"/>
    <w:rsid w:val="00372AE6"/>
    <w:rsid w:val="00372F8A"/>
    <w:rsid w:val="003737C4"/>
    <w:rsid w:val="00374ED6"/>
    <w:rsid w:val="00375A1A"/>
    <w:rsid w:val="00375AA0"/>
    <w:rsid w:val="00380AE1"/>
    <w:rsid w:val="00380E3E"/>
    <w:rsid w:val="00381AD6"/>
    <w:rsid w:val="00381B75"/>
    <w:rsid w:val="00383573"/>
    <w:rsid w:val="00383AAD"/>
    <w:rsid w:val="003902DF"/>
    <w:rsid w:val="00391970"/>
    <w:rsid w:val="00391E0E"/>
    <w:rsid w:val="003920AD"/>
    <w:rsid w:val="003924CA"/>
    <w:rsid w:val="003925E1"/>
    <w:rsid w:val="00393159"/>
    <w:rsid w:val="003932AB"/>
    <w:rsid w:val="003941BE"/>
    <w:rsid w:val="00394280"/>
    <w:rsid w:val="003948BE"/>
    <w:rsid w:val="00394EB2"/>
    <w:rsid w:val="00395801"/>
    <w:rsid w:val="00397BF5"/>
    <w:rsid w:val="003A00C2"/>
    <w:rsid w:val="003A056A"/>
    <w:rsid w:val="003A109B"/>
    <w:rsid w:val="003A2CB1"/>
    <w:rsid w:val="003A2E5D"/>
    <w:rsid w:val="003A34D6"/>
    <w:rsid w:val="003A45E9"/>
    <w:rsid w:val="003A49F2"/>
    <w:rsid w:val="003A52F0"/>
    <w:rsid w:val="003A54A1"/>
    <w:rsid w:val="003A573F"/>
    <w:rsid w:val="003A5892"/>
    <w:rsid w:val="003A6E0A"/>
    <w:rsid w:val="003A78E5"/>
    <w:rsid w:val="003A7B3D"/>
    <w:rsid w:val="003A7DFC"/>
    <w:rsid w:val="003B04DD"/>
    <w:rsid w:val="003B092A"/>
    <w:rsid w:val="003B0A2B"/>
    <w:rsid w:val="003B1032"/>
    <w:rsid w:val="003B26FD"/>
    <w:rsid w:val="003B2E5A"/>
    <w:rsid w:val="003B349D"/>
    <w:rsid w:val="003B3733"/>
    <w:rsid w:val="003B38A6"/>
    <w:rsid w:val="003B6603"/>
    <w:rsid w:val="003B6A41"/>
    <w:rsid w:val="003B75A5"/>
    <w:rsid w:val="003B7810"/>
    <w:rsid w:val="003B79C2"/>
    <w:rsid w:val="003C0631"/>
    <w:rsid w:val="003C0B7B"/>
    <w:rsid w:val="003C23DE"/>
    <w:rsid w:val="003C334C"/>
    <w:rsid w:val="003C3CC1"/>
    <w:rsid w:val="003C4274"/>
    <w:rsid w:val="003C4781"/>
    <w:rsid w:val="003C6701"/>
    <w:rsid w:val="003C75F1"/>
    <w:rsid w:val="003D01B6"/>
    <w:rsid w:val="003D060A"/>
    <w:rsid w:val="003D0A83"/>
    <w:rsid w:val="003D0F3F"/>
    <w:rsid w:val="003D1432"/>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C6F"/>
    <w:rsid w:val="003F13D2"/>
    <w:rsid w:val="003F36BD"/>
    <w:rsid w:val="003F3B4B"/>
    <w:rsid w:val="003F66BA"/>
    <w:rsid w:val="003F6D28"/>
    <w:rsid w:val="003F7011"/>
    <w:rsid w:val="003F79F2"/>
    <w:rsid w:val="00401994"/>
    <w:rsid w:val="00402418"/>
    <w:rsid w:val="00403FF3"/>
    <w:rsid w:val="00404694"/>
    <w:rsid w:val="0040770F"/>
    <w:rsid w:val="004102E1"/>
    <w:rsid w:val="00411062"/>
    <w:rsid w:val="004112F6"/>
    <w:rsid w:val="00414539"/>
    <w:rsid w:val="004145BC"/>
    <w:rsid w:val="00415155"/>
    <w:rsid w:val="00415222"/>
    <w:rsid w:val="00416594"/>
    <w:rsid w:val="00417B51"/>
    <w:rsid w:val="004205E5"/>
    <w:rsid w:val="00420FBC"/>
    <w:rsid w:val="004211C3"/>
    <w:rsid w:val="004219D9"/>
    <w:rsid w:val="004227BF"/>
    <w:rsid w:val="0042288E"/>
    <w:rsid w:val="00422A4A"/>
    <w:rsid w:val="0042536D"/>
    <w:rsid w:val="004259E7"/>
    <w:rsid w:val="00427F19"/>
    <w:rsid w:val="004301B0"/>
    <w:rsid w:val="004301FD"/>
    <w:rsid w:val="0043058B"/>
    <w:rsid w:val="004312D7"/>
    <w:rsid w:val="00432A18"/>
    <w:rsid w:val="004330C0"/>
    <w:rsid w:val="004331D7"/>
    <w:rsid w:val="004354F4"/>
    <w:rsid w:val="00435AF2"/>
    <w:rsid w:val="004374E1"/>
    <w:rsid w:val="004375D6"/>
    <w:rsid w:val="00437B90"/>
    <w:rsid w:val="00437ED7"/>
    <w:rsid w:val="0044114F"/>
    <w:rsid w:val="004423C2"/>
    <w:rsid w:val="00442CE7"/>
    <w:rsid w:val="0044345C"/>
    <w:rsid w:val="00443584"/>
    <w:rsid w:val="0044409A"/>
    <w:rsid w:val="00445ADC"/>
    <w:rsid w:val="00447A69"/>
    <w:rsid w:val="00451AA2"/>
    <w:rsid w:val="00453EBE"/>
    <w:rsid w:val="00454A33"/>
    <w:rsid w:val="00455DB6"/>
    <w:rsid w:val="00455E14"/>
    <w:rsid w:val="00457050"/>
    <w:rsid w:val="00457274"/>
    <w:rsid w:val="004575C8"/>
    <w:rsid w:val="004578CA"/>
    <w:rsid w:val="00460018"/>
    <w:rsid w:val="00460206"/>
    <w:rsid w:val="00460692"/>
    <w:rsid w:val="004616ED"/>
    <w:rsid w:val="00461B7E"/>
    <w:rsid w:val="0046347C"/>
    <w:rsid w:val="00464289"/>
    <w:rsid w:val="004659A5"/>
    <w:rsid w:val="00465B61"/>
    <w:rsid w:val="00465E45"/>
    <w:rsid w:val="00465FF2"/>
    <w:rsid w:val="00466231"/>
    <w:rsid w:val="0046629A"/>
    <w:rsid w:val="004666D2"/>
    <w:rsid w:val="00466ED9"/>
    <w:rsid w:val="0046744E"/>
    <w:rsid w:val="00472403"/>
    <w:rsid w:val="004730DE"/>
    <w:rsid w:val="0047312C"/>
    <w:rsid w:val="004731E8"/>
    <w:rsid w:val="004735A6"/>
    <w:rsid w:val="004755E3"/>
    <w:rsid w:val="004768DA"/>
    <w:rsid w:val="0047723B"/>
    <w:rsid w:val="00477EC4"/>
    <w:rsid w:val="00480D03"/>
    <w:rsid w:val="004823A4"/>
    <w:rsid w:val="00482726"/>
    <w:rsid w:val="00483AAB"/>
    <w:rsid w:val="004850D0"/>
    <w:rsid w:val="00486207"/>
    <w:rsid w:val="00486873"/>
    <w:rsid w:val="00487021"/>
    <w:rsid w:val="00487E59"/>
    <w:rsid w:val="004901AB"/>
    <w:rsid w:val="004901AE"/>
    <w:rsid w:val="00490210"/>
    <w:rsid w:val="00490301"/>
    <w:rsid w:val="00490321"/>
    <w:rsid w:val="00491250"/>
    <w:rsid w:val="00492C3D"/>
    <w:rsid w:val="00492EF7"/>
    <w:rsid w:val="004931BD"/>
    <w:rsid w:val="00493B58"/>
    <w:rsid w:val="00494EFE"/>
    <w:rsid w:val="00495BA1"/>
    <w:rsid w:val="00496C5A"/>
    <w:rsid w:val="004A0544"/>
    <w:rsid w:val="004A0CBE"/>
    <w:rsid w:val="004A11E5"/>
    <w:rsid w:val="004A2319"/>
    <w:rsid w:val="004A2544"/>
    <w:rsid w:val="004A3084"/>
    <w:rsid w:val="004A3D2E"/>
    <w:rsid w:val="004A475C"/>
    <w:rsid w:val="004A4C07"/>
    <w:rsid w:val="004A569C"/>
    <w:rsid w:val="004A5A51"/>
    <w:rsid w:val="004A61B6"/>
    <w:rsid w:val="004A7DDE"/>
    <w:rsid w:val="004B0A68"/>
    <w:rsid w:val="004B1253"/>
    <w:rsid w:val="004B19F2"/>
    <w:rsid w:val="004B1B2B"/>
    <w:rsid w:val="004B1DFC"/>
    <w:rsid w:val="004B2EAD"/>
    <w:rsid w:val="004B436E"/>
    <w:rsid w:val="004B4AB4"/>
    <w:rsid w:val="004B6D0F"/>
    <w:rsid w:val="004B71C5"/>
    <w:rsid w:val="004C14B7"/>
    <w:rsid w:val="004C194F"/>
    <w:rsid w:val="004C350B"/>
    <w:rsid w:val="004C3A8E"/>
    <w:rsid w:val="004C4605"/>
    <w:rsid w:val="004C46EB"/>
    <w:rsid w:val="004C54EA"/>
    <w:rsid w:val="004C65A2"/>
    <w:rsid w:val="004C7530"/>
    <w:rsid w:val="004D065E"/>
    <w:rsid w:val="004D304F"/>
    <w:rsid w:val="004D4AD0"/>
    <w:rsid w:val="004D5535"/>
    <w:rsid w:val="004D58F5"/>
    <w:rsid w:val="004D6BA4"/>
    <w:rsid w:val="004E221B"/>
    <w:rsid w:val="004E3ACE"/>
    <w:rsid w:val="004E3B23"/>
    <w:rsid w:val="004E47BB"/>
    <w:rsid w:val="004E50FB"/>
    <w:rsid w:val="004E6040"/>
    <w:rsid w:val="004F0E14"/>
    <w:rsid w:val="004F1AC7"/>
    <w:rsid w:val="004F3E34"/>
    <w:rsid w:val="004F4142"/>
    <w:rsid w:val="004F49B0"/>
    <w:rsid w:val="00500B88"/>
    <w:rsid w:val="00500BC6"/>
    <w:rsid w:val="005030F2"/>
    <w:rsid w:val="005035C5"/>
    <w:rsid w:val="00505E66"/>
    <w:rsid w:val="005073CF"/>
    <w:rsid w:val="00510869"/>
    <w:rsid w:val="00510D7E"/>
    <w:rsid w:val="00511881"/>
    <w:rsid w:val="00512AE5"/>
    <w:rsid w:val="00513331"/>
    <w:rsid w:val="005151B9"/>
    <w:rsid w:val="00515B86"/>
    <w:rsid w:val="00515CD9"/>
    <w:rsid w:val="00516B5D"/>
    <w:rsid w:val="005202F0"/>
    <w:rsid w:val="00520CC2"/>
    <w:rsid w:val="00520D65"/>
    <w:rsid w:val="00521BF2"/>
    <w:rsid w:val="0052228E"/>
    <w:rsid w:val="00523370"/>
    <w:rsid w:val="00524107"/>
    <w:rsid w:val="005244FD"/>
    <w:rsid w:val="00525523"/>
    <w:rsid w:val="00526746"/>
    <w:rsid w:val="005269CF"/>
    <w:rsid w:val="00530682"/>
    <w:rsid w:val="0053116E"/>
    <w:rsid w:val="00531672"/>
    <w:rsid w:val="005328E2"/>
    <w:rsid w:val="00532F48"/>
    <w:rsid w:val="005339BC"/>
    <w:rsid w:val="005354BD"/>
    <w:rsid w:val="005357A0"/>
    <w:rsid w:val="00536F23"/>
    <w:rsid w:val="00543F56"/>
    <w:rsid w:val="00544C3D"/>
    <w:rsid w:val="0054545F"/>
    <w:rsid w:val="0054551E"/>
    <w:rsid w:val="0054637F"/>
    <w:rsid w:val="005478B2"/>
    <w:rsid w:val="00550D8B"/>
    <w:rsid w:val="00551936"/>
    <w:rsid w:val="005530CB"/>
    <w:rsid w:val="00553BC6"/>
    <w:rsid w:val="005544D1"/>
    <w:rsid w:val="00557125"/>
    <w:rsid w:val="00560081"/>
    <w:rsid w:val="0056262E"/>
    <w:rsid w:val="00563200"/>
    <w:rsid w:val="005638F3"/>
    <w:rsid w:val="00563A2F"/>
    <w:rsid w:val="00564C7B"/>
    <w:rsid w:val="005650AA"/>
    <w:rsid w:val="0056553D"/>
    <w:rsid w:val="00565B71"/>
    <w:rsid w:val="005661DE"/>
    <w:rsid w:val="0057083E"/>
    <w:rsid w:val="00573174"/>
    <w:rsid w:val="00573927"/>
    <w:rsid w:val="00574FA1"/>
    <w:rsid w:val="0057514F"/>
    <w:rsid w:val="0057586C"/>
    <w:rsid w:val="0057798E"/>
    <w:rsid w:val="005808FD"/>
    <w:rsid w:val="00580926"/>
    <w:rsid w:val="00581E9D"/>
    <w:rsid w:val="00583E34"/>
    <w:rsid w:val="0058661B"/>
    <w:rsid w:val="00586929"/>
    <w:rsid w:val="00586996"/>
    <w:rsid w:val="00591D4B"/>
    <w:rsid w:val="00592128"/>
    <w:rsid w:val="0059237F"/>
    <w:rsid w:val="005924D8"/>
    <w:rsid w:val="00592848"/>
    <w:rsid w:val="00597A62"/>
    <w:rsid w:val="005A0311"/>
    <w:rsid w:val="005A1B7F"/>
    <w:rsid w:val="005A2176"/>
    <w:rsid w:val="005A225A"/>
    <w:rsid w:val="005A30EB"/>
    <w:rsid w:val="005A34DF"/>
    <w:rsid w:val="005A385D"/>
    <w:rsid w:val="005A4235"/>
    <w:rsid w:val="005A6A59"/>
    <w:rsid w:val="005B1640"/>
    <w:rsid w:val="005B2B9F"/>
    <w:rsid w:val="005B3F58"/>
    <w:rsid w:val="005B4FE4"/>
    <w:rsid w:val="005B7D3D"/>
    <w:rsid w:val="005C1237"/>
    <w:rsid w:val="005C3626"/>
    <w:rsid w:val="005C408F"/>
    <w:rsid w:val="005C65F3"/>
    <w:rsid w:val="005C6FA5"/>
    <w:rsid w:val="005C7269"/>
    <w:rsid w:val="005C7766"/>
    <w:rsid w:val="005D2649"/>
    <w:rsid w:val="005D27AC"/>
    <w:rsid w:val="005D3307"/>
    <w:rsid w:val="005D3369"/>
    <w:rsid w:val="005D3955"/>
    <w:rsid w:val="005D3B72"/>
    <w:rsid w:val="005D4060"/>
    <w:rsid w:val="005D57C4"/>
    <w:rsid w:val="005D591A"/>
    <w:rsid w:val="005E17B2"/>
    <w:rsid w:val="005E19E7"/>
    <w:rsid w:val="005E3ABB"/>
    <w:rsid w:val="005E5819"/>
    <w:rsid w:val="005E599F"/>
    <w:rsid w:val="005E5F32"/>
    <w:rsid w:val="005E6648"/>
    <w:rsid w:val="005E6726"/>
    <w:rsid w:val="005E75C5"/>
    <w:rsid w:val="005E7FA4"/>
    <w:rsid w:val="005F0161"/>
    <w:rsid w:val="005F0E8D"/>
    <w:rsid w:val="005F1938"/>
    <w:rsid w:val="005F4C5E"/>
    <w:rsid w:val="005F6D89"/>
    <w:rsid w:val="005F6EE0"/>
    <w:rsid w:val="005F7B10"/>
    <w:rsid w:val="00601B7B"/>
    <w:rsid w:val="00601BAA"/>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2DC2"/>
    <w:rsid w:val="006141C3"/>
    <w:rsid w:val="0061553F"/>
    <w:rsid w:val="00615B6A"/>
    <w:rsid w:val="00615C43"/>
    <w:rsid w:val="00620486"/>
    <w:rsid w:val="006208C6"/>
    <w:rsid w:val="00620B60"/>
    <w:rsid w:val="006211BC"/>
    <w:rsid w:val="00622260"/>
    <w:rsid w:val="00622956"/>
    <w:rsid w:val="00623786"/>
    <w:rsid w:val="0062422E"/>
    <w:rsid w:val="00624CF0"/>
    <w:rsid w:val="00631636"/>
    <w:rsid w:val="00632186"/>
    <w:rsid w:val="006324D7"/>
    <w:rsid w:val="006379D2"/>
    <w:rsid w:val="00637EF6"/>
    <w:rsid w:val="00637F39"/>
    <w:rsid w:val="006406FE"/>
    <w:rsid w:val="00641FF6"/>
    <w:rsid w:val="00642451"/>
    <w:rsid w:val="0064245C"/>
    <w:rsid w:val="00645316"/>
    <w:rsid w:val="00646821"/>
    <w:rsid w:val="00650505"/>
    <w:rsid w:val="00652A9A"/>
    <w:rsid w:val="00653769"/>
    <w:rsid w:val="0065383A"/>
    <w:rsid w:val="00653A17"/>
    <w:rsid w:val="00654789"/>
    <w:rsid w:val="00655830"/>
    <w:rsid w:val="00661354"/>
    <w:rsid w:val="00662345"/>
    <w:rsid w:val="00663882"/>
    <w:rsid w:val="006645B6"/>
    <w:rsid w:val="00664B6B"/>
    <w:rsid w:val="00666D6B"/>
    <w:rsid w:val="00666D92"/>
    <w:rsid w:val="0067061C"/>
    <w:rsid w:val="00671988"/>
    <w:rsid w:val="00672384"/>
    <w:rsid w:val="00672A84"/>
    <w:rsid w:val="00672B4A"/>
    <w:rsid w:val="006732C1"/>
    <w:rsid w:val="00673B89"/>
    <w:rsid w:val="00673CE6"/>
    <w:rsid w:val="00676B55"/>
    <w:rsid w:val="00676CEF"/>
    <w:rsid w:val="006805ED"/>
    <w:rsid w:val="006827FB"/>
    <w:rsid w:val="00684549"/>
    <w:rsid w:val="006857B5"/>
    <w:rsid w:val="00687B9D"/>
    <w:rsid w:val="006900B7"/>
    <w:rsid w:val="00690F5B"/>
    <w:rsid w:val="00691465"/>
    <w:rsid w:val="0069174C"/>
    <w:rsid w:val="00692B30"/>
    <w:rsid w:val="00694410"/>
    <w:rsid w:val="00696029"/>
    <w:rsid w:val="00696B83"/>
    <w:rsid w:val="00697598"/>
    <w:rsid w:val="006975DC"/>
    <w:rsid w:val="00697E83"/>
    <w:rsid w:val="006A0C5C"/>
    <w:rsid w:val="006A0F98"/>
    <w:rsid w:val="006A215D"/>
    <w:rsid w:val="006A26DB"/>
    <w:rsid w:val="006A37FD"/>
    <w:rsid w:val="006A4F99"/>
    <w:rsid w:val="006A5A3B"/>
    <w:rsid w:val="006A671B"/>
    <w:rsid w:val="006B0292"/>
    <w:rsid w:val="006B2E43"/>
    <w:rsid w:val="006B7517"/>
    <w:rsid w:val="006B7A30"/>
    <w:rsid w:val="006C086F"/>
    <w:rsid w:val="006C0A05"/>
    <w:rsid w:val="006C0CEE"/>
    <w:rsid w:val="006C0D10"/>
    <w:rsid w:val="006C17C8"/>
    <w:rsid w:val="006C1CF5"/>
    <w:rsid w:val="006C21CF"/>
    <w:rsid w:val="006C452F"/>
    <w:rsid w:val="006C5878"/>
    <w:rsid w:val="006C5DE1"/>
    <w:rsid w:val="006D22AB"/>
    <w:rsid w:val="006D2D19"/>
    <w:rsid w:val="006D3397"/>
    <w:rsid w:val="006D38BA"/>
    <w:rsid w:val="006D38F0"/>
    <w:rsid w:val="006D4545"/>
    <w:rsid w:val="006D4DF0"/>
    <w:rsid w:val="006D5448"/>
    <w:rsid w:val="006D618B"/>
    <w:rsid w:val="006D6D3F"/>
    <w:rsid w:val="006E24B0"/>
    <w:rsid w:val="006E32C1"/>
    <w:rsid w:val="006E335D"/>
    <w:rsid w:val="006E540C"/>
    <w:rsid w:val="006E5856"/>
    <w:rsid w:val="006E5963"/>
    <w:rsid w:val="006E596E"/>
    <w:rsid w:val="006E59F2"/>
    <w:rsid w:val="006F0BC6"/>
    <w:rsid w:val="006F0BE0"/>
    <w:rsid w:val="006F4262"/>
    <w:rsid w:val="006F6671"/>
    <w:rsid w:val="006F7859"/>
    <w:rsid w:val="00701180"/>
    <w:rsid w:val="0070182A"/>
    <w:rsid w:val="00702CFF"/>
    <w:rsid w:val="007035D9"/>
    <w:rsid w:val="007044F6"/>
    <w:rsid w:val="0070457C"/>
    <w:rsid w:val="00704BD7"/>
    <w:rsid w:val="007057F7"/>
    <w:rsid w:val="00705971"/>
    <w:rsid w:val="007063C6"/>
    <w:rsid w:val="00707292"/>
    <w:rsid w:val="00710E09"/>
    <w:rsid w:val="00712BB7"/>
    <w:rsid w:val="007136E0"/>
    <w:rsid w:val="007144C4"/>
    <w:rsid w:val="0071506B"/>
    <w:rsid w:val="00716DB3"/>
    <w:rsid w:val="007170F9"/>
    <w:rsid w:val="007207F8"/>
    <w:rsid w:val="0072155C"/>
    <w:rsid w:val="00721C67"/>
    <w:rsid w:val="0072260D"/>
    <w:rsid w:val="00722985"/>
    <w:rsid w:val="00723013"/>
    <w:rsid w:val="0072393D"/>
    <w:rsid w:val="00724392"/>
    <w:rsid w:val="00724811"/>
    <w:rsid w:val="00724C09"/>
    <w:rsid w:val="00725437"/>
    <w:rsid w:val="007254C2"/>
    <w:rsid w:val="00726FCA"/>
    <w:rsid w:val="00730D26"/>
    <w:rsid w:val="00731736"/>
    <w:rsid w:val="007321DA"/>
    <w:rsid w:val="007325AD"/>
    <w:rsid w:val="007325F0"/>
    <w:rsid w:val="00733D19"/>
    <w:rsid w:val="00734234"/>
    <w:rsid w:val="0073469D"/>
    <w:rsid w:val="007347D5"/>
    <w:rsid w:val="00734E0B"/>
    <w:rsid w:val="00735A73"/>
    <w:rsid w:val="007362CE"/>
    <w:rsid w:val="00737580"/>
    <w:rsid w:val="0074028C"/>
    <w:rsid w:val="007416FB"/>
    <w:rsid w:val="0074245E"/>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6285C"/>
    <w:rsid w:val="00763238"/>
    <w:rsid w:val="00764184"/>
    <w:rsid w:val="00764280"/>
    <w:rsid w:val="007650B2"/>
    <w:rsid w:val="00765F0B"/>
    <w:rsid w:val="00766409"/>
    <w:rsid w:val="007668ED"/>
    <w:rsid w:val="00772DE7"/>
    <w:rsid w:val="00772E42"/>
    <w:rsid w:val="007736C1"/>
    <w:rsid w:val="007745DA"/>
    <w:rsid w:val="00777B4A"/>
    <w:rsid w:val="00777D07"/>
    <w:rsid w:val="00781577"/>
    <w:rsid w:val="007831AF"/>
    <w:rsid w:val="00783D0B"/>
    <w:rsid w:val="00783F03"/>
    <w:rsid w:val="007843B8"/>
    <w:rsid w:val="007844FC"/>
    <w:rsid w:val="00785BD5"/>
    <w:rsid w:val="00786388"/>
    <w:rsid w:val="00786A29"/>
    <w:rsid w:val="00787E08"/>
    <w:rsid w:val="00791707"/>
    <w:rsid w:val="00791C0C"/>
    <w:rsid w:val="00792F3D"/>
    <w:rsid w:val="00793532"/>
    <w:rsid w:val="0079396D"/>
    <w:rsid w:val="00793BD9"/>
    <w:rsid w:val="00794292"/>
    <w:rsid w:val="0079441D"/>
    <w:rsid w:val="007945B6"/>
    <w:rsid w:val="00794993"/>
    <w:rsid w:val="007953D8"/>
    <w:rsid w:val="007A2285"/>
    <w:rsid w:val="007A26A3"/>
    <w:rsid w:val="007A2826"/>
    <w:rsid w:val="007A29B9"/>
    <w:rsid w:val="007A3788"/>
    <w:rsid w:val="007A3F37"/>
    <w:rsid w:val="007A42D1"/>
    <w:rsid w:val="007A4FB2"/>
    <w:rsid w:val="007A5466"/>
    <w:rsid w:val="007A5556"/>
    <w:rsid w:val="007A63AD"/>
    <w:rsid w:val="007A6740"/>
    <w:rsid w:val="007A688D"/>
    <w:rsid w:val="007B0AB3"/>
    <w:rsid w:val="007B153A"/>
    <w:rsid w:val="007B2A60"/>
    <w:rsid w:val="007B2AE3"/>
    <w:rsid w:val="007B3ED7"/>
    <w:rsid w:val="007B6DB9"/>
    <w:rsid w:val="007C1A8A"/>
    <w:rsid w:val="007C21F8"/>
    <w:rsid w:val="007C23EB"/>
    <w:rsid w:val="007C5515"/>
    <w:rsid w:val="007C5953"/>
    <w:rsid w:val="007C59F8"/>
    <w:rsid w:val="007C6545"/>
    <w:rsid w:val="007C6D8D"/>
    <w:rsid w:val="007C71A5"/>
    <w:rsid w:val="007D03DE"/>
    <w:rsid w:val="007D03FD"/>
    <w:rsid w:val="007D11DE"/>
    <w:rsid w:val="007D4DD0"/>
    <w:rsid w:val="007D6B90"/>
    <w:rsid w:val="007D7101"/>
    <w:rsid w:val="007D7ACB"/>
    <w:rsid w:val="007E231D"/>
    <w:rsid w:val="007E27DF"/>
    <w:rsid w:val="007E2EFA"/>
    <w:rsid w:val="007E5869"/>
    <w:rsid w:val="007E5FD2"/>
    <w:rsid w:val="007E6775"/>
    <w:rsid w:val="007E6922"/>
    <w:rsid w:val="007E70B9"/>
    <w:rsid w:val="007F0539"/>
    <w:rsid w:val="007F06A2"/>
    <w:rsid w:val="007F0FAB"/>
    <w:rsid w:val="007F19D1"/>
    <w:rsid w:val="007F33E4"/>
    <w:rsid w:val="007F542E"/>
    <w:rsid w:val="007F5754"/>
    <w:rsid w:val="007F58C0"/>
    <w:rsid w:val="007F7517"/>
    <w:rsid w:val="007F77A7"/>
    <w:rsid w:val="007F7D0A"/>
    <w:rsid w:val="00801E1C"/>
    <w:rsid w:val="00802224"/>
    <w:rsid w:val="0080237A"/>
    <w:rsid w:val="00802839"/>
    <w:rsid w:val="00802D88"/>
    <w:rsid w:val="00803B7E"/>
    <w:rsid w:val="008054B7"/>
    <w:rsid w:val="00805AFD"/>
    <w:rsid w:val="0080605A"/>
    <w:rsid w:val="0080648C"/>
    <w:rsid w:val="00807283"/>
    <w:rsid w:val="00812338"/>
    <w:rsid w:val="008127AA"/>
    <w:rsid w:val="00812BDF"/>
    <w:rsid w:val="00813959"/>
    <w:rsid w:val="008147ED"/>
    <w:rsid w:val="00814BFA"/>
    <w:rsid w:val="008153E3"/>
    <w:rsid w:val="008157CB"/>
    <w:rsid w:val="0081591D"/>
    <w:rsid w:val="0082219F"/>
    <w:rsid w:val="0082244A"/>
    <w:rsid w:val="00823D1E"/>
    <w:rsid w:val="0082624A"/>
    <w:rsid w:val="00826ECD"/>
    <w:rsid w:val="008272B7"/>
    <w:rsid w:val="0082796D"/>
    <w:rsid w:val="00831245"/>
    <w:rsid w:val="0083414A"/>
    <w:rsid w:val="00834C53"/>
    <w:rsid w:val="00835CAA"/>
    <w:rsid w:val="0083666A"/>
    <w:rsid w:val="008372BF"/>
    <w:rsid w:val="00840FB2"/>
    <w:rsid w:val="0084187F"/>
    <w:rsid w:val="00841B98"/>
    <w:rsid w:val="00842324"/>
    <w:rsid w:val="008425FE"/>
    <w:rsid w:val="0084281E"/>
    <w:rsid w:val="0084283C"/>
    <w:rsid w:val="0084332D"/>
    <w:rsid w:val="00844650"/>
    <w:rsid w:val="008458B3"/>
    <w:rsid w:val="00845E3E"/>
    <w:rsid w:val="00845FB9"/>
    <w:rsid w:val="00847B13"/>
    <w:rsid w:val="008513A6"/>
    <w:rsid w:val="008513BA"/>
    <w:rsid w:val="008515CC"/>
    <w:rsid w:val="00855AC7"/>
    <w:rsid w:val="00856724"/>
    <w:rsid w:val="00856DE2"/>
    <w:rsid w:val="0086020D"/>
    <w:rsid w:val="00862779"/>
    <w:rsid w:val="008654F4"/>
    <w:rsid w:val="0086667E"/>
    <w:rsid w:val="00867AC0"/>
    <w:rsid w:val="00867EEF"/>
    <w:rsid w:val="00870805"/>
    <w:rsid w:val="00871704"/>
    <w:rsid w:val="00871B4C"/>
    <w:rsid w:val="00871FD7"/>
    <w:rsid w:val="008722A8"/>
    <w:rsid w:val="008724A5"/>
    <w:rsid w:val="008739A5"/>
    <w:rsid w:val="00874DC3"/>
    <w:rsid w:val="00877E70"/>
    <w:rsid w:val="00880987"/>
    <w:rsid w:val="008812DF"/>
    <w:rsid w:val="008826E2"/>
    <w:rsid w:val="00882D83"/>
    <w:rsid w:val="008857BA"/>
    <w:rsid w:val="008868E9"/>
    <w:rsid w:val="00887E86"/>
    <w:rsid w:val="008902B8"/>
    <w:rsid w:val="0089167F"/>
    <w:rsid w:val="00891B9C"/>
    <w:rsid w:val="008926B3"/>
    <w:rsid w:val="00892B21"/>
    <w:rsid w:val="00894437"/>
    <w:rsid w:val="00894DCB"/>
    <w:rsid w:val="00895CC5"/>
    <w:rsid w:val="008969FE"/>
    <w:rsid w:val="00896E27"/>
    <w:rsid w:val="008A02C1"/>
    <w:rsid w:val="008A13E3"/>
    <w:rsid w:val="008A36B4"/>
    <w:rsid w:val="008A44AB"/>
    <w:rsid w:val="008A4B61"/>
    <w:rsid w:val="008A6EA3"/>
    <w:rsid w:val="008A6F37"/>
    <w:rsid w:val="008A7EA5"/>
    <w:rsid w:val="008B007D"/>
    <w:rsid w:val="008B53FE"/>
    <w:rsid w:val="008B5603"/>
    <w:rsid w:val="008B57B9"/>
    <w:rsid w:val="008C02F8"/>
    <w:rsid w:val="008C347B"/>
    <w:rsid w:val="008C49D1"/>
    <w:rsid w:val="008C58AF"/>
    <w:rsid w:val="008C5B5D"/>
    <w:rsid w:val="008D0E58"/>
    <w:rsid w:val="008D3041"/>
    <w:rsid w:val="008D3BC7"/>
    <w:rsid w:val="008D6772"/>
    <w:rsid w:val="008D6E64"/>
    <w:rsid w:val="008D7521"/>
    <w:rsid w:val="008E1F4E"/>
    <w:rsid w:val="008E32DC"/>
    <w:rsid w:val="008E37EF"/>
    <w:rsid w:val="008E5304"/>
    <w:rsid w:val="008E5708"/>
    <w:rsid w:val="008E7711"/>
    <w:rsid w:val="008E7CE0"/>
    <w:rsid w:val="008F0822"/>
    <w:rsid w:val="008F0877"/>
    <w:rsid w:val="008F1826"/>
    <w:rsid w:val="008F1FF5"/>
    <w:rsid w:val="008F3009"/>
    <w:rsid w:val="008F32C9"/>
    <w:rsid w:val="008F35B9"/>
    <w:rsid w:val="008F5D45"/>
    <w:rsid w:val="00900CAC"/>
    <w:rsid w:val="009010C0"/>
    <w:rsid w:val="00901A5C"/>
    <w:rsid w:val="00903996"/>
    <w:rsid w:val="00903F3A"/>
    <w:rsid w:val="00903FD1"/>
    <w:rsid w:val="00904B44"/>
    <w:rsid w:val="009078D1"/>
    <w:rsid w:val="009115A8"/>
    <w:rsid w:val="00914F09"/>
    <w:rsid w:val="0091531A"/>
    <w:rsid w:val="00916B1E"/>
    <w:rsid w:val="0092097D"/>
    <w:rsid w:val="00921C61"/>
    <w:rsid w:val="00923FD5"/>
    <w:rsid w:val="009246EF"/>
    <w:rsid w:val="009246FE"/>
    <w:rsid w:val="0092492F"/>
    <w:rsid w:val="00924B86"/>
    <w:rsid w:val="00924E9F"/>
    <w:rsid w:val="009258DB"/>
    <w:rsid w:val="00925CE4"/>
    <w:rsid w:val="00926B63"/>
    <w:rsid w:val="00926BD3"/>
    <w:rsid w:val="00926EB5"/>
    <w:rsid w:val="00931CF6"/>
    <w:rsid w:val="0093286C"/>
    <w:rsid w:val="00932CC2"/>
    <w:rsid w:val="00933717"/>
    <w:rsid w:val="00933C23"/>
    <w:rsid w:val="0093498C"/>
    <w:rsid w:val="00936630"/>
    <w:rsid w:val="00937B38"/>
    <w:rsid w:val="00940B8B"/>
    <w:rsid w:val="009427A8"/>
    <w:rsid w:val="00944921"/>
    <w:rsid w:val="00945F4B"/>
    <w:rsid w:val="00946373"/>
    <w:rsid w:val="00947136"/>
    <w:rsid w:val="00947550"/>
    <w:rsid w:val="00947770"/>
    <w:rsid w:val="00950049"/>
    <w:rsid w:val="00952AEA"/>
    <w:rsid w:val="009535DF"/>
    <w:rsid w:val="00953C39"/>
    <w:rsid w:val="00953FD6"/>
    <w:rsid w:val="00954504"/>
    <w:rsid w:val="00954644"/>
    <w:rsid w:val="00955D3B"/>
    <w:rsid w:val="00955E85"/>
    <w:rsid w:val="00956191"/>
    <w:rsid w:val="00962146"/>
    <w:rsid w:val="009625F3"/>
    <w:rsid w:val="009633D4"/>
    <w:rsid w:val="0097009F"/>
    <w:rsid w:val="00971ED4"/>
    <w:rsid w:val="00971F75"/>
    <w:rsid w:val="00972754"/>
    <w:rsid w:val="00973260"/>
    <w:rsid w:val="00973502"/>
    <w:rsid w:val="009768C7"/>
    <w:rsid w:val="0098076F"/>
    <w:rsid w:val="00983C7C"/>
    <w:rsid w:val="00984B3D"/>
    <w:rsid w:val="009862CD"/>
    <w:rsid w:val="00986FBB"/>
    <w:rsid w:val="00987DC7"/>
    <w:rsid w:val="00987DD2"/>
    <w:rsid w:val="00991577"/>
    <w:rsid w:val="009A34C0"/>
    <w:rsid w:val="009A35BD"/>
    <w:rsid w:val="009A35FA"/>
    <w:rsid w:val="009A457F"/>
    <w:rsid w:val="009A4A2D"/>
    <w:rsid w:val="009B0195"/>
    <w:rsid w:val="009B09C2"/>
    <w:rsid w:val="009B16A0"/>
    <w:rsid w:val="009B1C88"/>
    <w:rsid w:val="009B2777"/>
    <w:rsid w:val="009B2A95"/>
    <w:rsid w:val="009B2AFC"/>
    <w:rsid w:val="009B2BE9"/>
    <w:rsid w:val="009B2F87"/>
    <w:rsid w:val="009B3D60"/>
    <w:rsid w:val="009B4A0E"/>
    <w:rsid w:val="009B4B75"/>
    <w:rsid w:val="009B4F34"/>
    <w:rsid w:val="009B5C08"/>
    <w:rsid w:val="009B67B5"/>
    <w:rsid w:val="009B7CEF"/>
    <w:rsid w:val="009C05C1"/>
    <w:rsid w:val="009C0657"/>
    <w:rsid w:val="009C0FF8"/>
    <w:rsid w:val="009C124E"/>
    <w:rsid w:val="009C22F3"/>
    <w:rsid w:val="009C33F9"/>
    <w:rsid w:val="009C5108"/>
    <w:rsid w:val="009C6F25"/>
    <w:rsid w:val="009C7A5C"/>
    <w:rsid w:val="009C7B3C"/>
    <w:rsid w:val="009D09DA"/>
    <w:rsid w:val="009D1517"/>
    <w:rsid w:val="009D1C09"/>
    <w:rsid w:val="009D265B"/>
    <w:rsid w:val="009D308C"/>
    <w:rsid w:val="009D35F8"/>
    <w:rsid w:val="009D6236"/>
    <w:rsid w:val="009D6E04"/>
    <w:rsid w:val="009D7405"/>
    <w:rsid w:val="009D7622"/>
    <w:rsid w:val="009D79C9"/>
    <w:rsid w:val="009D7D06"/>
    <w:rsid w:val="009E0A33"/>
    <w:rsid w:val="009E1F68"/>
    <w:rsid w:val="009E490D"/>
    <w:rsid w:val="009E6174"/>
    <w:rsid w:val="009E680C"/>
    <w:rsid w:val="009E6E7C"/>
    <w:rsid w:val="009F0761"/>
    <w:rsid w:val="009F0EC6"/>
    <w:rsid w:val="009F1177"/>
    <w:rsid w:val="009F2642"/>
    <w:rsid w:val="009F3291"/>
    <w:rsid w:val="009F4032"/>
    <w:rsid w:val="009F4599"/>
    <w:rsid w:val="009F47CB"/>
    <w:rsid w:val="009F5B8E"/>
    <w:rsid w:val="009F66A7"/>
    <w:rsid w:val="00A013AB"/>
    <w:rsid w:val="00A01A43"/>
    <w:rsid w:val="00A035CD"/>
    <w:rsid w:val="00A03AC5"/>
    <w:rsid w:val="00A042AF"/>
    <w:rsid w:val="00A06E07"/>
    <w:rsid w:val="00A07031"/>
    <w:rsid w:val="00A07423"/>
    <w:rsid w:val="00A121DC"/>
    <w:rsid w:val="00A134BA"/>
    <w:rsid w:val="00A1410F"/>
    <w:rsid w:val="00A17223"/>
    <w:rsid w:val="00A175AF"/>
    <w:rsid w:val="00A20645"/>
    <w:rsid w:val="00A22623"/>
    <w:rsid w:val="00A22775"/>
    <w:rsid w:val="00A22D26"/>
    <w:rsid w:val="00A2352E"/>
    <w:rsid w:val="00A2491E"/>
    <w:rsid w:val="00A25470"/>
    <w:rsid w:val="00A261A9"/>
    <w:rsid w:val="00A26464"/>
    <w:rsid w:val="00A30DBD"/>
    <w:rsid w:val="00A32EDE"/>
    <w:rsid w:val="00A33843"/>
    <w:rsid w:val="00A35264"/>
    <w:rsid w:val="00A40B74"/>
    <w:rsid w:val="00A40D21"/>
    <w:rsid w:val="00A40FD5"/>
    <w:rsid w:val="00A415A5"/>
    <w:rsid w:val="00A424CB"/>
    <w:rsid w:val="00A42C2C"/>
    <w:rsid w:val="00A4387E"/>
    <w:rsid w:val="00A45260"/>
    <w:rsid w:val="00A459E7"/>
    <w:rsid w:val="00A47FB3"/>
    <w:rsid w:val="00A50703"/>
    <w:rsid w:val="00A50800"/>
    <w:rsid w:val="00A50815"/>
    <w:rsid w:val="00A50992"/>
    <w:rsid w:val="00A515CF"/>
    <w:rsid w:val="00A527C2"/>
    <w:rsid w:val="00A542B4"/>
    <w:rsid w:val="00A54D8E"/>
    <w:rsid w:val="00A55612"/>
    <w:rsid w:val="00A55AA2"/>
    <w:rsid w:val="00A60550"/>
    <w:rsid w:val="00A6164B"/>
    <w:rsid w:val="00A634B8"/>
    <w:rsid w:val="00A63E4C"/>
    <w:rsid w:val="00A64263"/>
    <w:rsid w:val="00A64E21"/>
    <w:rsid w:val="00A658AD"/>
    <w:rsid w:val="00A674AD"/>
    <w:rsid w:val="00A67C6C"/>
    <w:rsid w:val="00A7097B"/>
    <w:rsid w:val="00A7121C"/>
    <w:rsid w:val="00A71632"/>
    <w:rsid w:val="00A719E9"/>
    <w:rsid w:val="00A72123"/>
    <w:rsid w:val="00A737AB"/>
    <w:rsid w:val="00A73C80"/>
    <w:rsid w:val="00A75400"/>
    <w:rsid w:val="00A76C39"/>
    <w:rsid w:val="00A77217"/>
    <w:rsid w:val="00A773CF"/>
    <w:rsid w:val="00A77882"/>
    <w:rsid w:val="00A82793"/>
    <w:rsid w:val="00A832FB"/>
    <w:rsid w:val="00A832FE"/>
    <w:rsid w:val="00A83760"/>
    <w:rsid w:val="00A83A3B"/>
    <w:rsid w:val="00A84EE3"/>
    <w:rsid w:val="00A8755F"/>
    <w:rsid w:val="00A87C54"/>
    <w:rsid w:val="00A917AE"/>
    <w:rsid w:val="00A91D19"/>
    <w:rsid w:val="00A93C08"/>
    <w:rsid w:val="00A94B11"/>
    <w:rsid w:val="00A9575F"/>
    <w:rsid w:val="00AA162B"/>
    <w:rsid w:val="00AA1DA9"/>
    <w:rsid w:val="00AA270F"/>
    <w:rsid w:val="00AA2718"/>
    <w:rsid w:val="00AA2823"/>
    <w:rsid w:val="00AA2A6C"/>
    <w:rsid w:val="00AA5C05"/>
    <w:rsid w:val="00AA62C3"/>
    <w:rsid w:val="00AA6455"/>
    <w:rsid w:val="00AA6C68"/>
    <w:rsid w:val="00AA71D9"/>
    <w:rsid w:val="00AA747E"/>
    <w:rsid w:val="00AB17B5"/>
    <w:rsid w:val="00AB2048"/>
    <w:rsid w:val="00AB2DDB"/>
    <w:rsid w:val="00AB5EE3"/>
    <w:rsid w:val="00AB7372"/>
    <w:rsid w:val="00AB79A9"/>
    <w:rsid w:val="00AB7AEF"/>
    <w:rsid w:val="00AC0000"/>
    <w:rsid w:val="00AC20CA"/>
    <w:rsid w:val="00AC24E0"/>
    <w:rsid w:val="00AC26C3"/>
    <w:rsid w:val="00AC3AE7"/>
    <w:rsid w:val="00AC5400"/>
    <w:rsid w:val="00AC5AB3"/>
    <w:rsid w:val="00AC5ABE"/>
    <w:rsid w:val="00AC69B4"/>
    <w:rsid w:val="00AC6FA6"/>
    <w:rsid w:val="00AC7C6E"/>
    <w:rsid w:val="00AD04A1"/>
    <w:rsid w:val="00AD0B26"/>
    <w:rsid w:val="00AD202A"/>
    <w:rsid w:val="00AD29E6"/>
    <w:rsid w:val="00AD3AA4"/>
    <w:rsid w:val="00AD48F0"/>
    <w:rsid w:val="00AD5472"/>
    <w:rsid w:val="00AE2FEA"/>
    <w:rsid w:val="00AE363A"/>
    <w:rsid w:val="00AE3991"/>
    <w:rsid w:val="00AE452F"/>
    <w:rsid w:val="00AE4F32"/>
    <w:rsid w:val="00AE586D"/>
    <w:rsid w:val="00AE58C9"/>
    <w:rsid w:val="00AE5C22"/>
    <w:rsid w:val="00AE6220"/>
    <w:rsid w:val="00AE6A52"/>
    <w:rsid w:val="00AE700E"/>
    <w:rsid w:val="00AE730A"/>
    <w:rsid w:val="00AF3998"/>
    <w:rsid w:val="00AF4F8F"/>
    <w:rsid w:val="00AF5DF1"/>
    <w:rsid w:val="00AF6510"/>
    <w:rsid w:val="00B02D9A"/>
    <w:rsid w:val="00B0458B"/>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6ABB"/>
    <w:rsid w:val="00B27B85"/>
    <w:rsid w:val="00B30B72"/>
    <w:rsid w:val="00B31D1D"/>
    <w:rsid w:val="00B3254C"/>
    <w:rsid w:val="00B32717"/>
    <w:rsid w:val="00B336F4"/>
    <w:rsid w:val="00B33C2E"/>
    <w:rsid w:val="00B3734B"/>
    <w:rsid w:val="00B37C9A"/>
    <w:rsid w:val="00B37E50"/>
    <w:rsid w:val="00B40277"/>
    <w:rsid w:val="00B4157A"/>
    <w:rsid w:val="00B43CAD"/>
    <w:rsid w:val="00B44949"/>
    <w:rsid w:val="00B45502"/>
    <w:rsid w:val="00B45F73"/>
    <w:rsid w:val="00B5050B"/>
    <w:rsid w:val="00B50FEB"/>
    <w:rsid w:val="00B5134B"/>
    <w:rsid w:val="00B52153"/>
    <w:rsid w:val="00B53073"/>
    <w:rsid w:val="00B53296"/>
    <w:rsid w:val="00B53353"/>
    <w:rsid w:val="00B55F46"/>
    <w:rsid w:val="00B574E0"/>
    <w:rsid w:val="00B57BF0"/>
    <w:rsid w:val="00B6073F"/>
    <w:rsid w:val="00B61DA2"/>
    <w:rsid w:val="00B61E4E"/>
    <w:rsid w:val="00B6211E"/>
    <w:rsid w:val="00B62C3D"/>
    <w:rsid w:val="00B63051"/>
    <w:rsid w:val="00B6757E"/>
    <w:rsid w:val="00B67C69"/>
    <w:rsid w:val="00B7238C"/>
    <w:rsid w:val="00B73280"/>
    <w:rsid w:val="00B736FB"/>
    <w:rsid w:val="00B755C2"/>
    <w:rsid w:val="00B769AF"/>
    <w:rsid w:val="00B77233"/>
    <w:rsid w:val="00B80182"/>
    <w:rsid w:val="00B80A4D"/>
    <w:rsid w:val="00B80A9A"/>
    <w:rsid w:val="00B81678"/>
    <w:rsid w:val="00B82B7F"/>
    <w:rsid w:val="00B82BB5"/>
    <w:rsid w:val="00B85B4E"/>
    <w:rsid w:val="00B86248"/>
    <w:rsid w:val="00B86D57"/>
    <w:rsid w:val="00B86FE7"/>
    <w:rsid w:val="00B87211"/>
    <w:rsid w:val="00B879CC"/>
    <w:rsid w:val="00B9122A"/>
    <w:rsid w:val="00B923AB"/>
    <w:rsid w:val="00B9306F"/>
    <w:rsid w:val="00B9418C"/>
    <w:rsid w:val="00B94B46"/>
    <w:rsid w:val="00B94BD5"/>
    <w:rsid w:val="00B9597C"/>
    <w:rsid w:val="00B95E95"/>
    <w:rsid w:val="00B961B5"/>
    <w:rsid w:val="00B969C7"/>
    <w:rsid w:val="00B97057"/>
    <w:rsid w:val="00BA0606"/>
    <w:rsid w:val="00BA0906"/>
    <w:rsid w:val="00BA12A1"/>
    <w:rsid w:val="00BA1F67"/>
    <w:rsid w:val="00BA2285"/>
    <w:rsid w:val="00BA23D6"/>
    <w:rsid w:val="00BA3559"/>
    <w:rsid w:val="00BA6F41"/>
    <w:rsid w:val="00BA7DDA"/>
    <w:rsid w:val="00BB1882"/>
    <w:rsid w:val="00BB224F"/>
    <w:rsid w:val="00BB2457"/>
    <w:rsid w:val="00BB2526"/>
    <w:rsid w:val="00BB3060"/>
    <w:rsid w:val="00BB3D46"/>
    <w:rsid w:val="00BB465E"/>
    <w:rsid w:val="00BB47C4"/>
    <w:rsid w:val="00BB4B03"/>
    <w:rsid w:val="00BB72A5"/>
    <w:rsid w:val="00BC1230"/>
    <w:rsid w:val="00BC1458"/>
    <w:rsid w:val="00BC16B6"/>
    <w:rsid w:val="00BC3076"/>
    <w:rsid w:val="00BC3D31"/>
    <w:rsid w:val="00BC43CB"/>
    <w:rsid w:val="00BC506F"/>
    <w:rsid w:val="00BC5A5D"/>
    <w:rsid w:val="00BC7193"/>
    <w:rsid w:val="00BD09DA"/>
    <w:rsid w:val="00BD1219"/>
    <w:rsid w:val="00BD1FB4"/>
    <w:rsid w:val="00BD4CA2"/>
    <w:rsid w:val="00BE09E7"/>
    <w:rsid w:val="00BE109E"/>
    <w:rsid w:val="00BE169A"/>
    <w:rsid w:val="00BE23C9"/>
    <w:rsid w:val="00BE23EA"/>
    <w:rsid w:val="00BE2A94"/>
    <w:rsid w:val="00BE42D5"/>
    <w:rsid w:val="00BE7C3C"/>
    <w:rsid w:val="00BF0A69"/>
    <w:rsid w:val="00BF1908"/>
    <w:rsid w:val="00BF1DA1"/>
    <w:rsid w:val="00BF200B"/>
    <w:rsid w:val="00BF3A68"/>
    <w:rsid w:val="00BF539C"/>
    <w:rsid w:val="00BF5789"/>
    <w:rsid w:val="00C002E3"/>
    <w:rsid w:val="00C00461"/>
    <w:rsid w:val="00C01D06"/>
    <w:rsid w:val="00C03137"/>
    <w:rsid w:val="00C03C33"/>
    <w:rsid w:val="00C04F86"/>
    <w:rsid w:val="00C05343"/>
    <w:rsid w:val="00C1011F"/>
    <w:rsid w:val="00C11413"/>
    <w:rsid w:val="00C1226D"/>
    <w:rsid w:val="00C12652"/>
    <w:rsid w:val="00C134DD"/>
    <w:rsid w:val="00C1428F"/>
    <w:rsid w:val="00C172FA"/>
    <w:rsid w:val="00C20C12"/>
    <w:rsid w:val="00C22104"/>
    <w:rsid w:val="00C228A3"/>
    <w:rsid w:val="00C22E1C"/>
    <w:rsid w:val="00C25613"/>
    <w:rsid w:val="00C256F3"/>
    <w:rsid w:val="00C30222"/>
    <w:rsid w:val="00C315F6"/>
    <w:rsid w:val="00C32E89"/>
    <w:rsid w:val="00C330C1"/>
    <w:rsid w:val="00C3352F"/>
    <w:rsid w:val="00C3378F"/>
    <w:rsid w:val="00C33878"/>
    <w:rsid w:val="00C338E6"/>
    <w:rsid w:val="00C34F86"/>
    <w:rsid w:val="00C3514C"/>
    <w:rsid w:val="00C35601"/>
    <w:rsid w:val="00C35BC9"/>
    <w:rsid w:val="00C3612A"/>
    <w:rsid w:val="00C3702D"/>
    <w:rsid w:val="00C37FBE"/>
    <w:rsid w:val="00C40745"/>
    <w:rsid w:val="00C41C74"/>
    <w:rsid w:val="00C41F31"/>
    <w:rsid w:val="00C42633"/>
    <w:rsid w:val="00C429CE"/>
    <w:rsid w:val="00C42F4A"/>
    <w:rsid w:val="00C43F97"/>
    <w:rsid w:val="00C43FB1"/>
    <w:rsid w:val="00C443D4"/>
    <w:rsid w:val="00C44D73"/>
    <w:rsid w:val="00C4573D"/>
    <w:rsid w:val="00C4623D"/>
    <w:rsid w:val="00C46F18"/>
    <w:rsid w:val="00C53166"/>
    <w:rsid w:val="00C5396B"/>
    <w:rsid w:val="00C54F31"/>
    <w:rsid w:val="00C55C2C"/>
    <w:rsid w:val="00C5694D"/>
    <w:rsid w:val="00C571EC"/>
    <w:rsid w:val="00C6049E"/>
    <w:rsid w:val="00C61315"/>
    <w:rsid w:val="00C626BD"/>
    <w:rsid w:val="00C65769"/>
    <w:rsid w:val="00C65D74"/>
    <w:rsid w:val="00C710B6"/>
    <w:rsid w:val="00C72363"/>
    <w:rsid w:val="00C73A84"/>
    <w:rsid w:val="00C74808"/>
    <w:rsid w:val="00C74B80"/>
    <w:rsid w:val="00C7568D"/>
    <w:rsid w:val="00C75743"/>
    <w:rsid w:val="00C77A87"/>
    <w:rsid w:val="00C80554"/>
    <w:rsid w:val="00C81A4C"/>
    <w:rsid w:val="00C82775"/>
    <w:rsid w:val="00C82E8B"/>
    <w:rsid w:val="00C842F7"/>
    <w:rsid w:val="00C84EB6"/>
    <w:rsid w:val="00C85097"/>
    <w:rsid w:val="00C8575D"/>
    <w:rsid w:val="00C86BC8"/>
    <w:rsid w:val="00C9290D"/>
    <w:rsid w:val="00C92C21"/>
    <w:rsid w:val="00C933DB"/>
    <w:rsid w:val="00C935FA"/>
    <w:rsid w:val="00C943A4"/>
    <w:rsid w:val="00C944BA"/>
    <w:rsid w:val="00C95C88"/>
    <w:rsid w:val="00C96BF9"/>
    <w:rsid w:val="00C97473"/>
    <w:rsid w:val="00CA0676"/>
    <w:rsid w:val="00CA0A9B"/>
    <w:rsid w:val="00CA1794"/>
    <w:rsid w:val="00CA2397"/>
    <w:rsid w:val="00CA2F2D"/>
    <w:rsid w:val="00CA3233"/>
    <w:rsid w:val="00CA3459"/>
    <w:rsid w:val="00CA3706"/>
    <w:rsid w:val="00CA43BF"/>
    <w:rsid w:val="00CA6036"/>
    <w:rsid w:val="00CA7464"/>
    <w:rsid w:val="00CA75D9"/>
    <w:rsid w:val="00CA7901"/>
    <w:rsid w:val="00CB2150"/>
    <w:rsid w:val="00CB2D07"/>
    <w:rsid w:val="00CB47FD"/>
    <w:rsid w:val="00CB5D9D"/>
    <w:rsid w:val="00CB7456"/>
    <w:rsid w:val="00CC11E4"/>
    <w:rsid w:val="00CC25F9"/>
    <w:rsid w:val="00CC276E"/>
    <w:rsid w:val="00CC3F10"/>
    <w:rsid w:val="00CC50EF"/>
    <w:rsid w:val="00CC72A3"/>
    <w:rsid w:val="00CC7465"/>
    <w:rsid w:val="00CC7B8B"/>
    <w:rsid w:val="00CD0505"/>
    <w:rsid w:val="00CD1F5D"/>
    <w:rsid w:val="00CD1F9A"/>
    <w:rsid w:val="00CD380D"/>
    <w:rsid w:val="00CD4907"/>
    <w:rsid w:val="00CD4C29"/>
    <w:rsid w:val="00CD4D7C"/>
    <w:rsid w:val="00CD55AC"/>
    <w:rsid w:val="00CD5933"/>
    <w:rsid w:val="00CE20BA"/>
    <w:rsid w:val="00CE42B4"/>
    <w:rsid w:val="00CE4CF2"/>
    <w:rsid w:val="00CE63F1"/>
    <w:rsid w:val="00CE770D"/>
    <w:rsid w:val="00CE7AE7"/>
    <w:rsid w:val="00CF1099"/>
    <w:rsid w:val="00CF1CE8"/>
    <w:rsid w:val="00CF6124"/>
    <w:rsid w:val="00CF6BB5"/>
    <w:rsid w:val="00CF6C00"/>
    <w:rsid w:val="00CF7883"/>
    <w:rsid w:val="00D00E78"/>
    <w:rsid w:val="00D02C40"/>
    <w:rsid w:val="00D02E92"/>
    <w:rsid w:val="00D0309F"/>
    <w:rsid w:val="00D05C47"/>
    <w:rsid w:val="00D065B6"/>
    <w:rsid w:val="00D0718D"/>
    <w:rsid w:val="00D11331"/>
    <w:rsid w:val="00D129E9"/>
    <w:rsid w:val="00D14459"/>
    <w:rsid w:val="00D1447F"/>
    <w:rsid w:val="00D14AF2"/>
    <w:rsid w:val="00D1600A"/>
    <w:rsid w:val="00D16137"/>
    <w:rsid w:val="00D17707"/>
    <w:rsid w:val="00D2100C"/>
    <w:rsid w:val="00D219E4"/>
    <w:rsid w:val="00D22D68"/>
    <w:rsid w:val="00D22F72"/>
    <w:rsid w:val="00D258BF"/>
    <w:rsid w:val="00D3019A"/>
    <w:rsid w:val="00D3042C"/>
    <w:rsid w:val="00D30629"/>
    <w:rsid w:val="00D30B1A"/>
    <w:rsid w:val="00D324FD"/>
    <w:rsid w:val="00D333C6"/>
    <w:rsid w:val="00D34711"/>
    <w:rsid w:val="00D36B5A"/>
    <w:rsid w:val="00D3749B"/>
    <w:rsid w:val="00D37B7D"/>
    <w:rsid w:val="00D37E97"/>
    <w:rsid w:val="00D37FA9"/>
    <w:rsid w:val="00D44002"/>
    <w:rsid w:val="00D446CA"/>
    <w:rsid w:val="00D44C38"/>
    <w:rsid w:val="00D44D3B"/>
    <w:rsid w:val="00D450F3"/>
    <w:rsid w:val="00D45546"/>
    <w:rsid w:val="00D52134"/>
    <w:rsid w:val="00D52582"/>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5028"/>
    <w:rsid w:val="00D65727"/>
    <w:rsid w:val="00D66523"/>
    <w:rsid w:val="00D66B12"/>
    <w:rsid w:val="00D71E32"/>
    <w:rsid w:val="00D72409"/>
    <w:rsid w:val="00D736A0"/>
    <w:rsid w:val="00D736B9"/>
    <w:rsid w:val="00D74C78"/>
    <w:rsid w:val="00D7505C"/>
    <w:rsid w:val="00D77048"/>
    <w:rsid w:val="00D80185"/>
    <w:rsid w:val="00D8055A"/>
    <w:rsid w:val="00D806FE"/>
    <w:rsid w:val="00D81B2A"/>
    <w:rsid w:val="00D82C5A"/>
    <w:rsid w:val="00D8360F"/>
    <w:rsid w:val="00D836F4"/>
    <w:rsid w:val="00D837AB"/>
    <w:rsid w:val="00D83A45"/>
    <w:rsid w:val="00D84BFC"/>
    <w:rsid w:val="00D85166"/>
    <w:rsid w:val="00D85791"/>
    <w:rsid w:val="00D85DD8"/>
    <w:rsid w:val="00D8689F"/>
    <w:rsid w:val="00D86F11"/>
    <w:rsid w:val="00D870BC"/>
    <w:rsid w:val="00D91AD7"/>
    <w:rsid w:val="00D9395F"/>
    <w:rsid w:val="00D93C6B"/>
    <w:rsid w:val="00D93E5B"/>
    <w:rsid w:val="00D95FD5"/>
    <w:rsid w:val="00D96AB3"/>
    <w:rsid w:val="00D96B56"/>
    <w:rsid w:val="00D97A41"/>
    <w:rsid w:val="00DA2E35"/>
    <w:rsid w:val="00DA36CB"/>
    <w:rsid w:val="00DA4BF9"/>
    <w:rsid w:val="00DA626B"/>
    <w:rsid w:val="00DA69D3"/>
    <w:rsid w:val="00DA70FA"/>
    <w:rsid w:val="00DB0409"/>
    <w:rsid w:val="00DB0EFE"/>
    <w:rsid w:val="00DB2444"/>
    <w:rsid w:val="00DB28FC"/>
    <w:rsid w:val="00DB30E6"/>
    <w:rsid w:val="00DB62A2"/>
    <w:rsid w:val="00DB7C3D"/>
    <w:rsid w:val="00DC0141"/>
    <w:rsid w:val="00DC0E7A"/>
    <w:rsid w:val="00DC0FC0"/>
    <w:rsid w:val="00DC10A1"/>
    <w:rsid w:val="00DC1652"/>
    <w:rsid w:val="00DC2B21"/>
    <w:rsid w:val="00DC3D10"/>
    <w:rsid w:val="00DC4226"/>
    <w:rsid w:val="00DC46F8"/>
    <w:rsid w:val="00DC50FB"/>
    <w:rsid w:val="00DC6A6B"/>
    <w:rsid w:val="00DC7D51"/>
    <w:rsid w:val="00DC7E99"/>
    <w:rsid w:val="00DD0728"/>
    <w:rsid w:val="00DD12F2"/>
    <w:rsid w:val="00DD2493"/>
    <w:rsid w:val="00DD2C81"/>
    <w:rsid w:val="00DD32AB"/>
    <w:rsid w:val="00DD39EC"/>
    <w:rsid w:val="00DD3AE8"/>
    <w:rsid w:val="00DD485C"/>
    <w:rsid w:val="00DD4DD0"/>
    <w:rsid w:val="00DD543F"/>
    <w:rsid w:val="00DD57C4"/>
    <w:rsid w:val="00DD68BB"/>
    <w:rsid w:val="00DD7362"/>
    <w:rsid w:val="00DD78BD"/>
    <w:rsid w:val="00DD7FB9"/>
    <w:rsid w:val="00DE0DD5"/>
    <w:rsid w:val="00DE1324"/>
    <w:rsid w:val="00DE1F41"/>
    <w:rsid w:val="00DE24E6"/>
    <w:rsid w:val="00DE3914"/>
    <w:rsid w:val="00DE3B95"/>
    <w:rsid w:val="00DE4EEC"/>
    <w:rsid w:val="00DE6104"/>
    <w:rsid w:val="00DE7C6F"/>
    <w:rsid w:val="00DF0B9B"/>
    <w:rsid w:val="00DF1E77"/>
    <w:rsid w:val="00DF4C01"/>
    <w:rsid w:val="00DF693C"/>
    <w:rsid w:val="00DF69CD"/>
    <w:rsid w:val="00DF7881"/>
    <w:rsid w:val="00E00A05"/>
    <w:rsid w:val="00E029DC"/>
    <w:rsid w:val="00E0308B"/>
    <w:rsid w:val="00E047BD"/>
    <w:rsid w:val="00E0592E"/>
    <w:rsid w:val="00E107C2"/>
    <w:rsid w:val="00E120F5"/>
    <w:rsid w:val="00E129DE"/>
    <w:rsid w:val="00E14394"/>
    <w:rsid w:val="00E15CFC"/>
    <w:rsid w:val="00E16E46"/>
    <w:rsid w:val="00E17854"/>
    <w:rsid w:val="00E22B43"/>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40CC"/>
    <w:rsid w:val="00E456C2"/>
    <w:rsid w:val="00E4650E"/>
    <w:rsid w:val="00E4740D"/>
    <w:rsid w:val="00E47823"/>
    <w:rsid w:val="00E47CFF"/>
    <w:rsid w:val="00E519F6"/>
    <w:rsid w:val="00E51B20"/>
    <w:rsid w:val="00E52617"/>
    <w:rsid w:val="00E5279F"/>
    <w:rsid w:val="00E54415"/>
    <w:rsid w:val="00E56539"/>
    <w:rsid w:val="00E60D47"/>
    <w:rsid w:val="00E61CD3"/>
    <w:rsid w:val="00E61E7F"/>
    <w:rsid w:val="00E621B5"/>
    <w:rsid w:val="00E62DC2"/>
    <w:rsid w:val="00E63B38"/>
    <w:rsid w:val="00E64BE8"/>
    <w:rsid w:val="00E64CC9"/>
    <w:rsid w:val="00E6539D"/>
    <w:rsid w:val="00E7043B"/>
    <w:rsid w:val="00E70655"/>
    <w:rsid w:val="00E7116F"/>
    <w:rsid w:val="00E71F6E"/>
    <w:rsid w:val="00E72052"/>
    <w:rsid w:val="00E7213D"/>
    <w:rsid w:val="00E72859"/>
    <w:rsid w:val="00E72FBB"/>
    <w:rsid w:val="00E75EF4"/>
    <w:rsid w:val="00E7751F"/>
    <w:rsid w:val="00E808FA"/>
    <w:rsid w:val="00E81D38"/>
    <w:rsid w:val="00E83BE1"/>
    <w:rsid w:val="00E863C1"/>
    <w:rsid w:val="00E86CD0"/>
    <w:rsid w:val="00E87B7F"/>
    <w:rsid w:val="00E915D8"/>
    <w:rsid w:val="00E91DD6"/>
    <w:rsid w:val="00E922C9"/>
    <w:rsid w:val="00E93CCC"/>
    <w:rsid w:val="00E93EBF"/>
    <w:rsid w:val="00E96F65"/>
    <w:rsid w:val="00E972A5"/>
    <w:rsid w:val="00E976A8"/>
    <w:rsid w:val="00EA01B7"/>
    <w:rsid w:val="00EA0AA1"/>
    <w:rsid w:val="00EA5AF0"/>
    <w:rsid w:val="00EA647D"/>
    <w:rsid w:val="00EA6E1F"/>
    <w:rsid w:val="00EA79B5"/>
    <w:rsid w:val="00EA7CE9"/>
    <w:rsid w:val="00EA7DFA"/>
    <w:rsid w:val="00EB3D58"/>
    <w:rsid w:val="00EB5340"/>
    <w:rsid w:val="00EB7476"/>
    <w:rsid w:val="00EB770C"/>
    <w:rsid w:val="00EB7E2F"/>
    <w:rsid w:val="00EC09FF"/>
    <w:rsid w:val="00EC1884"/>
    <w:rsid w:val="00EC1D7D"/>
    <w:rsid w:val="00EC2421"/>
    <w:rsid w:val="00EC3244"/>
    <w:rsid w:val="00EC436D"/>
    <w:rsid w:val="00EC5C6D"/>
    <w:rsid w:val="00EC5CF6"/>
    <w:rsid w:val="00EC5F6A"/>
    <w:rsid w:val="00EC6940"/>
    <w:rsid w:val="00ED18BD"/>
    <w:rsid w:val="00ED1A36"/>
    <w:rsid w:val="00ED2533"/>
    <w:rsid w:val="00ED2BA6"/>
    <w:rsid w:val="00ED4354"/>
    <w:rsid w:val="00ED47A2"/>
    <w:rsid w:val="00ED4B9A"/>
    <w:rsid w:val="00ED5482"/>
    <w:rsid w:val="00ED5CE9"/>
    <w:rsid w:val="00ED704D"/>
    <w:rsid w:val="00ED76E7"/>
    <w:rsid w:val="00EE0367"/>
    <w:rsid w:val="00EE08F2"/>
    <w:rsid w:val="00EE1791"/>
    <w:rsid w:val="00EE1DF8"/>
    <w:rsid w:val="00EE4439"/>
    <w:rsid w:val="00EE5120"/>
    <w:rsid w:val="00EE62C9"/>
    <w:rsid w:val="00EE6821"/>
    <w:rsid w:val="00EE6A43"/>
    <w:rsid w:val="00EE703E"/>
    <w:rsid w:val="00EE79F9"/>
    <w:rsid w:val="00EE7A10"/>
    <w:rsid w:val="00EF0391"/>
    <w:rsid w:val="00EF0AEF"/>
    <w:rsid w:val="00EF3810"/>
    <w:rsid w:val="00EF4662"/>
    <w:rsid w:val="00EF59BC"/>
    <w:rsid w:val="00EF649D"/>
    <w:rsid w:val="00F000F2"/>
    <w:rsid w:val="00F0017C"/>
    <w:rsid w:val="00F00792"/>
    <w:rsid w:val="00F02530"/>
    <w:rsid w:val="00F0388F"/>
    <w:rsid w:val="00F04934"/>
    <w:rsid w:val="00F055F7"/>
    <w:rsid w:val="00F05C1E"/>
    <w:rsid w:val="00F063CD"/>
    <w:rsid w:val="00F06731"/>
    <w:rsid w:val="00F06BD3"/>
    <w:rsid w:val="00F06F75"/>
    <w:rsid w:val="00F07A47"/>
    <w:rsid w:val="00F10ECC"/>
    <w:rsid w:val="00F12C97"/>
    <w:rsid w:val="00F13CD5"/>
    <w:rsid w:val="00F14324"/>
    <w:rsid w:val="00F14899"/>
    <w:rsid w:val="00F150E8"/>
    <w:rsid w:val="00F15658"/>
    <w:rsid w:val="00F1693C"/>
    <w:rsid w:val="00F17E87"/>
    <w:rsid w:val="00F17F41"/>
    <w:rsid w:val="00F20C2B"/>
    <w:rsid w:val="00F21238"/>
    <w:rsid w:val="00F22E2B"/>
    <w:rsid w:val="00F23764"/>
    <w:rsid w:val="00F2404A"/>
    <w:rsid w:val="00F24B46"/>
    <w:rsid w:val="00F24EA3"/>
    <w:rsid w:val="00F25087"/>
    <w:rsid w:val="00F257CD"/>
    <w:rsid w:val="00F25C14"/>
    <w:rsid w:val="00F25DB5"/>
    <w:rsid w:val="00F30EC2"/>
    <w:rsid w:val="00F31252"/>
    <w:rsid w:val="00F31469"/>
    <w:rsid w:val="00F32F89"/>
    <w:rsid w:val="00F3373D"/>
    <w:rsid w:val="00F33E7E"/>
    <w:rsid w:val="00F3426F"/>
    <w:rsid w:val="00F34996"/>
    <w:rsid w:val="00F35A2C"/>
    <w:rsid w:val="00F36073"/>
    <w:rsid w:val="00F36426"/>
    <w:rsid w:val="00F3699C"/>
    <w:rsid w:val="00F36C1A"/>
    <w:rsid w:val="00F36CAA"/>
    <w:rsid w:val="00F36EDB"/>
    <w:rsid w:val="00F37457"/>
    <w:rsid w:val="00F37C02"/>
    <w:rsid w:val="00F37F07"/>
    <w:rsid w:val="00F40BA6"/>
    <w:rsid w:val="00F41063"/>
    <w:rsid w:val="00F41BED"/>
    <w:rsid w:val="00F420B1"/>
    <w:rsid w:val="00F42820"/>
    <w:rsid w:val="00F42F75"/>
    <w:rsid w:val="00F43706"/>
    <w:rsid w:val="00F445C5"/>
    <w:rsid w:val="00F45E46"/>
    <w:rsid w:val="00F463F9"/>
    <w:rsid w:val="00F506A8"/>
    <w:rsid w:val="00F52299"/>
    <w:rsid w:val="00F53800"/>
    <w:rsid w:val="00F54268"/>
    <w:rsid w:val="00F545F5"/>
    <w:rsid w:val="00F549D7"/>
    <w:rsid w:val="00F5735D"/>
    <w:rsid w:val="00F57474"/>
    <w:rsid w:val="00F57646"/>
    <w:rsid w:val="00F57ADF"/>
    <w:rsid w:val="00F57C5F"/>
    <w:rsid w:val="00F6061A"/>
    <w:rsid w:val="00F6189F"/>
    <w:rsid w:val="00F6212C"/>
    <w:rsid w:val="00F63446"/>
    <w:rsid w:val="00F637FC"/>
    <w:rsid w:val="00F64D68"/>
    <w:rsid w:val="00F659C2"/>
    <w:rsid w:val="00F67A38"/>
    <w:rsid w:val="00F716DE"/>
    <w:rsid w:val="00F7326F"/>
    <w:rsid w:val="00F73DA2"/>
    <w:rsid w:val="00F73FEE"/>
    <w:rsid w:val="00F745BD"/>
    <w:rsid w:val="00F74C45"/>
    <w:rsid w:val="00F751DC"/>
    <w:rsid w:val="00F7582D"/>
    <w:rsid w:val="00F80243"/>
    <w:rsid w:val="00F8025E"/>
    <w:rsid w:val="00F81417"/>
    <w:rsid w:val="00F81974"/>
    <w:rsid w:val="00F83057"/>
    <w:rsid w:val="00F834AF"/>
    <w:rsid w:val="00F862D8"/>
    <w:rsid w:val="00F86FB1"/>
    <w:rsid w:val="00F8701B"/>
    <w:rsid w:val="00F8714D"/>
    <w:rsid w:val="00F87166"/>
    <w:rsid w:val="00F871B7"/>
    <w:rsid w:val="00F8750A"/>
    <w:rsid w:val="00F91A12"/>
    <w:rsid w:val="00F920A9"/>
    <w:rsid w:val="00F92D75"/>
    <w:rsid w:val="00F940A0"/>
    <w:rsid w:val="00F94FDE"/>
    <w:rsid w:val="00F95114"/>
    <w:rsid w:val="00F97113"/>
    <w:rsid w:val="00FA16AB"/>
    <w:rsid w:val="00FA3C97"/>
    <w:rsid w:val="00FA5560"/>
    <w:rsid w:val="00FB2179"/>
    <w:rsid w:val="00FB29F5"/>
    <w:rsid w:val="00FB2E9B"/>
    <w:rsid w:val="00FB3320"/>
    <w:rsid w:val="00FB485F"/>
    <w:rsid w:val="00FB50DD"/>
    <w:rsid w:val="00FB5A82"/>
    <w:rsid w:val="00FB6CD1"/>
    <w:rsid w:val="00FB7C1E"/>
    <w:rsid w:val="00FC0551"/>
    <w:rsid w:val="00FC2759"/>
    <w:rsid w:val="00FC3D35"/>
    <w:rsid w:val="00FC4DDE"/>
    <w:rsid w:val="00FC52B3"/>
    <w:rsid w:val="00FC57A7"/>
    <w:rsid w:val="00FC5B76"/>
    <w:rsid w:val="00FC5F8D"/>
    <w:rsid w:val="00FC6F4E"/>
    <w:rsid w:val="00FC70A0"/>
    <w:rsid w:val="00FC7A36"/>
    <w:rsid w:val="00FD129E"/>
    <w:rsid w:val="00FD32D0"/>
    <w:rsid w:val="00FD39A7"/>
    <w:rsid w:val="00FD4153"/>
    <w:rsid w:val="00FD43BB"/>
    <w:rsid w:val="00FD49D8"/>
    <w:rsid w:val="00FD612A"/>
    <w:rsid w:val="00FD7D4F"/>
    <w:rsid w:val="00FE3F13"/>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FD935B2"/>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410"/>
    <w:pPr>
      <w:ind w:firstLine="360"/>
      <w:jc w:val="both"/>
    </w:pPr>
    <w:rPr>
      <w:rFonts w:ascii="CMU Serif Roman" w:eastAsia="Times New Roman" w:hAnsi="CMU Serif Roman" w:cs="CMU Serif Roman"/>
      <w:color w:val="000000"/>
      <w:sz w:val="18"/>
      <w:szCs w:val="18"/>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034410"/>
    <w:pPr>
      <w:ind w:firstLine="360"/>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3A109B"/>
    <w:pPr>
      <w:ind w:left="284" w:hanging="284"/>
      <w:jc w:val="left"/>
    </w:p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034410"/>
    <w:rPr>
      <w:rFonts w:ascii="CMU Serif Roman" w:eastAsia="Times New Roman" w:hAnsi="CMU Serif Roman" w:cs="CMU Serif Roman"/>
      <w:b/>
      <w:bCs/>
      <w:color w:val="000000"/>
      <w:sz w:val="18"/>
      <w:szCs w:val="18"/>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7D7ACB"/>
    <w:rPr>
      <w:sz w:val="16"/>
      <w:szCs w:val="16"/>
    </w:rPr>
  </w:style>
  <w:style w:type="character" w:customStyle="1" w:styleId="FootnoteTextChar">
    <w:name w:val="Footnote Text Char"/>
    <w:basedOn w:val="DefaultParagraphFont"/>
    <w:link w:val="FootnoteText"/>
    <w:uiPriority w:val="99"/>
    <w:rsid w:val="007D7ACB"/>
    <w:rPr>
      <w:rFonts w:ascii="CMU Serif Roman" w:eastAsia="Times New Roman" w:hAnsi="CMU Serif Roman" w:cs="CMU Serif Roman"/>
      <w:color w:val="000000"/>
      <w:sz w:val="16"/>
      <w:szCs w:val="16"/>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Normal"/>
    <w:qFormat/>
    <w:rsid w:val="00043D43"/>
    <w:pPr>
      <w:ind w:left="720" w:right="740" w:firstLine="0"/>
    </w:pPr>
    <w:rPr>
      <w:sz w:val="20"/>
      <w:szCs w:val="20"/>
    </w:rPr>
  </w:style>
  <w:style w:type="paragraph" w:customStyle="1" w:styleId="authors">
    <w:name w:val="authors"/>
    <w:basedOn w:val="Normal"/>
    <w:qFormat/>
    <w:rsid w:val="00043D43"/>
    <w:pPr>
      <w:ind w:firstLine="0"/>
      <w:jc w:val="center"/>
    </w:pPr>
    <w:rPr>
      <w:sz w:val="24"/>
      <w:szCs w:val="24"/>
    </w:rPr>
  </w:style>
  <w:style w:type="paragraph" w:customStyle="1" w:styleId="Title1">
    <w:name w:val="Title1"/>
    <w:basedOn w:val="Normal"/>
    <w:qFormat/>
    <w:rsid w:val="00043D43"/>
    <w:pPr>
      <w:ind w:firstLine="0"/>
      <w:jc w:val="center"/>
    </w:pPr>
    <w:rPr>
      <w:sz w:val="28"/>
      <w:szCs w:val="28"/>
    </w:r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Normal"/>
    <w:link w:val="FooterChar"/>
    <w:uiPriority w:val="99"/>
    <w:unhideWhenUsed/>
    <w:rsid w:val="008153E3"/>
    <w:pPr>
      <w:tabs>
        <w:tab w:val="center" w:pos="4513"/>
        <w:tab w:val="right" w:pos="9026"/>
      </w:tabs>
    </w:pPr>
  </w:style>
  <w:style w:type="character" w:customStyle="1" w:styleId="FooterChar">
    <w:name w:val="Footer Char"/>
    <w:basedOn w:val="DefaultParagraphFont"/>
    <w:link w:val="Footer"/>
    <w:uiPriority w:val="99"/>
    <w:rsid w:val="008153E3"/>
    <w:rPr>
      <w:rFonts w:ascii="CMU Serif Roman" w:eastAsia="Times New Roman" w:hAnsi="CMU Serif Roman" w:cs="CMU Serif Roman"/>
      <w:color w:val="000000"/>
      <w:sz w:val="18"/>
      <w:szCs w:val="18"/>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jg8td/"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jg8td/"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discoveringstatistics.com/repository/fieldgillett/how_to_do_a_meta_analysi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18</Pages>
  <Words>30807</Words>
  <Characters>175604</Characters>
  <Application>Microsoft Office Word</Application>
  <DocSecurity>0</DocSecurity>
  <Lines>1463</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ogen</dc:creator>
  <cp:lastModifiedBy>Hussey, Ian (PSY)</cp:lastModifiedBy>
  <cp:revision>822</cp:revision>
  <cp:lastPrinted>2024-08-01T11:55:00Z</cp:lastPrinted>
  <dcterms:created xsi:type="dcterms:W3CDTF">2024-08-01T11:55:00Z</dcterms:created>
  <dcterms:modified xsi:type="dcterms:W3CDTF">2024-08-02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9WvCHF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